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footer5.xml" ContentType="application/vnd.openxmlformats-officedocument.wordprocessingml.footer+xml"/>
  <Override PartName="/word/header13.xml" ContentType="application/vnd.openxmlformats-officedocument.wordprocessingml.header+xml"/>
  <Override PartName="/word/footer6.xml" ContentType="application/vnd.openxmlformats-officedocument.wordprocessingml.foot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3.xml" ContentType="application/vnd.openxmlformats-officedocument.wordprocessingml.footer+xml"/>
  <Override PartName="/word/header22.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5.xml" ContentType="application/vnd.openxmlformats-officedocument.wordprocessingml.header+xml"/>
  <Override PartName="/word/footer18.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9.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32.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0571F" w14:textId="77777777" w:rsidR="007D17D7" w:rsidRDefault="000133A9" w:rsidP="001E10F3">
      <w:pPr>
        <w:pStyle w:val="Textoindependiente"/>
        <w:ind w:left="1440" w:hanging="1440"/>
        <w:rPr>
          <w:rFonts w:ascii="Times New Roman"/>
          <w:sz w:val="20"/>
        </w:rPr>
      </w:pPr>
      <w:r>
        <w:pict w14:anchorId="58B0599D">
          <v:group id="docshapegroup2" o:spid="_x0000_s2941" style="position:absolute;left:0;text-align:left;margin-left:421.2pt;margin-top:145pt;width:59.3pt;height:78.35pt;z-index:15729664;mso-position-horizontal-relative:page;mso-position-vertical-relative:page" coordorigin="8424,2900" coordsize="1186,1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3" o:spid="_x0000_s3173" type="#_x0000_t75" style="position:absolute;left:8785;top:4318;width:452;height:148">
              <v:imagedata r:id="rId8" o:title=""/>
            </v:shape>
            <v:shape id="docshape4" o:spid="_x0000_s3172" type="#_x0000_t75" style="position:absolute;left:9021;top:3277;width:28;height:76">
              <v:imagedata r:id="rId9" o:title=""/>
            </v:shape>
            <v:shape id="docshape5" o:spid="_x0000_s3171" type="#_x0000_t75" style="position:absolute;left:8423;top:2899;width:1186;height:1557">
              <v:imagedata r:id="rId10" o:title=""/>
            </v:shape>
            <v:shape id="docshape6" o:spid="_x0000_s3170" type="#_x0000_t75" style="position:absolute;left:8665;top:3450;width:355;height:713">
              <v:imagedata r:id="rId11" o:title=""/>
            </v:shape>
            <v:shape id="docshape7" o:spid="_x0000_s3169" style="position:absolute;left:8665;top:3450;width:355;height:713" coordorigin="8666,3450" coordsize="355,713" path="m9019,3450r-63,6l8953,3506r-15,4l8923,3514r-14,5l8896,3525r-34,-39l8850,3493r-13,7l8825,3507r-11,8l8835,3561r-11,9l8813,3580r-11,10l8792,3601r-46,-23l8737,3590r-9,11l8720,3614r-8,12l8750,3662r-6,12l8738,3686r-4,12l8729,3711r-53,-1l8673,3723r-3,13l8667,3749r-1,14l8715,3781r-1,15l8714,3810r1,14l8716,3838r-50,17l8668,3868r3,13l8674,3894r3,13l8730,3906r5,12l8740,3930r5,12l8751,3953r-37,38l8722,4004r9,12l8740,4028r9,11l8793,4013r11,11l8815,4035r11,10l8838,4055r-17,48l8832,4110r12,7l8856,4124r12,6l8902,4091r13,5l8929,4101r14,4l8957,4108r7,51l8977,4161r14,1l9005,4163r14,l9020,4163r,-301l9020,3862r-1,l9018,3862r-21,-4l8979,3846r-12,-18l8963,3807r4,-22l8979,3767r18,-12l9018,3751r1,l9020,3751r,l9020,3450r-1,xe" filled="f" strokeweight=".06025mm">
              <v:path arrowok="t"/>
            </v:shape>
            <v:shape id="docshape8" o:spid="_x0000_s3168" type="#_x0000_t75" style="position:absolute;left:8842;top:3711;width:9;height:227">
              <v:imagedata r:id="rId12" o:title=""/>
            </v:shape>
            <v:line id="_x0000_s3167" style="position:absolute" from="8753,3856" to="8945,3857" strokeweight=".03825mm"/>
            <v:shape id="docshape9" o:spid="_x0000_s3166" style="position:absolute;left:8741;top:3850;width:15;height:11" coordorigin="8742,3851" coordsize="15,11" path="m8757,3851r-15,5l8757,3862r,-11xe" fillcolor="black" stroked="f">
              <v:path arrowok="t"/>
            </v:shape>
            <v:shape id="docshape10" o:spid="_x0000_s3165" style="position:absolute;left:8938;top:3852;width:12;height:9" coordorigin="8939,3852" coordsize="12,9" path="m8942,3861r-3,-5l8942,3852r9,l8947,3856r2,2l8951,3861r-9,xe" fillcolor="black" stroked="f">
              <v:path arrowok="t"/>
            </v:shape>
            <v:shape id="docshape11" o:spid="_x0000_s3164" style="position:absolute;left:8938;top:3852;width:12;height:9" coordorigin="8939,3852" coordsize="12,9" path="m8939,3856r3,-4l8951,3852r-2,2l8947,3856r2,2l8951,3861r-9,l8939,3856xe" filled="f" strokeweight=".01872mm">
              <v:path arrowok="t"/>
            </v:shape>
            <v:line id="_x0000_s3163" style="position:absolute" from="8753,3840" to="8944,3871" strokeweight=".03814mm"/>
            <v:shape id="docshape12" o:spid="_x0000_s3162" style="position:absolute;left:8742;top:3835;width:16;height:11" coordorigin="8742,3835" coordsize="16,11" path="m8758,3835r-16,3l8756,3846r2,-11xe" fillcolor="black" stroked="f">
              <v:path arrowok="t"/>
            </v:shape>
            <v:shape id="docshape13" o:spid="_x0000_s3161" style="position:absolute;left:8937;top:3866;width:13;height:10" coordorigin="8937,3866" coordsize="13,10" path="m8939,3875r-2,-5l8940,3866r9,2l8947,3869r-2,2l8947,3873r1,3l8939,3875xe" fillcolor="black" stroked="f">
              <v:path arrowok="t"/>
            </v:shape>
            <v:shape id="docshape14" o:spid="_x0000_s3160" style="position:absolute;left:8937;top:3866;width:13;height:10" coordorigin="8937,3866" coordsize="13,10" path="m8937,3870r3,-4l8949,3868r-2,1l8945,3871r2,2l8948,3876r-9,-1l8937,3870xe" filled="f" strokeweight=".01869mm">
              <v:path arrowok="t"/>
            </v:shape>
            <v:line id="_x0000_s3159" style="position:absolute" from="8757,3826" to="8940,3888" strokeweight=".03786mm"/>
            <v:shape id="docshape15" o:spid="_x0000_s3158" style="position:absolute;left:8745;top:3822;width:16;height:11" coordorigin="8746,3822" coordsize="16,11" path="m8762,3822r-16,l8759,3832r3,-10xe" fillcolor="black" stroked="f">
              <v:path arrowok="t"/>
            </v:shape>
            <v:shape id="docshape16" o:spid="_x0000_s3157" style="position:absolute;left:8934;top:3882;width:13;height:11" coordorigin="8934,3882" coordsize="13,11" path="m8935,3890r-1,-5l8938,3882r8,3l8944,3886r-2,1l8943,3890r1,3l8935,3890xe" fillcolor="black" stroked="f">
              <v:path arrowok="t"/>
            </v:shape>
            <v:shape id="docshape17" o:spid="_x0000_s3156" style="position:absolute;left:8934;top:3882;width:13;height:11" coordorigin="8934,3882" coordsize="13,11" path="m8934,3885r4,-3l8946,3885r-2,1l8942,3887r1,3l8944,3893r-9,-3l8934,3885xe" filled="f" strokeweight=".01864mm">
              <v:path arrowok="t"/>
            </v:shape>
            <v:line id="_x0000_s3155" style="position:absolute" from="8753,3874" to="8943,3842" strokeweight=".03814mm"/>
            <v:shape id="docshape18" o:spid="_x0000_s3154" style="position:absolute;left:8741;top:3867;width:16;height:11" coordorigin="8742,3868" coordsize="16,11" path="m8756,3868r-14,8l8757,3878r-1,-10xe" fillcolor="black" stroked="f">
              <v:path arrowok="t"/>
            </v:shape>
            <v:shape id="docshape19" o:spid="_x0000_s3153" style="position:absolute;left:8936;top:3837;width:13;height:10" coordorigin="8937,3838" coordsize="13,10" path="m8939,3839r-2,5l8940,3847r9,-1l8945,3843r2,-2l8948,3838r-9,1xe" fillcolor="black" stroked="f">
              <v:path arrowok="t"/>
            </v:shape>
            <v:shape id="docshape20" o:spid="_x0000_s3152" style="position:absolute;left:8936;top:3837;width:13;height:10" coordorigin="8937,3838" coordsize="13,10" path="m8937,3844r3,3l8949,3846r-2,-2l8945,3843r2,-2l8948,3838r-9,1l8937,3844xe" filled="f" strokeweight=".01869mm">
              <v:path arrowok="t"/>
            </v:shape>
            <v:line id="_x0000_s3151" style="position:absolute" from="8757,3887" to="8940,3826" strokeweight=".03786mm"/>
            <v:shape id="docshape21" o:spid="_x0000_s3150" style="position:absolute;left:8745;top:3881;width:16;height:11" coordorigin="8746,3881" coordsize="16,11" path="m8758,3881r-12,10l8761,3892r-3,-11xe" fillcolor="black" stroked="f">
              <v:path arrowok="t"/>
            </v:shape>
            <v:shape id="docshape22" o:spid="_x0000_s3149" style="position:absolute;left:8933;top:3820;width:13;height:11" coordorigin="8934,3821" coordsize="13,11" path="m8935,3824r-1,5l8938,3831r8,-2l8942,3826r1,-2l8944,3821r-9,3xe" fillcolor="black" stroked="f">
              <v:path arrowok="t"/>
            </v:shape>
            <v:shape id="docshape23" o:spid="_x0000_s3148" style="position:absolute;left:8933;top:3820;width:13;height:11" coordorigin="8934,3821" coordsize="13,11" path="m8934,3829r4,2l8946,3829r-2,-2l8942,3826r1,-2l8944,3821r-9,3l8934,3829xe" filled="f" strokeweight=".01864mm">
              <v:path arrowok="t"/>
            </v:shape>
            <v:shape id="docshape24" o:spid="_x0000_s3147" style="position:absolute;left:8845;top:3732;width:42;height:38" coordorigin="8846,3732" coordsize="42,38" path="m8850,3770r-4,-4l8885,3732r2,6l8850,3770xe" fillcolor="#b3b3b3" stroked="f">
              <v:path arrowok="t"/>
            </v:shape>
            <v:shape id="docshape25" o:spid="_x0000_s3146" style="position:absolute;left:8845;top:3732;width:42;height:38" coordorigin="8846,3732" coordsize="42,38" path="m8885,3732r-39,34l8850,3770r37,-32l8885,3732xe" filled="f" strokeweight=".00472mm">
              <v:path arrowok="t"/>
            </v:shape>
            <v:shape id="docshape26" o:spid="_x0000_s3145" style="position:absolute;left:8805;top:3734;width:40;height:37" coordorigin="8806,3734" coordsize="40,37" path="m8841,3770r-35,-31l8808,3734r38,32l8841,3770xe" fillcolor="#b3b3b3" stroked="f">
              <v:path arrowok="t"/>
            </v:shape>
            <v:shape id="docshape27" o:spid="_x0000_s3144" style="position:absolute;left:8805;top:3734;width:40;height:37" coordorigin="8806,3734" coordsize="40,37" path="m8841,3770r5,-4l8808,3734r-2,5l8841,3770xe" filled="f" strokeweight=".00472mm">
              <v:path arrowok="t"/>
            </v:shape>
            <v:shape id="docshape28" o:spid="_x0000_s3143" style="position:absolute;left:8799;top:3815;width:94;height:104" coordorigin="8799,3815" coordsize="94,104" path="m8861,3918r-31,l8818,3915r-15,-14l8799,3890r,-75l8827,3815r,60l8829,3881r5,7l8839,3890r13,l8857,3888r6,-7l8864,3875r,-60l8892,3815r,75l8889,3901r-16,14l8861,3918xe" fillcolor="#b3b3b3" stroked="f">
              <v:path arrowok="t"/>
            </v:shape>
            <v:shape id="docshape29" o:spid="_x0000_s3142" style="position:absolute;left:8799;top:3815;width:94;height:104" coordorigin="8799,3815" coordsize="94,104" path="m8799,3815r28,l8827,3867r,8l8829,3881r2,4l8834,3888r5,2l8846,3890r6,l8857,3888r3,-3l8863,3881r1,-6l8864,3867r,-52l8892,3815r,61l8892,3890r-3,11l8881,3908r-8,7l8861,3918r-15,l8830,3918r-12,-3l8811,3908r-8,-7l8799,3890r,-14l8799,3815xe" filled="f" strokeweight=".0185mm">
              <v:path arrowok="t"/>
            </v:shape>
            <v:rect id="docshape30" o:spid="_x0000_s3141" style="position:absolute;left:8790;top:3832;width:113;height:50" fillcolor="#c8aa36" stroked="f"/>
            <v:rect id="docshape31" o:spid="_x0000_s3140" style="position:absolute;left:8790;top:3832;width:113;height:50" filled="f" strokecolor="#010000" strokeweight=".02869mm"/>
            <v:shape id="docshape32" o:spid="_x0000_s3139" type="#_x0000_t75" style="position:absolute;left:8778;top:3825;width:21;height:63">
              <v:imagedata r:id="rId13" o:title=""/>
            </v:shape>
            <v:shape id="docshape33" o:spid="_x0000_s3138" type="#_x0000_t75" style="position:absolute;left:8820;top:3825;width:94;height:63">
              <v:imagedata r:id="rId14" o:title=""/>
            </v:shape>
            <v:shape id="docshape34" o:spid="_x0000_s3137" type="#_x0000_t75" style="position:absolute;left:8799;top:3831;width:21;height:50">
              <v:imagedata r:id="rId15" o:title=""/>
            </v:shape>
            <v:shape id="docshape35" o:spid="_x0000_s3136" style="position:absolute;left:8875;top:3787;width:17;height:22" coordorigin="8875,3788" coordsize="17,22" o:spt="100" adj="0,,0" path="m8887,3798r2,-1l8891,3795r-2,-2l8883,3788r-4,l8875,3788r1,2l8876,3794r6,l8887,3798xm8882,3809r,-15l8876,3794r-1,15l8882,3809xe" fillcolor="#b3b3b3" stroked="f">
              <v:stroke joinstyle="round"/>
              <v:formulas/>
              <v:path arrowok="t" o:connecttype="segments"/>
            </v:shape>
            <v:shape id="docshape36" o:spid="_x0000_s3135" style="position:absolute;left:8875;top:3787;width:17;height:22" coordorigin="8875,3788" coordsize="17,22" path="m8882,3809r,-15l8887,3798r1,-1l8889,3797r2,-2l8890,3794r-1,-1l8883,3788r-4,l8875,3788r1,2l8875,3809r7,xe" filled="f" strokeweight=".01842mm">
              <v:path arrowok="t"/>
            </v:shape>
            <v:rect id="docshape37" o:spid="_x0000_s3134" style="position:absolute;left:8872;top:3806;width:16;height:11" fillcolor="#b3b3b3" stroked="f"/>
            <v:rect id="docshape38" o:spid="_x0000_s3133" style="position:absolute;left:8872;top:3806;width:16;height:11" filled="f" strokeweight=".0111mm"/>
            <v:rect id="docshape39" o:spid="_x0000_s3132" style="position:absolute;left:8862;top:3811;width:34;height:7" fillcolor="#b3b3b3" stroked="f"/>
            <v:rect id="docshape40" o:spid="_x0000_s3131" style="position:absolute;left:8862;top:3811;width:34;height:7" filled="f" strokeweight=".01992mm"/>
            <v:shape id="docshape41" o:spid="_x0000_s3130" style="position:absolute;left:8801;top:3786;width:17;height:21" coordorigin="8802,3786" coordsize="17,21" o:spt="100" adj="0,,0" path="m8806,3796r-3,-1l8802,3793r2,-2l8810,3786r8,l8817,3789r,4l8811,3793r-5,3xm8811,3807r,-14l8817,3793r1,14l8811,3807xe" fillcolor="#b3b3b3" stroked="f">
              <v:stroke joinstyle="round"/>
              <v:formulas/>
              <v:path arrowok="t" o:connecttype="segments"/>
            </v:shape>
            <v:shape id="docshape42" o:spid="_x0000_s3129" style="position:absolute;left:8801;top:3786;width:17;height:21" coordorigin="8802,3786" coordsize="17,21" path="m8811,3807r,-14l8806,3796r-1,-1l8803,3795r-1,-2l8803,3793r1,-2l8810,3786r4,l8818,3786r-1,3l8818,3807r-7,xe" filled="f" strokeweight=".01842mm">
              <v:path arrowok="t"/>
            </v:shape>
            <v:rect id="docshape43" o:spid="_x0000_s3128" style="position:absolute;left:8805;top:3804;width:16;height:11" fillcolor="#b3b3b3" stroked="f"/>
            <v:rect id="docshape44" o:spid="_x0000_s3127" style="position:absolute;left:8805;top:3804;width:16;height:11" filled="f" strokeweight=".0111mm"/>
            <v:rect id="docshape45" o:spid="_x0000_s3126" style="position:absolute;left:8797;top:3809;width:34;height:7" fillcolor="#b3b3b3" stroked="f"/>
            <v:rect id="docshape46" o:spid="_x0000_s3125" style="position:absolute;left:8797;top:3809;width:34;height:7" filled="f" strokeweight=".01992mm"/>
            <v:shape id="docshape47" o:spid="_x0000_s3124" style="position:absolute;left:8844;top:3701;width:65;height:68" coordorigin="8845,3701" coordsize="65,68" path="m8910,3763r-6,6l8845,3707r5,-6l8910,3763xe" fillcolor="#b3b3b3" stroked="f">
              <v:path arrowok="t"/>
            </v:shape>
            <v:shape id="docshape48" o:spid="_x0000_s3123" style="position:absolute;left:8844;top:3701;width:65;height:68" coordorigin="8845,3701" coordsize="65,68" path="m8845,3707r5,-6l8910,3763r-6,6l8845,3707xe" filled="f" strokeweight=".01542mm">
              <v:path arrowok="t"/>
            </v:shape>
            <v:shape id="docshape49" o:spid="_x0000_s3122" style="position:absolute;left:8783;top:3701;width:65;height:68" coordorigin="8783,3701" coordsize="65,68" path="m8783,3763r6,6l8848,3707r-5,-6l8783,3763xe" fillcolor="#b3b3b3" stroked="f">
              <v:path arrowok="t"/>
            </v:shape>
            <v:shape id="docshape50" o:spid="_x0000_s3121" style="position:absolute;left:8783;top:3701;width:65;height:68" coordorigin="8783,3701" coordsize="65,68" path="m8848,3707r-5,-6l8783,3763r6,6l8848,3707xe" filled="f" strokeweight=".01542mm">
              <v:path arrowok="t"/>
            </v:shape>
            <v:shape id="docshape51" o:spid="_x0000_s3120" type="#_x0000_t75" style="position:absolute;left:8750;top:3749;width:45;height:46">
              <v:imagedata r:id="rId16" o:title=""/>
            </v:shape>
            <v:shape id="docshape52" o:spid="_x0000_s3119" style="position:absolute;left:8750;top:3749;width:45;height:46" coordorigin="8751,3750" coordsize="45,46" path="m8796,3772r,13l8786,3795r-13,l8761,3795r-10,-10l8751,3772r,-12l8761,3750r12,l8786,3750r10,10l8796,3772xe" filled="f" strokeweight=".02119mm">
              <v:path arrowok="t"/>
            </v:shape>
            <v:shape id="docshape53" o:spid="_x0000_s3118" type="#_x0000_t75" style="position:absolute;left:8891;top:3751;width:45;height:46">
              <v:imagedata r:id="rId16" o:title=""/>
            </v:shape>
            <v:shape id="docshape54" o:spid="_x0000_s3117" style="position:absolute;left:8891;top:3751;width:45;height:46" coordorigin="8892,3751" coordsize="45,46" path="m8892,3774r,12l8902,3796r12,l8927,3796r10,-10l8937,3774r,-13l8927,3751r-13,l8902,3751r-10,10l8892,3774xe" filled="f" strokeweight=".02119mm">
              <v:path arrowok="t"/>
            </v:shape>
            <v:shape id="docshape55" o:spid="_x0000_s3116" type="#_x0000_t75" style="position:absolute;left:8797;top:3724;width:28;height:29">
              <v:imagedata r:id="rId17" o:title=""/>
            </v:shape>
            <v:shape id="docshape56" o:spid="_x0000_s3115" style="position:absolute;left:8797;top:3724;width:28;height:29" coordorigin="8798,3725" coordsize="28,29" path="m8811,3725r14,13l8811,3753r-13,-13l8811,3725xe" filled="f" strokeweight=".0116mm">
              <v:path arrowok="t"/>
            </v:shape>
            <v:shape id="docshape57" o:spid="_x0000_s3114" type="#_x0000_t75" style="position:absolute;left:8868;top:3724;width:28;height:29">
              <v:imagedata r:id="rId17" o:title=""/>
            </v:shape>
            <v:shape id="docshape58" o:spid="_x0000_s3113" style="position:absolute;left:8868;top:3724;width:28;height:29" coordorigin="8868,3725" coordsize="28,29" path="m8882,3725r-14,13l8882,3753r13,-13l8882,3725xe" filled="f" strokeweight=".0116mm">
              <v:path arrowok="t"/>
            </v:shape>
            <v:shape id="docshape59" o:spid="_x0000_s3112" style="position:absolute;left:8835;top:3697;width:22;height:83" coordorigin="8836,3698" coordsize="22,83" o:spt="100" adj="0,,0" path="m8839,3759r15,l8855,3758r2,l8857,3760r,5l8857,3770r,5l8857,3776r,1l8857,3778r,2l8856,3780r-1,l8839,3780r-1,l8836,3780r,-2l8836,3773r,-5l8836,3764r,-2l8836,3761r,-1l8836,3758r2,1l8839,3759xm8839,3698r15,l8855,3698r2,l8857,3699r,5l8857,3709r,5l8857,3715r,1l8857,3718r,1l8856,3719r-1,l8839,3719r-1,l8836,3719r,-1l8836,3713r,-5l8836,3703r,-1l8836,3701r,-2l8836,3698r2,l8839,3698xe" filled="f" strokeweight=".02119mm">
              <v:stroke joinstyle="round"/>
              <v:formulas/>
              <v:path arrowok="t" o:connecttype="segments"/>
            </v:shape>
            <v:shape id="docshape60" o:spid="_x0000_s3111" style="position:absolute;left:9047;top:3447;width:340;height:240" coordorigin="9048,3447" coordsize="340,240" o:spt="100" adj="0,,0" path="m9048,3447r,240l9387,3687r-57,-40l9086,3647r,-120l9161,3527r-113,-80xm9161,3527r-75,l9257,3647r73,l9161,3527xe" fillcolor="#648701" stroked="f">
              <v:stroke joinstyle="round"/>
              <v:formulas/>
              <v:path arrowok="t" o:connecttype="segments"/>
            </v:shape>
            <v:shape id="docshape61" o:spid="_x0000_s3110" style="position:absolute;left:9047;top:3447;width:340;height:240" coordorigin="9048,3447" coordsize="340,240" o:spt="100" adj="0,,0" path="m9048,3447r,240l9387,3687,9048,3447xm9086,3527r171,120l9086,3647r,-120xe" filled="f" strokeweight=".01997mm">
              <v:stroke joinstyle="round"/>
              <v:formulas/>
              <v:path arrowok="t" o:connecttype="segments"/>
            </v:shape>
            <v:line id="_x0000_s3109" style="position:absolute" from="9035,3409" to="9035,3804" strokeweight=".07953mm"/>
            <v:shape id="docshape62" o:spid="_x0000_s3108" type="#_x0000_t75" style="position:absolute;left:9022;top:3789;width:24;height:55">
              <v:imagedata r:id="rId13" o:title=""/>
            </v:shape>
            <v:shape id="docshape63" o:spid="_x0000_s3107" style="position:absolute;left:9022;top:3789;width:24;height:55" coordorigin="9023,3790" coordsize="24,55" path="m9047,3829r,-39l9023,3790r,10l9023,3810r12,35l9036,3844r10,-11l9046,3832r1,-2l9047,3829xe" filled="f" strokecolor="#010000" strokeweight=".0355mm">
              <v:path arrowok="t"/>
            </v:shape>
            <v:shape id="docshape64" o:spid="_x0000_s3106" type="#_x0000_t75" style="position:absolute;left:9049;top:3720;width:37;height:23">
              <v:imagedata r:id="rId18" o:title=""/>
            </v:shape>
            <v:rect id="docshape65" o:spid="_x0000_s3105" style="position:absolute;left:9049;top:3720;width:37;height:23" filled="f" strokecolor="#59543f" strokeweight=".05964mm"/>
            <v:shape id="docshape66" o:spid="_x0000_s3104" type="#_x0000_t75" style="position:absolute;left:9082;top:3722;width:37;height:23">
              <v:imagedata r:id="rId18" o:title=""/>
            </v:shape>
            <v:rect id="docshape67" o:spid="_x0000_s3103" style="position:absolute;left:9082;top:3722;width:37;height:23" filled="f" strokecolor="#59543f" strokeweight=".05964mm"/>
            <v:shape id="docshape68" o:spid="_x0000_s3102" type="#_x0000_t75" style="position:absolute;left:9117;top:3724;width:37;height:23">
              <v:imagedata r:id="rId18" o:title=""/>
            </v:shape>
            <v:rect id="docshape69" o:spid="_x0000_s3101" style="position:absolute;left:9117;top:3724;width:37;height:23" filled="f" strokecolor="#59543f" strokeweight=".05964mm"/>
            <v:shape id="docshape70" o:spid="_x0000_s3100" type="#_x0000_t75" style="position:absolute;left:9151;top:3722;width:37;height:23">
              <v:imagedata r:id="rId18" o:title=""/>
            </v:shape>
            <v:rect id="docshape71" o:spid="_x0000_s3099" style="position:absolute;left:9151;top:3722;width:37;height:23" filled="f" strokecolor="#59543f" strokeweight=".05964mm"/>
            <v:shape id="docshape72" o:spid="_x0000_s3098" type="#_x0000_t75" style="position:absolute;left:9185;top:3721;width:37;height:23">
              <v:imagedata r:id="rId18" o:title=""/>
            </v:shape>
            <v:rect id="docshape73" o:spid="_x0000_s3097" style="position:absolute;left:9185;top:3721;width:37;height:23" filled="f" strokecolor="#59543f" strokeweight=".05964mm"/>
            <v:shape id="docshape74" o:spid="_x0000_s3096" type="#_x0000_t75" style="position:absolute;left:9219;top:3722;width:37;height:23">
              <v:imagedata r:id="rId18" o:title=""/>
            </v:shape>
            <v:rect id="docshape75" o:spid="_x0000_s3095" style="position:absolute;left:9219;top:3722;width:37;height:23" filled="f" strokecolor="#59543f" strokeweight=".05964mm"/>
            <v:shape id="docshape76" o:spid="_x0000_s3094" type="#_x0000_t75" style="position:absolute;left:9253;top:3721;width:37;height:23">
              <v:imagedata r:id="rId18" o:title=""/>
            </v:shape>
            <v:rect id="docshape77" o:spid="_x0000_s3093" style="position:absolute;left:9253;top:3721;width:37;height:23" filled="f" strokecolor="#59543f" strokeweight=".05964mm"/>
            <v:shape id="docshape78" o:spid="_x0000_s3092" type="#_x0000_t75" style="position:absolute;left:9287;top:3723;width:37;height:23">
              <v:imagedata r:id="rId18" o:title=""/>
            </v:shape>
            <v:rect id="docshape79" o:spid="_x0000_s3091" style="position:absolute;left:9287;top:3723;width:37;height:23" filled="f" strokecolor="#59543f" strokeweight=".05964mm"/>
            <v:shape id="docshape80" o:spid="_x0000_s3090" type="#_x0000_t75" style="position:absolute;left:9322;top:3721;width:37;height:23">
              <v:imagedata r:id="rId18" o:title=""/>
            </v:shape>
            <v:rect id="docshape81" o:spid="_x0000_s3089" style="position:absolute;left:9322;top:3721;width:37;height:23" filled="f" strokecolor="#59543f" strokeweight=".05964mm"/>
            <v:shape id="docshape82" o:spid="_x0000_s3088" type="#_x0000_t75" style="position:absolute;left:9356;top:3722;width:47;height:23">
              <v:imagedata r:id="rId19" o:title=""/>
            </v:shape>
            <v:shape id="docshape83" o:spid="_x0000_s3087" style="position:absolute;left:9356;top:3722;width:47;height:23" coordorigin="9356,3723" coordsize="47,23" path="m9356,3723r,22l9403,3745r-2,-7l9400,3730r-2,-7l9356,3723xe" filled="f" strokecolor="#59543f" strokeweight=".05964mm">
              <v:path arrowok="t"/>
            </v:shape>
            <v:shape id="docshape84" o:spid="_x0000_s3086" type="#_x0000_t75" style="position:absolute;left:9049;top:3703;width:29;height:18">
              <v:imagedata r:id="rId20" o:title=""/>
            </v:shape>
            <v:rect id="docshape85" o:spid="_x0000_s3085" style="position:absolute;left:9049;top:3703;width:29;height:18" filled="f" strokecolor="#59543f" strokeweight=".0875mm"/>
            <v:shape id="docshape86" o:spid="_x0000_s3084" type="#_x0000_t75" style="position:absolute;left:9075;top:3703;width:29;height:18">
              <v:imagedata r:id="rId21" o:title=""/>
            </v:shape>
            <v:rect id="docshape87" o:spid="_x0000_s3083" style="position:absolute;left:9075;top:3703;width:29;height:18" filled="f" strokecolor="#59543f" strokeweight=".0875mm"/>
            <v:shape id="docshape88" o:spid="_x0000_s3082" type="#_x0000_t75" style="position:absolute;left:9104;top:3703;width:29;height:19">
              <v:imagedata r:id="rId21" o:title=""/>
            </v:shape>
            <v:rect id="docshape89" o:spid="_x0000_s3081" style="position:absolute;left:9104;top:3703;width:29;height:19" filled="f" strokecolor="#59543f" strokeweight=".0875mm"/>
            <v:shape id="docshape90" o:spid="_x0000_s3080" type="#_x0000_t75" style="position:absolute;left:9133;top:3703;width:29;height:18">
              <v:imagedata r:id="rId21" o:title=""/>
            </v:shape>
            <v:rect id="docshape91" o:spid="_x0000_s3079" style="position:absolute;left:9133;top:3703;width:29;height:18" filled="f" strokecolor="#59543f" strokeweight=".0875mm"/>
            <v:shape id="docshape92" o:spid="_x0000_s3078" type="#_x0000_t75" style="position:absolute;left:9162;top:3703;width:29;height:18">
              <v:imagedata r:id="rId21" o:title=""/>
            </v:shape>
            <v:rect id="docshape93" o:spid="_x0000_s3077" style="position:absolute;left:9162;top:3703;width:29;height:18" filled="f" strokecolor="#59543f" strokeweight=".0875mm"/>
            <v:shape id="docshape94" o:spid="_x0000_s3076" type="#_x0000_t75" style="position:absolute;left:9191;top:3702;width:29;height:18">
              <v:imagedata r:id="rId20" o:title=""/>
            </v:shape>
            <v:rect id="docshape95" o:spid="_x0000_s3075" style="position:absolute;left:9191;top:3702;width:29;height:18" filled="f" strokecolor="#59543f" strokeweight=".0875mm"/>
            <v:shape id="docshape96" o:spid="_x0000_s3074" type="#_x0000_t75" style="position:absolute;left:9220;top:3703;width:29;height:18">
              <v:imagedata r:id="rId21" o:title=""/>
            </v:shape>
            <v:rect id="docshape97" o:spid="_x0000_s3073" style="position:absolute;left:9220;top:3703;width:29;height:18" filled="f" strokecolor="#59543f" strokeweight=".0875mm"/>
            <v:shape id="docshape98" o:spid="_x0000_s3072" type="#_x0000_t75" style="position:absolute;left:9250;top:3703;width:29;height:18">
              <v:imagedata r:id="rId21" o:title=""/>
            </v:shape>
            <v:rect id="docshape99" o:spid="_x0000_s3071" style="position:absolute;left:9250;top:3703;width:29;height:18" filled="f" strokecolor="#59543f" strokeweight=".0875mm"/>
            <v:shape id="docshape100" o:spid="_x0000_s3070" type="#_x0000_t75" style="position:absolute;left:9279;top:3703;width:29;height:18">
              <v:imagedata r:id="rId21" o:title=""/>
            </v:shape>
            <v:rect id="docshape101" o:spid="_x0000_s3069" style="position:absolute;left:9279;top:3703;width:29;height:18" filled="f" strokecolor="#59543f" strokeweight=".0875mm"/>
            <v:shape id="docshape102" o:spid="_x0000_s3068" type="#_x0000_t75" style="position:absolute;left:9308;top:3702;width:29;height:18">
              <v:imagedata r:id="rId21" o:title=""/>
            </v:shape>
            <v:rect id="docshape103" o:spid="_x0000_s3067" style="position:absolute;left:9308;top:3702;width:29;height:18" filled="f" strokecolor="#59543f" strokeweight=".0875mm"/>
            <v:shape id="docshape104" o:spid="_x0000_s3066" type="#_x0000_t75" style="position:absolute;left:9337;top:3702;width:29;height:18">
              <v:imagedata r:id="rId21" o:title=""/>
            </v:shape>
            <v:rect id="docshape105" o:spid="_x0000_s3065" style="position:absolute;left:9337;top:3702;width:29;height:18" filled="f" strokecolor="#59543f" strokeweight=".0875mm"/>
            <v:shape id="docshape106" o:spid="_x0000_s3064" type="#_x0000_t75" style="position:absolute;left:9366;top:3702;width:31;height:18">
              <v:imagedata r:id="rId21" o:title=""/>
            </v:shape>
            <v:shape id="docshape107" o:spid="_x0000_s3063" style="position:absolute;left:9366;top:3702;width:31;height:18" coordorigin="9366,3702" coordsize="31,18" path="m9366,3702r,17l9397,3719r-1,-6l9394,3708r-2,-6l9366,3702xe" filled="f" strokecolor="#59543f" strokeweight=".0875mm">
              <v:path arrowok="t"/>
            </v:shape>
            <v:shape id="docshape108" o:spid="_x0000_s3062" type="#_x0000_t75" style="position:absolute;left:9071;top:3743;width:37;height:23">
              <v:imagedata r:id="rId22" o:title=""/>
            </v:shape>
            <v:rect id="docshape109" o:spid="_x0000_s3061" style="position:absolute;left:9071;top:3743;width:37;height:23" filled="f" strokecolor="#59543f" strokeweight=".05964mm"/>
            <v:shape id="docshape110" o:spid="_x0000_s3060" type="#_x0000_t75" style="position:absolute;left:9105;top:3744;width:37;height:23">
              <v:imagedata r:id="rId18" o:title=""/>
            </v:shape>
            <v:rect id="docshape111" o:spid="_x0000_s3059" style="position:absolute;left:9105;top:3744;width:37;height:23" filled="f" strokecolor="#59543f" strokeweight=".05964mm"/>
            <v:shape id="docshape112" o:spid="_x0000_s3058" type="#_x0000_t75" style="position:absolute;left:9138;top:3744;width:37;height:23">
              <v:imagedata r:id="rId22" o:title=""/>
            </v:shape>
            <v:rect id="docshape113" o:spid="_x0000_s3057" style="position:absolute;left:9138;top:3744;width:37;height:23" filled="f" strokecolor="#59543f" strokeweight=".05964mm"/>
            <v:shape id="docshape114" o:spid="_x0000_s3056" type="#_x0000_t75" style="position:absolute;left:9172;top:3744;width:37;height:23">
              <v:imagedata r:id="rId18" o:title=""/>
            </v:shape>
            <v:rect id="docshape115" o:spid="_x0000_s3055" style="position:absolute;left:9172;top:3744;width:37;height:23" filled="f" strokecolor="#59543f" strokeweight=".05964mm"/>
            <v:shape id="docshape116" o:spid="_x0000_s3054" type="#_x0000_t75" style="position:absolute;left:9206;top:3745;width:37;height:23">
              <v:imagedata r:id="rId18" o:title=""/>
            </v:shape>
            <v:rect id="docshape117" o:spid="_x0000_s3053" style="position:absolute;left:9206;top:3745;width:37;height:23" filled="f" strokecolor="#59543f" strokeweight=".05964mm"/>
            <v:shape id="docshape118" o:spid="_x0000_s3052" type="#_x0000_t75" style="position:absolute;left:9239;top:3744;width:37;height:23">
              <v:imagedata r:id="rId18" o:title=""/>
            </v:shape>
            <v:rect id="docshape119" o:spid="_x0000_s3051" style="position:absolute;left:9239;top:3744;width:37;height:23" filled="f" strokecolor="#59543f" strokeweight=".05964mm"/>
            <v:shape id="docshape120" o:spid="_x0000_s3050" type="#_x0000_t75" style="position:absolute;left:9273;top:3746;width:37;height:23">
              <v:imagedata r:id="rId18" o:title=""/>
            </v:shape>
            <v:rect id="docshape121" o:spid="_x0000_s3049" style="position:absolute;left:9273;top:3746;width:37;height:23" filled="f" strokecolor="#59543f" strokeweight=".05964mm"/>
            <v:shape id="docshape122" o:spid="_x0000_s3048" type="#_x0000_t75" style="position:absolute;left:9306;top:3743;width:37;height:23">
              <v:imagedata r:id="rId18" o:title=""/>
            </v:shape>
            <v:rect id="docshape123" o:spid="_x0000_s3047" style="position:absolute;left:9306;top:3743;width:37;height:23" filled="f" strokecolor="#59543f" strokeweight=".05964mm"/>
            <v:shape id="docshape124" o:spid="_x0000_s3046" type="#_x0000_t75" style="position:absolute;left:9340;top:3744;width:37;height:23">
              <v:imagedata r:id="rId18" o:title=""/>
            </v:shape>
            <v:rect id="docshape125" o:spid="_x0000_s3045" style="position:absolute;left:9340;top:3744;width:37;height:23" filled="f" strokecolor="#59543f" strokeweight=".05964mm"/>
            <v:shape id="docshape126" o:spid="_x0000_s3044" type="#_x0000_t75" style="position:absolute;left:9374;top:3744;width:32;height:23">
              <v:imagedata r:id="rId22" o:title=""/>
            </v:shape>
            <v:shape id="docshape127" o:spid="_x0000_s3043" style="position:absolute;left:9374;top:3744;width:32;height:23" coordorigin="9374,3744" coordsize="32,23" path="m9374,3744r,23l9406,3767r-1,-8l9404,3752r-1,-8l9374,3744xe" filled="f" strokecolor="#59543f" strokeweight=".05964mm">
              <v:path arrowok="t"/>
            </v:shape>
            <v:shape id="docshape128" o:spid="_x0000_s3042" type="#_x0000_t75" style="position:absolute;left:9049;top:3741;width:26;height:23">
              <v:imagedata r:id="rId23" o:title=""/>
            </v:shape>
            <v:rect id="docshape129" o:spid="_x0000_s3041" style="position:absolute;left:9049;top:3741;width:26;height:23" filled="f" strokecolor="#59543f" strokeweight=".05964mm"/>
            <v:shape id="docshape130" o:spid="_x0000_s3040" type="#_x0000_t75" style="position:absolute;left:9110;top:3767;width:44;height:21">
              <v:imagedata r:id="rId24" o:title=""/>
            </v:shape>
            <v:rect id="docshape131" o:spid="_x0000_s3039" style="position:absolute;left:9110;top:3767;width:44;height:21" filled="f" strokecolor="#59543f" strokeweight=".05483mm"/>
            <v:shape id="docshape132" o:spid="_x0000_s3038" type="#_x0000_t75" style="position:absolute;left:9152;top:3766;width:37;height:23">
              <v:imagedata r:id="rId18" o:title=""/>
            </v:shape>
            <v:rect id="docshape133" o:spid="_x0000_s3037" style="position:absolute;left:9152;top:3766;width:37;height:23" filled="f" strokecolor="#59543f" strokeweight=".05964mm"/>
            <v:shape id="docshape134" o:spid="_x0000_s3036" type="#_x0000_t75" style="position:absolute;left:9187;top:3766;width:37;height:23">
              <v:imagedata r:id="rId18" o:title=""/>
            </v:shape>
            <v:rect id="docshape135" o:spid="_x0000_s3035" style="position:absolute;left:9187;top:3766;width:37;height:23" filled="f" strokecolor="#59543f" strokeweight=".05964mm"/>
            <v:shape id="docshape136" o:spid="_x0000_s3034" type="#_x0000_t75" style="position:absolute;left:9223;top:3765;width:37;height:23">
              <v:imagedata r:id="rId18" o:title=""/>
            </v:shape>
            <v:rect id="docshape137" o:spid="_x0000_s3033" style="position:absolute;left:9223;top:3765;width:37;height:23" filled="f" strokecolor="#59543f" strokeweight=".05964mm"/>
            <v:shape id="docshape138" o:spid="_x0000_s3032" type="#_x0000_t75" style="position:absolute;left:9258;top:3767;width:37;height:23">
              <v:imagedata r:id="rId18" o:title=""/>
            </v:shape>
            <v:rect id="docshape139" o:spid="_x0000_s3031" style="position:absolute;left:9258;top:3767;width:37;height:23" filled="f" strokecolor="#59543f" strokeweight=".05964mm"/>
            <v:shape id="docshape140" o:spid="_x0000_s3030" type="#_x0000_t75" style="position:absolute;left:9293;top:3766;width:37;height:23">
              <v:imagedata r:id="rId18" o:title=""/>
            </v:shape>
            <v:rect id="docshape141" o:spid="_x0000_s3029" style="position:absolute;left:9293;top:3766;width:37;height:23" filled="f" strokecolor="#59543f" strokeweight=".05964mm"/>
            <v:shape id="docshape142" o:spid="_x0000_s3028" type="#_x0000_t75" style="position:absolute;left:9328;top:3768;width:37;height:23">
              <v:imagedata r:id="rId18" o:title=""/>
            </v:shape>
            <v:rect id="docshape143" o:spid="_x0000_s3027" style="position:absolute;left:9328;top:3768;width:37;height:23" filled="f" strokecolor="#59543f" strokeweight=".05964mm"/>
            <v:shape id="docshape144" o:spid="_x0000_s3026" type="#_x0000_t75" style="position:absolute;left:9364;top:3765;width:44;height:23">
              <v:imagedata r:id="rId18" o:title=""/>
            </v:shape>
            <v:shape id="docshape145" o:spid="_x0000_s3025" style="position:absolute;left:9364;top:3765;width:44;height:23" coordorigin="9364,3766" coordsize="44,23" path="m9364,3766r,22l9408,3788r-1,-7l9407,3773r-1,-7l9364,3766xe" filled="f" strokecolor="#59543f" strokeweight=".05964mm">
              <v:path arrowok="t"/>
            </v:shape>
            <v:shape id="docshape146" o:spid="_x0000_s3024" type="#_x0000_t75" style="position:absolute;left:9157;top:3789;width:44;height:23">
              <v:imagedata r:id="rId25" o:title=""/>
            </v:shape>
            <v:rect id="docshape147" o:spid="_x0000_s3023" style="position:absolute;left:9157;top:3789;width:44;height:23" filled="f" strokecolor="#59543f" strokeweight=".05689mm"/>
            <v:shape id="docshape148" o:spid="_x0000_s3022" type="#_x0000_t75" style="position:absolute;left:9198;top:3788;width:37;height:23">
              <v:imagedata r:id="rId22" o:title=""/>
            </v:shape>
            <v:rect id="docshape149" o:spid="_x0000_s3021" style="position:absolute;left:9198;top:3788;width:37;height:23" filled="f" strokecolor="#59543f" strokeweight=".05964mm"/>
            <v:shape id="docshape150" o:spid="_x0000_s3020" type="#_x0000_t75" style="position:absolute;left:9233;top:3789;width:37;height:23">
              <v:imagedata r:id="rId18" o:title=""/>
            </v:shape>
            <v:rect id="docshape151" o:spid="_x0000_s3019" style="position:absolute;left:9233;top:3789;width:37;height:23" filled="f" strokecolor="#59543f" strokeweight=".05964mm"/>
            <v:shape id="docshape152" o:spid="_x0000_s3018" type="#_x0000_t75" style="position:absolute;left:9267;top:3788;width:37;height:26">
              <v:imagedata r:id="rId18" o:title=""/>
            </v:shape>
            <v:rect id="docshape153" o:spid="_x0000_s3017" style="position:absolute;left:9267;top:3788;width:37;height:26" filled="f" strokecolor="#59543f" strokeweight=".06111mm"/>
            <v:shape id="docshape154" o:spid="_x0000_s3016" type="#_x0000_t75" style="position:absolute;left:9301;top:3790;width:37;height:23">
              <v:imagedata r:id="rId18" o:title=""/>
            </v:shape>
            <v:rect id="docshape155" o:spid="_x0000_s3015" style="position:absolute;left:9301;top:3790;width:37;height:23" filled="f" strokecolor="#59543f" strokeweight=".05964mm"/>
            <v:shape id="docshape156" o:spid="_x0000_s3014" type="#_x0000_t75" style="position:absolute;left:9369;top:3789;width:39;height:23">
              <v:imagedata r:id="rId18" o:title=""/>
            </v:shape>
            <v:shape id="docshape157" o:spid="_x0000_s3013" style="position:absolute;left:9369;top:3789;width:39;height:23" coordorigin="9370,3790" coordsize="39,23" path="m9370,3790r,22l9408,3812r,-2l9408,3809r,-2l9408,3801r,-6l9408,3790r-38,xe" filled="f" strokecolor="#59543f" strokeweight=".05964mm">
              <v:path arrowok="t"/>
            </v:shape>
            <v:shape id="docshape158" o:spid="_x0000_s3012" type="#_x0000_t75" style="position:absolute;left:9185;top:3810;width:39;height:25">
              <v:imagedata r:id="rId18" o:title=""/>
            </v:shape>
            <v:rect id="docshape159" o:spid="_x0000_s3011" style="position:absolute;left:9185;top:3810;width:39;height:25" filled="f" strokecolor="#59543f" strokeweight=".0605mm"/>
            <v:shape id="docshape160" o:spid="_x0000_s3010" type="#_x0000_t75" style="position:absolute;left:9222;top:3811;width:27;height:23">
              <v:imagedata r:id="rId23" o:title=""/>
            </v:shape>
            <v:rect id="docshape161" o:spid="_x0000_s3009" style="position:absolute;left:9222;top:3811;width:27;height:23" filled="f" strokecolor="#59543f" strokeweight=".06208mm"/>
            <v:shape id="docshape162" o:spid="_x0000_s3008" type="#_x0000_t75" style="position:absolute;left:9248;top:3813;width:28;height:23">
              <v:imagedata r:id="rId22" o:title=""/>
            </v:shape>
            <v:rect id="docshape163" o:spid="_x0000_s3007" style="position:absolute;left:9248;top:3813;width:28;height:23" filled="f" strokecolor="#59543f" strokeweight=".06203mm"/>
            <v:shape id="docshape164" o:spid="_x0000_s3006" type="#_x0000_t75" style="position:absolute;left:9275;top:3812;width:49;height:23">
              <v:imagedata r:id="rId26" o:title=""/>
            </v:shape>
            <v:rect id="docshape165" o:spid="_x0000_s3005" style="position:absolute;left:9275;top:3812;width:49;height:23" filled="f" strokecolor="#59543f" strokeweight=".05497mm"/>
            <v:shape id="docshape166" o:spid="_x0000_s3004" type="#_x0000_t75" style="position:absolute;left:9324;top:3811;width:66;height:23">
              <v:imagedata r:id="rId27" o:title=""/>
            </v:shape>
            <v:rect id="docshape167" o:spid="_x0000_s3003" style="position:absolute;left:9324;top:3811;width:66;height:23" filled="f" strokecolor="#59543f" strokeweight=".04847mm"/>
            <v:shape id="docshape168" o:spid="_x0000_s3002" type="#_x0000_t75" style="position:absolute;left:9389;top:3811;width:19;height:23">
              <v:imagedata r:id="rId28" o:title=""/>
            </v:shape>
            <v:shape id="docshape169" o:spid="_x0000_s3001" style="position:absolute;left:9389;top:3811;width:19;height:23" coordorigin="9389,3812" coordsize="19,23" path="m9389,3812r,22l9407,3834r1,-7l9408,3819r,-7l9389,3812xe" filled="f" strokecolor="#59543f" strokeweight=".05964mm">
              <v:path arrowok="t"/>
            </v:shape>
            <v:shape id="docshape170" o:spid="_x0000_s3000" type="#_x0000_t75" style="position:absolute;left:9207;top:3836;width:37;height:23">
              <v:imagedata r:id="rId18" o:title=""/>
            </v:shape>
            <v:rect id="docshape171" o:spid="_x0000_s2999" style="position:absolute;left:9207;top:3836;width:37;height:23" filled="f" strokecolor="#59543f" strokeweight=".05964mm"/>
            <v:shape id="docshape172" o:spid="_x0000_s2998" type="#_x0000_t75" style="position:absolute;left:9241;top:3835;width:37;height:23">
              <v:imagedata r:id="rId18" o:title=""/>
            </v:shape>
            <v:rect id="docshape173" o:spid="_x0000_s2997" style="position:absolute;left:9241;top:3835;width:37;height:23" filled="f" strokecolor="#59543f" strokeweight=".05964mm"/>
            <v:shape id="docshape174" o:spid="_x0000_s2996" type="#_x0000_t75" style="position:absolute;left:9275;top:3836;width:37;height:23">
              <v:imagedata r:id="rId18" o:title=""/>
            </v:shape>
            <v:rect id="docshape175" o:spid="_x0000_s2995" style="position:absolute;left:9275;top:3836;width:37;height:23" filled="f" strokecolor="#59543f" strokeweight=".05964mm"/>
            <v:shape id="docshape176" o:spid="_x0000_s2994" type="#_x0000_t75" style="position:absolute;left:9309;top:3835;width:37;height:23">
              <v:imagedata r:id="rId18" o:title=""/>
            </v:shape>
            <v:rect id="docshape177" o:spid="_x0000_s2993" style="position:absolute;left:9309;top:3835;width:37;height:23" filled="f" strokecolor="#59543f" strokeweight=".05964mm"/>
            <v:shape id="docshape178" o:spid="_x0000_s2992" type="#_x0000_t75" style="position:absolute;left:9343;top:3835;width:37;height:23">
              <v:imagedata r:id="rId18" o:title=""/>
            </v:shape>
            <v:rect id="docshape179" o:spid="_x0000_s2991" style="position:absolute;left:9343;top:3835;width:37;height:23" filled="f" strokecolor="#59543f" strokeweight=".05964mm"/>
            <v:shape id="docshape180" o:spid="_x0000_s2990" type="#_x0000_t75" style="position:absolute;left:9335;top:3787;width:37;height:26">
              <v:imagedata r:id="rId18" o:title=""/>
            </v:shape>
            <v:rect id="docshape181" o:spid="_x0000_s2989" style="position:absolute;left:9335;top:3787;width:37;height:26" filled="f" strokecolor="#59543f" strokeweight=".06097mm"/>
            <v:shape id="docshape182" o:spid="_x0000_s2988" type="#_x0000_t75" style="position:absolute;left:9378;top:3834;width:30;height:23">
              <v:imagedata r:id="rId22" o:title=""/>
            </v:shape>
            <v:shape id="docshape183" o:spid="_x0000_s2987" style="position:absolute;left:9378;top:3834;width:30;height:23" coordorigin="9378,3835" coordsize="30,23" path="m9378,3835r,23l9405,3858r1,-8l9407,3843r,-8l9378,3835xe" filled="f" strokecolor="#59543f" strokeweight=".05964mm">
              <v:path arrowok="t"/>
            </v:shape>
            <v:shape id="docshape184" o:spid="_x0000_s2986" type="#_x0000_t75" style="position:absolute;left:9227;top:3858;width:37;height:23">
              <v:imagedata r:id="rId18" o:title=""/>
            </v:shape>
            <v:rect id="docshape185" o:spid="_x0000_s2985" style="position:absolute;left:9227;top:3858;width:37;height:23" filled="f" strokecolor="#59543f" strokeweight=".05964mm"/>
            <v:shape id="docshape186" o:spid="_x0000_s2984" type="#_x0000_t75" style="position:absolute;left:9262;top:3857;width:37;height:23">
              <v:imagedata r:id="rId18" o:title=""/>
            </v:shape>
            <v:rect id="docshape187" o:spid="_x0000_s2983" style="position:absolute;left:9262;top:3857;width:37;height:23" filled="f" strokecolor="#59543f" strokeweight=".05964mm"/>
            <v:shape id="docshape188" o:spid="_x0000_s2982" type="#_x0000_t75" style="position:absolute;left:9297;top:3858;width:37;height:23">
              <v:imagedata r:id="rId18" o:title=""/>
            </v:shape>
            <v:rect id="docshape189" o:spid="_x0000_s2981" style="position:absolute;left:9297;top:3858;width:37;height:23" filled="f" strokecolor="#59543f" strokeweight=".05964mm"/>
            <v:shape id="docshape190" o:spid="_x0000_s2980" type="#_x0000_t75" style="position:absolute;left:9332;top:3856;width:37;height:23">
              <v:imagedata r:id="rId18" o:title=""/>
            </v:shape>
            <v:rect id="docshape191" o:spid="_x0000_s2979" style="position:absolute;left:9332;top:3856;width:37;height:23" filled="f" strokecolor="#59543f" strokeweight=".05964mm"/>
            <v:shape id="docshape192" o:spid="_x0000_s2978" type="#_x0000_t75" style="position:absolute;left:9367;top:3858;width:37;height:23">
              <v:imagedata r:id="rId18" o:title=""/>
            </v:shape>
            <v:shape id="docshape193" o:spid="_x0000_s2977" style="position:absolute;left:9367;top:3858;width:37;height:23" coordorigin="9368,3858" coordsize="37,23" path="m9368,3858r,23l9400,3881r2,-8l9403,3866r1,-8l9368,3858xe" filled="f" strokecolor="#59543f" strokeweight=".05964mm">
              <v:path arrowok="t"/>
            </v:shape>
            <v:shape id="docshape194" o:spid="_x0000_s2976" type="#_x0000_t75" style="position:absolute;left:9241;top:3881;width:37;height:23">
              <v:imagedata r:id="rId18" o:title=""/>
            </v:shape>
            <v:rect id="docshape195" o:spid="_x0000_s2975" style="position:absolute;left:9241;top:3881;width:37;height:23" filled="f" strokecolor="#59543f" strokeweight=".05964mm"/>
            <v:shape id="docshape196" o:spid="_x0000_s2974" type="#_x0000_t75" style="position:absolute;left:9278;top:3882;width:37;height:23">
              <v:imagedata r:id="rId18" o:title=""/>
            </v:shape>
            <v:rect id="docshape197" o:spid="_x0000_s2973" style="position:absolute;left:9278;top:3882;width:37;height:23" filled="f" strokecolor="#59543f" strokeweight=".05964mm"/>
            <v:shape id="docshape198" o:spid="_x0000_s2972" type="#_x0000_t75" style="position:absolute;left:9314;top:3880;width:37;height:23">
              <v:imagedata r:id="rId18" o:title=""/>
            </v:shape>
            <v:rect id="docshape199" o:spid="_x0000_s2971" style="position:absolute;left:9314;top:3880;width:37;height:23" filled="f" strokecolor="#59543f" strokeweight=".05964mm"/>
            <v:shape id="docshape200" o:spid="_x0000_s2970" type="#_x0000_t75" style="position:absolute;left:9350;top:3878;width:26;height:25">
              <v:imagedata r:id="rId23" o:title=""/>
            </v:shape>
            <v:rect id="docshape201" o:spid="_x0000_s2969" style="position:absolute;left:9350;top:3878;width:26;height:25" filled="f" strokecolor="#59543f" strokeweight=".06186mm"/>
            <v:shape id="docshape202" o:spid="_x0000_s2968" type="#_x0000_t75" style="position:absolute;left:9374;top:3880;width:25;height:23">
              <v:imagedata r:id="rId23" o:title=""/>
            </v:shape>
            <v:shape id="docshape203" o:spid="_x0000_s2967" style="position:absolute;left:9374;top:3880;width:25;height:23" coordorigin="9375,3881" coordsize="25,23" path="m9375,3881r,22l9395,3903r2,-6l9398,3891r1,-6l9399,3881r-24,xe" filled="f" strokecolor="#59543f" strokeweight=".05964mm">
              <v:path arrowok="t"/>
            </v:shape>
            <v:shape id="docshape204" o:spid="_x0000_s2966" type="#_x0000_t75" style="position:absolute;left:9249;top:3903;width:43;height:15">
              <v:imagedata r:id="rId29" o:title=""/>
            </v:shape>
            <v:rect id="docshape205" o:spid="_x0000_s2965" style="position:absolute;left:9249;top:3903;width:43;height:15" filled="f" strokecolor="#59543f" strokeweight=".05964mm"/>
            <v:shape id="docshape206" o:spid="_x0000_s2964" type="#_x0000_t75" style="position:absolute;left:9288;top:3903;width:37;height:14">
              <v:imagedata r:id="rId21" o:title=""/>
            </v:shape>
            <v:rect id="docshape207" o:spid="_x0000_s2963" style="position:absolute;left:9288;top:3903;width:37;height:14" filled="f" strokecolor="#59543f" strokeweight=".05964mm"/>
            <v:shape id="docshape208" o:spid="_x0000_s2962" type="#_x0000_t75" style="position:absolute;left:9323;top:3902;width:37;height:15">
              <v:imagedata r:id="rId30" o:title=""/>
            </v:shape>
            <v:rect id="docshape209" o:spid="_x0000_s2961" style="position:absolute;left:9323;top:3902;width:37;height:15" filled="f" strokecolor="#59543f" strokeweight=".05964mm"/>
            <v:shape id="docshape210" o:spid="_x0000_s2960" type="#_x0000_t75" style="position:absolute;left:9357;top:3904;width:37;height:14">
              <v:imagedata r:id="rId30" o:title=""/>
            </v:shape>
            <v:shape id="docshape211" o:spid="_x0000_s2959" style="position:absolute;left:9357;top:3904;width:37;height:14" coordorigin="9357,3904" coordsize="37,14" path="m9357,3904r,13l9390,3917r2,-4l9393,3909r1,-4l9394,3904r-37,xe" filled="f" strokecolor="#59543f" strokeweight=".05964mm">
              <v:path arrowok="t"/>
            </v:shape>
            <v:shape id="docshape212" o:spid="_x0000_s2958" type="#_x0000_t75" style="position:absolute;left:9111;top:3771;width:41;height:36">
              <v:imagedata r:id="rId31" o:title=""/>
            </v:shape>
            <v:shape id="docshape213" o:spid="_x0000_s2957" style="position:absolute;left:9111;top:3771;width:41;height:36" coordorigin="9111,3772" coordsize="41,36" path="m9119,3772r-8,19l9122,3795r10,6l9142,3807r10,-19l9142,3782r-12,-7l9119,3772xe" filled="f" strokecolor="#59543f" strokeweight=".03978mm">
              <v:path arrowok="t"/>
            </v:shape>
            <v:shape id="docshape214" o:spid="_x0000_s2956" type="#_x0000_t75" style="position:absolute;left:9141;top:3785;width:44;height:42">
              <v:imagedata r:id="rId32" o:title=""/>
            </v:shape>
            <v:shape id="docshape215" o:spid="_x0000_s2955" style="position:absolute;left:9141;top:3785;width:44;height:42" coordorigin="9142,3785" coordsize="44,42" path="m9152,3785r-10,22l9152,3813r8,6l9169,3827r16,-18l9178,3803r-9,-7l9161,3790r-9,-5xe" filled="f" strokecolor="#59543f" strokeweight=".03978mm">
              <v:path arrowok="t"/>
            </v:shape>
            <v:shape id="docshape216" o:spid="_x0000_s2954" type="#_x0000_t75" style="position:absolute;left:9080;top:3761;width:38;height:29">
              <v:imagedata r:id="rId33" o:title=""/>
            </v:shape>
            <v:shape id="docshape217" o:spid="_x0000_s2953" style="position:absolute;left:9080;top:3761;width:38;height:29" coordorigin="9081,3761" coordsize="38,29" path="m9086,3761r-5,20l9092,3784r9,2l9111,3790r7,-19l9108,3766r-11,-2l9086,3761xe" filled="f" strokecolor="#59543f" strokeweight=".03978mm">
              <v:path arrowok="t"/>
            </v:shape>
            <v:shape id="docshape218" o:spid="_x0000_s2952" type="#_x0000_t75" style="position:absolute;left:9048;top:3752;width:40;height:29">
              <v:imagedata r:id="rId34" o:title=""/>
            </v:shape>
            <v:shape id="docshape219" o:spid="_x0000_s2951" style="position:absolute;left:9048;top:3752;width:40;height:29" coordorigin="9048,3752" coordsize="40,29" path="m9048,3752r1,24l9060,3776r11,2l9083,3781r5,-24l9076,3753r-16,-1l9048,3752xe" filled="f" strokecolor="#59543f" strokeweight=".03978mm">
              <v:path arrowok="t"/>
            </v:shape>
            <v:shape id="docshape220" o:spid="_x0000_s2950" type="#_x0000_t75" style="position:absolute;left:9169;top:3811;width:40;height:41">
              <v:imagedata r:id="rId35" o:title=""/>
            </v:shape>
            <v:shape id="docshape221" o:spid="_x0000_s2949" style="position:absolute;left:9169;top:3811;width:40;height:41" coordorigin="9170,3811" coordsize="40,41" path="m9184,3811r-14,15l9178,3834r8,9l9194,3852r16,-13l9202,3829r-9,-11l9184,3811xe" filled="f" strokecolor="#59543f" strokeweight=".03978mm">
              <v:path arrowok="t"/>
            </v:shape>
            <v:shape id="docshape222" o:spid="_x0000_s2948" type="#_x0000_t75" style="position:absolute;left:9193;top:3837;width:41;height:44">
              <v:imagedata r:id="rId36" o:title=""/>
            </v:shape>
            <v:shape id="docshape223" o:spid="_x0000_s2947" style="position:absolute;left:9193;top:3837;width:41;height:44" coordorigin="9194,3838" coordsize="41,44" path="m9210,3838r-16,14l9201,3861r6,10l9213,3881r21,-10l9229,3862r-6,-9l9217,3845r-7,-7xe" filled="f" strokecolor="#59543f" strokeweight=".03978mm">
              <v:path arrowok="t"/>
            </v:shape>
            <v:shape id="docshape224" o:spid="_x0000_s2946" type="#_x0000_t75" style="position:absolute;left:9212;top:3870;width:39;height:47">
              <v:imagedata r:id="rId37" o:title=""/>
            </v:shape>
            <v:shape id="docshape225" o:spid="_x0000_s2945" style="position:absolute;left:9212;top:3870;width:39;height:47" coordorigin="9213,3871" coordsize="39,47" path="m9235,3871r-22,12l9218,3893r6,13l9228,3917r23,l9250,3908r-4,-12l9241,3883r-6,-12xe" filled="f" strokecolor="#59543f" strokeweight=".03978mm">
              <v:path arrowok="t"/>
            </v:shape>
            <v:shape id="docshape226" o:spid="_x0000_s2944" style="position:absolute;left:8988;top:3347;width:359;height:687" coordorigin="8988,3347" coordsize="359,687" path="m9038,3347r-3,l9017,3351r-15,10l8992,3376r-4,18l8992,3412r10,15l9017,3437r18,3l9038,3440r2,l9347,4033,9075,3417r-9,-29l9062,3368r-5,-13l9044,3348r-3,-1l9038,3347xe" fillcolor="#676262" stroked="f">
              <v:path arrowok="t"/>
            </v:shape>
            <v:shape id="docshape227" o:spid="_x0000_s2943" style="position:absolute;left:8988;top:3347;width:359;height:687" coordorigin="8988,3347" coordsize="359,687" path="m9035,3347r-18,4l9002,3361r-10,15l8988,3394r4,18l9002,3427r15,10l9035,3440r2,l9038,3440r2,l9347,4033,9075,3417r-9,-29l9062,3368r-5,-13l9044,3348r-3,-1l9038,3347r-3,xe" filled="f" strokeweight=".03978mm">
              <v:path arrowok="t"/>
            </v:shape>
            <v:shape id="docshape228" o:spid="_x0000_s2942" type="#_x0000_t75" style="position:absolute;left:8790;top:4208;width:447;height:156">
              <v:imagedata r:id="rId38" o:title=""/>
            </v:shape>
            <w10:wrap anchorx="page" anchory="page"/>
          </v:group>
        </w:pict>
      </w:r>
      <w:r w:rsidR="00857EC1">
        <w:rPr>
          <w:noProof/>
        </w:rPr>
        <w:drawing>
          <wp:anchor distT="0" distB="0" distL="0" distR="0" simplePos="0" relativeHeight="15730176" behindDoc="0" locked="0" layoutInCell="1" allowOverlap="1" wp14:anchorId="58B0599E" wp14:editId="58B0599F">
            <wp:simplePos x="0" y="0"/>
            <wp:positionH relativeFrom="page">
              <wp:posOffset>1433177</wp:posOffset>
            </wp:positionH>
            <wp:positionV relativeFrom="page">
              <wp:posOffset>1841542</wp:posOffset>
            </wp:positionV>
            <wp:extent cx="614136" cy="1024274"/>
            <wp:effectExtent l="0" t="0" r="0" b="0"/>
            <wp:wrapNone/>
            <wp:docPr id="1"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2.png"/>
                    <pic:cNvPicPr/>
                  </pic:nvPicPr>
                  <pic:blipFill>
                    <a:blip r:embed="rId39" cstate="print"/>
                    <a:stretch>
                      <a:fillRect/>
                    </a:stretch>
                  </pic:blipFill>
                  <pic:spPr>
                    <a:xfrm>
                      <a:off x="0" y="0"/>
                      <a:ext cx="614136" cy="1024274"/>
                    </a:xfrm>
                    <a:prstGeom prst="rect">
                      <a:avLst/>
                    </a:prstGeom>
                  </pic:spPr>
                </pic:pic>
              </a:graphicData>
            </a:graphic>
          </wp:anchor>
        </w:drawing>
      </w:r>
    </w:p>
    <w:p w14:paraId="58B05720" w14:textId="77777777" w:rsidR="007D17D7" w:rsidRDefault="007D17D7">
      <w:pPr>
        <w:pStyle w:val="Textoindependiente"/>
        <w:rPr>
          <w:rFonts w:ascii="Times New Roman"/>
          <w:sz w:val="20"/>
        </w:rPr>
      </w:pPr>
    </w:p>
    <w:p w14:paraId="58B05721" w14:textId="77777777" w:rsidR="007D17D7" w:rsidRDefault="007D17D7">
      <w:pPr>
        <w:pStyle w:val="Textoindependiente"/>
        <w:rPr>
          <w:rFonts w:ascii="Times New Roman"/>
          <w:sz w:val="20"/>
        </w:rPr>
      </w:pPr>
    </w:p>
    <w:p w14:paraId="58B05722" w14:textId="77777777" w:rsidR="007D17D7" w:rsidRDefault="007D17D7">
      <w:pPr>
        <w:pStyle w:val="Textoindependiente"/>
        <w:rPr>
          <w:rFonts w:ascii="Times New Roman"/>
          <w:sz w:val="20"/>
        </w:rPr>
      </w:pPr>
    </w:p>
    <w:p w14:paraId="58B05723" w14:textId="77777777" w:rsidR="007D17D7" w:rsidRDefault="007D17D7">
      <w:pPr>
        <w:pStyle w:val="Textoindependiente"/>
        <w:rPr>
          <w:rFonts w:ascii="Times New Roman"/>
          <w:sz w:val="20"/>
        </w:rPr>
      </w:pPr>
    </w:p>
    <w:p w14:paraId="58B05724" w14:textId="77777777" w:rsidR="007D17D7" w:rsidRDefault="007D17D7">
      <w:pPr>
        <w:pStyle w:val="Textoindependiente"/>
        <w:rPr>
          <w:rFonts w:ascii="Times New Roman"/>
          <w:sz w:val="20"/>
        </w:rPr>
      </w:pPr>
    </w:p>
    <w:p w14:paraId="58B05725" w14:textId="77777777" w:rsidR="007D17D7" w:rsidRDefault="007D17D7">
      <w:pPr>
        <w:pStyle w:val="Textoindependiente"/>
        <w:rPr>
          <w:rFonts w:ascii="Times New Roman"/>
          <w:sz w:val="20"/>
        </w:rPr>
      </w:pPr>
    </w:p>
    <w:p w14:paraId="58B05726" w14:textId="77777777" w:rsidR="007D17D7" w:rsidRDefault="007D17D7">
      <w:pPr>
        <w:pStyle w:val="Textoindependiente"/>
        <w:rPr>
          <w:rFonts w:ascii="Times New Roman"/>
          <w:sz w:val="20"/>
        </w:rPr>
      </w:pPr>
    </w:p>
    <w:p w14:paraId="58B05727" w14:textId="77777777" w:rsidR="007D17D7" w:rsidRDefault="007D17D7">
      <w:pPr>
        <w:pStyle w:val="Textoindependiente"/>
        <w:rPr>
          <w:rFonts w:ascii="Times New Roman"/>
          <w:sz w:val="20"/>
        </w:rPr>
      </w:pPr>
    </w:p>
    <w:p w14:paraId="58B05728" w14:textId="77777777" w:rsidR="007D17D7" w:rsidRDefault="007D17D7">
      <w:pPr>
        <w:pStyle w:val="Textoindependiente"/>
        <w:rPr>
          <w:rFonts w:ascii="Times New Roman"/>
          <w:sz w:val="20"/>
        </w:rPr>
      </w:pPr>
    </w:p>
    <w:p w14:paraId="58B05729" w14:textId="77777777" w:rsidR="007D17D7" w:rsidRDefault="007D17D7">
      <w:pPr>
        <w:pStyle w:val="Textoindependiente"/>
        <w:rPr>
          <w:rFonts w:ascii="Times New Roman"/>
          <w:sz w:val="20"/>
        </w:rPr>
      </w:pPr>
    </w:p>
    <w:p w14:paraId="58B0572A" w14:textId="77777777" w:rsidR="007D17D7" w:rsidRDefault="007D17D7">
      <w:pPr>
        <w:pStyle w:val="Textoindependiente"/>
        <w:rPr>
          <w:rFonts w:ascii="Times New Roman"/>
          <w:sz w:val="20"/>
        </w:rPr>
      </w:pPr>
    </w:p>
    <w:p w14:paraId="58B0572B" w14:textId="77777777" w:rsidR="007D17D7" w:rsidRDefault="007D17D7">
      <w:pPr>
        <w:pStyle w:val="Textoindependiente"/>
        <w:rPr>
          <w:rFonts w:ascii="Times New Roman"/>
          <w:sz w:val="20"/>
        </w:rPr>
      </w:pPr>
    </w:p>
    <w:p w14:paraId="58B0572C" w14:textId="77777777" w:rsidR="007D17D7" w:rsidRDefault="007D17D7" w:rsidP="00A33CF5">
      <w:pPr>
        <w:pStyle w:val="Textoindependiente"/>
        <w:jc w:val="right"/>
        <w:rPr>
          <w:rFonts w:ascii="Times New Roman"/>
          <w:sz w:val="20"/>
        </w:rPr>
      </w:pPr>
    </w:p>
    <w:p w14:paraId="58B0572D" w14:textId="77777777" w:rsidR="007D17D7" w:rsidRDefault="007D17D7">
      <w:pPr>
        <w:pStyle w:val="Textoindependiente"/>
        <w:rPr>
          <w:rFonts w:ascii="Times New Roman"/>
          <w:sz w:val="20"/>
        </w:rPr>
      </w:pPr>
    </w:p>
    <w:p w14:paraId="58B0572E" w14:textId="77777777" w:rsidR="007D17D7" w:rsidRDefault="007D17D7">
      <w:pPr>
        <w:pStyle w:val="Textoindependiente"/>
        <w:rPr>
          <w:rFonts w:ascii="Times New Roman"/>
          <w:sz w:val="20"/>
        </w:rPr>
      </w:pPr>
    </w:p>
    <w:p w14:paraId="58B0572F" w14:textId="77777777" w:rsidR="007D17D7" w:rsidRDefault="007D17D7">
      <w:pPr>
        <w:pStyle w:val="Textoindependiente"/>
        <w:spacing w:before="4" w:after="1"/>
        <w:rPr>
          <w:rFonts w:ascii="Times New Roman"/>
          <w:sz w:val="13"/>
        </w:rPr>
      </w:pPr>
    </w:p>
    <w:p w14:paraId="58B05730" w14:textId="1EFAEDAE" w:rsidR="007D17D7" w:rsidRDefault="000133A9">
      <w:pPr>
        <w:ind w:left="915"/>
        <w:rPr>
          <w:rFonts w:ascii="Times New Roman"/>
          <w:sz w:val="20"/>
        </w:rPr>
      </w:pPr>
      <w:r>
        <w:rPr>
          <w:rFonts w:ascii="Times New Roman"/>
          <w:spacing w:val="11"/>
          <w:position w:val="7"/>
          <w:sz w:val="20"/>
        </w:rPr>
        <w:pict w14:anchorId="58B059A4">
          <v:group id="docshapegroup230" o:spid="_x0000_s2621" style="position:absolute;left:0;text-align:left;margin-left:356.05pt;margin-top:11.8pt;width:67.75pt;height:82.1pt;z-index:-15712768" coordsize="1355,1642">
            <v:shape id="docshape231" o:spid="_x0000_s2939" type="#_x0000_t75" style="position:absolute;left:82;top:1287;width:264;height:143">
              <v:imagedata r:id="rId40" o:title=""/>
            </v:shape>
            <v:shape id="docshape232" o:spid="_x0000_s2938" style="position:absolute;left:82;top:1287;width:264;height:143" coordorigin="83,1288" coordsize="264,143" path="m347,1430r-4,-5l339,1419r-3,-4l331,1410r-2,-5l325,1400r-4,-5l318,1390r-4,-5l311,1381r-3,-6l304,1370r-4,-5l297,1359r-4,-4l289,1350r-3,-5l281,1342r-5,-4l272,1334r-5,-4l263,1327r-6,-4l251,1320r-5,-3l242,1314r-6,-3l231,1308r-6,-1l220,1304r-5,-3l208,1300r-5,-1l198,1297r-6,-3l186,1294r-6,-1l174,1292r-5,-1l163,1290r-5,-1l151,1289r-7,-1l139,1288r-5,l127,1288r-6,l116,1289r-8,1l103,1289r-4,2l94,1290r,l83,1290r6,5l91,1297r2,4l95,1303r-1,5l100,1315r2,4l105,1324r4,5l112,1333r5,4l119,1342r4,3l127,1350r4,4l134,1357r5,5l143,1365r5,5l152,1373r3,3l161,1380r3,3l168,1387r6,5l178,1396r4,l188,1399r7,3l199,1405r5,3l211,1411r5,1l222,1415r6,1l234,1419r6,1l246,1422r6,1l258,1424r7,2l271,1426r7,l284,1428r6,l298,1429r3,l309,1429r6,-1l321,1429r7,1l333,1430r6,l347,1430r-1,l347,1430e" filled="f" strokeweight=".01683mm">
              <v:path arrowok="t"/>
            </v:shape>
            <v:shape id="docshape233" o:spid="_x0000_s2937" style="position:absolute;left:99;top:1299;width:246;height:131" coordorigin="99,1299" coordsize="246,131" path="m99,1299r58,32l219,1366r64,34l344,1430r1,l345,1429r-1,-1l287,1401r-63,-34l160,1332,99,1299xe" fillcolor="#8eaa33" stroked="f">
              <v:path arrowok="t"/>
            </v:shape>
            <v:shape id="docshape234" o:spid="_x0000_s2936" type="#_x0000_t75" style="position:absolute;left:183;top:1131;width:131;height:273">
              <v:imagedata r:id="rId41" o:title=""/>
            </v:shape>
            <v:shape id="docshape235" o:spid="_x0000_s2935" style="position:absolute;left:183;top:1131;width:131;height:273" coordorigin="184,1131" coordsize="131,273" path="m310,1404r,-7l311,1390r-1,-5l310,1378r1,-5l311,1367r,-7l312,1354r,-6l312,1343r2,-6l313,1330r,-7l315,1317r-2,-5l313,1305r1,-6l312,1293r-1,-5l310,1282r-2,-7l307,1271r-2,-7l302,1258r-2,-6l298,1247r-3,-5l293,1236r-4,-4l287,1226r-2,-5l280,1216r-3,-4l274,1207r-3,-5l266,1198r-3,-5l258,1188r-3,-4l251,1181r-4,-5l242,1172r-5,-5l233,1164r-4,-3l223,1157r-4,-4l214,1151r-7,-4l204,1143r-4,-1l197,1138r-1,l188,1131r1,8l190,1141r-1,5l189,1149r-4,3l185,1161r,5l185,1171r-1,7l184,1184r2,5l185,1194r1,5l185,1206r1,5l187,1216r,7l189,1227r1,7l191,1239r1,5l194,1251r1,3l196,1260r1,7l198,1273r2,3l203,1282r4,6l209,1293r2,6l214,1305r4,5l221,1315r3,5l228,1325r4,6l235,1336r5,4l244,1345r4,6l253,1354r5,4l262,1363r5,4l272,1372r3,3l281,1379r5,4l290,1387r5,5l299,1395r5,4l310,1404r,-1l310,1404e" filled="f" strokeweight=".01683mm">
              <v:path arrowok="t"/>
            </v:shape>
            <v:shape id="docshape236" o:spid="_x0000_s2934" style="position:absolute;left:194;top:1148;width:115;height:254" coordorigin="195,1149" coordsize="115,254" path="m195,1149r26,60l249,1275r29,66l308,1401r1,1l309,1402r,-1l281,1344r-29,-65l223,1211r-28,-62xe" fillcolor="#8eaa33" stroked="f">
              <v:path arrowok="t"/>
            </v:shape>
            <v:shape id="docshape237" o:spid="_x0000_s2933" style="position:absolute;left:464;top:285;width:429;height:71" coordorigin="465,285" coordsize="429,71" path="m872,356l671,332,469,356r-4,-14l506,312r67,-19l655,285r87,5l825,308r68,33l877,342r-5,14xe" fillcolor="#ac1418" stroked="f">
              <v:path arrowok="t"/>
            </v:shape>
            <v:shape id="docshape238" o:spid="_x0000_s2932" style="position:absolute;left:464;top:262;width:429;height:94" coordorigin="465,263" coordsize="429,94" o:spt="100" adj="0,,0" path="m893,341r-16,1l872,356,671,332,469,356r-4,-14l506,312r67,-19l655,285r87,5l825,308r68,33xm520,275r,-7l526,263r8,l541,263r6,5l547,275r,7l541,288r-7,l526,288r-6,-6l520,275xe" filled="f" strokeweight=".02694mm">
              <v:stroke joinstyle="round"/>
              <v:formulas/>
              <v:path arrowok="t" o:connecttype="segments"/>
            </v:shape>
            <v:shape id="docshape239" o:spid="_x0000_s2931" type="#_x0000_t75" style="position:absolute;left:376;top:167;width:294;height:178">
              <v:imagedata r:id="rId42" o:title=""/>
            </v:shape>
            <v:shape id="docshape240" o:spid="_x0000_s2930" style="position:absolute;left:376;top:167;width:294;height:178" coordorigin="377,168" coordsize="294,178" path="m668,299r-6,9l652,317r-14,2l625,321r-11,-8l606,304r-18,14l571,321r-16,-5l539,306r-15,18l509,331r-15,-1l478,323r-7,16l467,345r-11,-1l439,336,419,317,401,296,387,277,377,254r2,-17l439,204r48,-7l500,197r21,-1l544,192r22,-6l593,177r27,-6l645,168r25,l669,194r,31l669,260r-1,39xe" filled="f" strokeweight=".02694mm">
              <v:path arrowok="t"/>
            </v:shape>
            <v:shape id="docshape241" o:spid="_x0000_s2929" type="#_x0000_t75" style="position:absolute;left:675;top:167;width:294;height:178">
              <v:imagedata r:id="rId43" o:title=""/>
            </v:shape>
            <v:shape id="docshape242" o:spid="_x0000_s2928" style="position:absolute;left:675;top:167;width:294;height:178" coordorigin="675,168" coordsize="294,178" path="m677,299r7,9l693,317r14,2l721,321r10,-8l740,304r18,14l774,321r17,-5l806,306r15,18l836,331r15,-1l867,323r8,16l878,345r11,-1l907,336r20,-19l945,296r13,-19l969,254r-3,-17l907,204r-49,-7l845,197r-20,-1l801,192r-22,-6l752,177r-26,-6l700,168r-25,l676,194r1,31l677,260r,39xe" filled="f" strokeweight=".02694mm">
              <v:path arrowok="t"/>
            </v:shape>
            <v:shape id="docshape243" o:spid="_x0000_s2927" type="#_x0000_t75" style="position:absolute;left:1119;top:1089;width:74;height:129">
              <v:imagedata r:id="rId44" o:title=""/>
            </v:shape>
            <v:shape id="docshape244" o:spid="_x0000_s2926" style="position:absolute;left:1119;top:1089;width:74;height:129" coordorigin="1119,1089" coordsize="74,129" path="m1193,1217r-38,-59l1138,1138r-13,-23l1119,1089r17,16l1149,1112r9,6l1186,1172r6,38l1193,1217xe" filled="f" strokecolor="#1f1a17" strokeweight=".02122mm">
              <v:path arrowok="t"/>
            </v:shape>
            <v:shape id="docshape245" o:spid="_x0000_s2925" type="#_x0000_t75" style="position:absolute;left:1125;top:1101;width:60;height:79">
              <v:imagedata r:id="rId45" o:title=""/>
            </v:shape>
            <v:shape id="docshape246" o:spid="_x0000_s2924" style="position:absolute;left:1125;top:1101;width:60;height:79" coordorigin="1125,1101" coordsize="60,79" path="m1184,1180r-10,-15l1156,1141r-18,-23l1125,1101e" filled="f" strokecolor="#1f1a17" strokeweight=".02122mm">
              <v:path arrowok="t"/>
            </v:shape>
            <v:shape id="docshape247" o:spid="_x0000_s2923" type="#_x0000_t75" style="position:absolute;left:1125;top:994;width:100;height:118">
              <v:imagedata r:id="rId46" o:title=""/>
            </v:shape>
            <v:shape id="docshape248" o:spid="_x0000_s2922" style="position:absolute;left:1125;top:994;width:100;height:118" coordorigin="1126,995" coordsize="100,118" path="m1226,1112r-5,-11l1213,1089r-11,-11l1188,1072r-13,-8l1163,1056r-9,-8l1148,1040r-6,-13l1135,1013r-7,-13l1126,995r12,6l1151,1008r11,6l1216,1058r4,22l1222,1095r3,12l1226,1112xe" filled="f" strokecolor="#1f1a17" strokeweight=".02122mm">
              <v:path arrowok="t"/>
            </v:shape>
            <v:shape id="docshape249" o:spid="_x0000_s2921" type="#_x0000_t75" style="position:absolute;left:1228;top:934;width:104;height:63">
              <v:imagedata r:id="rId47" o:title=""/>
            </v:shape>
            <v:shape id="docshape250" o:spid="_x0000_s2920" style="position:absolute;left:1228;top:934;width:104;height:63" coordorigin="1229,935" coordsize="104,63" o:spt="100" adj="0,,0" path="m1229,997r3,-8l1241,971r11,-20l1265,939r17,-3l1305,935r19,l1333,935r-3,4l1322,950r-13,12l1290,973r-61,24xm1232,991r13,-11l1264,966r26,-14l1325,940e" filled="f" strokecolor="#1f1a17" strokeweight=".02122mm">
              <v:stroke joinstyle="round"/>
              <v:formulas/>
              <v:path arrowok="t" o:connecttype="segments"/>
            </v:shape>
            <v:shape id="docshape251" o:spid="_x0000_s2919" style="position:absolute;left:1022;top:529;width:210;height:860" coordorigin="1022,530" coordsize="210,860" path="m1063,1389r-5,-10l1093,1345r37,-41l1166,1254r30,-60l1218,1123r8,-84l1217,940,1162,761,1098,633r-53,-77l1022,530r27,29l1086,610r42,68l1169,759r34,87l1225,937r6,74l1231,1078r-8,63l1204,1202r-32,60l1126,1324r-63,65xe" fillcolor="#468926" stroked="f">
              <v:path arrowok="t"/>
            </v:shape>
            <v:shape id="docshape252" o:spid="_x0000_s2918" style="position:absolute;left:1022;top:529;width:210;height:860" coordorigin="1022,530" coordsize="210,860" path="m1022,530r64,80l1128,678r41,81l1203,846r22,91l1231,1011r,67l1223,1141r-19,61l1172,1262r-46,62l1063,1389r-5,-10l1093,1345r37,-41l1166,1254r30,-60l1218,1123r8,-84l1217,940,1162,761,1098,633r-53,-77l1022,530xe" filled="f" strokecolor="#1f1a17" strokeweight=".02122mm">
              <v:path arrowok="t"/>
            </v:shape>
            <v:shape id="docshape253" o:spid="_x0000_s2917" type="#_x0000_t75" style="position:absolute;left:1110;top:1292;width:164;height:40">
              <v:imagedata r:id="rId48" o:title=""/>
            </v:shape>
            <v:shape id="docshape254" o:spid="_x0000_s2916" style="position:absolute;left:1110;top:1292;width:164;height:40" coordorigin="1110,1293" coordsize="164,40" o:spt="100" adj="0,,0" path="m1115,1327r-5,3l1123,1319r21,-15l1167,1295r24,-2l1221,1294r29,9l1272,1323r,l1273,1325r-27,3l1228,1330r-14,2l1198,1332r-21,-3l1157,1323r-11,-6l1135,1317r-20,10xm1127,1319r6,-2l1152,1314r34,-1l1237,1315e" filled="f" strokecolor="#1f1a17" strokeweight=".02122mm">
              <v:stroke joinstyle="round"/>
              <v:formulas/>
              <v:path arrowok="t" o:connecttype="segments"/>
            </v:shape>
            <v:shape id="docshape255" o:spid="_x0000_s2915" type="#_x0000_t75" style="position:absolute;left:1060;top:1228;width:37;height:138">
              <v:imagedata r:id="rId49" o:title=""/>
            </v:shape>
            <v:shape id="docshape256" o:spid="_x0000_s2914" style="position:absolute;left:1060;top:1228;width:37;height:138" coordorigin="1060,1228" coordsize="37,138" path="m1083,1365r-3,-1l1078,1346r-2,-23l1071,1306r-8,-17l1060,1270r3,-20l1069,1228r3,3l1078,1238r7,13l1089,1270r3,16l1097,1300r-1,23l1083,1365xe" filled="f" strokecolor="#1f1a17" strokeweight=".02122mm">
              <v:path arrowok="t"/>
            </v:shape>
            <v:shape id="docshape257" o:spid="_x0000_s2913" type="#_x0000_t75" style="position:absolute;left:1069;top:1236;width:15;height:118">
              <v:imagedata r:id="rId50" o:title=""/>
            </v:shape>
            <v:shape id="docshape258" o:spid="_x0000_s2912" style="position:absolute;left:1069;top:1236;width:15;height:118" coordorigin="1070,1237" coordsize="15,118" path="m1083,1354r,-6l1084,1332r,-18l1081,1301r-4,-16l1073,1264r-2,-19l1070,1237e" filled="f" strokecolor="#1f1a17" strokeweight=".02122mm">
              <v:path arrowok="t"/>
            </v:shape>
            <v:shape id="docshape259" o:spid="_x0000_s2911" style="position:absolute;left:482;top:1272;width:674;height:365" coordorigin="482,1272" coordsize="674,365" path="m486,1637r61,-44l605,1569r60,-21l735,1531r75,-16l879,1493r57,-25l1014,1415r48,-40l1111,1327r44,-55l1156,1280r-2,4l1154,1287r-41,51l1066,1385r-46,39l938,1483r-57,25l812,1530r-75,16l667,1563r-60,20l549,1608r-63,29xe" fillcolor="#468926" stroked="f">
              <v:path arrowok="t"/>
            </v:shape>
            <v:shape id="docshape260" o:spid="_x0000_s2910" style="position:absolute;left:482;top:1272;width:674;height:365" coordorigin="482,1272" coordsize="674,365" path="m1154,1287r-41,51l1066,1385r-46,39l938,1483r-57,25l812,1530r-75,16l667,1563r-60,20l549,1608r-63,29l482,1622r65,-29l605,1569r60,-21l735,1531r75,-16l879,1493r57,-25l1014,1415r48,-40l1111,1327r44,-55l1156,1280r-2,4l1154,1287xe" filled="f" strokeweight=".02106mm">
              <v:path arrowok="t"/>
            </v:shape>
            <v:shape id="docshape261" o:spid="_x0000_s2909" type="#_x0000_t75" style="position:absolute;left:972;top:1342;width:42;height:80">
              <v:imagedata r:id="rId51" o:title=""/>
            </v:shape>
            <v:shape id="docshape262" o:spid="_x0000_s2908" style="position:absolute;left:972;top:1342;width:42;height:80" coordorigin="972,1343" coordsize="42,80" path="m1013,1423r-8,-1l989,1404r-15,-29l972,1343r7,3l995,1358r14,24l1013,1423xe" filled="f" strokecolor="#1f1a17" strokeweight=".02122mm">
              <v:path arrowok="t"/>
            </v:shape>
            <v:shape id="docshape263" o:spid="_x0000_s2907" type="#_x0000_t75" style="position:absolute;left:972;top:1342;width:42;height:80">
              <v:imagedata r:id="rId52" o:title=""/>
            </v:shape>
            <v:shape id="docshape264" o:spid="_x0000_s2906" style="position:absolute;left:972;top:1342;width:42;height:80" coordorigin="972,1343" coordsize="42,80" path="m1013,1423r-4,-11l998,1388r-14,-26l972,1343e" filled="f" strokecolor="#1f1a17" strokeweight=".02122mm">
              <v:path arrowok="t"/>
            </v:shape>
            <v:shape id="docshape265" o:spid="_x0000_s2905" type="#_x0000_t75" style="position:absolute;left:1035;top:1261;width:38;height:128">
              <v:imagedata r:id="rId53" o:title=""/>
            </v:shape>
            <v:shape id="docshape266" o:spid="_x0000_s2904" style="position:absolute;left:1035;top:1261;width:38;height:128" coordorigin="1035,1262" coordsize="38,128" path="m1064,1389r-28,-70l1035,1300r1,-20l1039,1262r3,13l1051,1295r9,16l1070,1330r3,26l1064,1389xe" filled="f" strokecolor="#1f1a17" strokeweight=".02122mm">
              <v:path arrowok="t"/>
            </v:shape>
            <v:shape id="docshape267" o:spid="_x0000_s2903" type="#_x0000_t75" style="position:absolute;left:1037;top:1273;width:26;height:116">
              <v:imagedata r:id="rId54" o:title=""/>
            </v:shape>
            <v:shape id="docshape268" o:spid="_x0000_s2902" style="position:absolute;left:1037;top:1273;width:26;height:116" coordorigin="1038,1274" coordsize="26,116" path="m1064,1389r-4,-15l1052,1338r-9,-38l1038,1274e" filled="f" strokecolor="#1f1a17" strokeweight=".02122mm">
              <v:path arrowok="t"/>
            </v:shape>
            <v:shape id="docshape269" o:spid="_x0000_s2901" type="#_x0000_t75" style="position:absolute;left:1042;top:1367;width:130;height:40">
              <v:imagedata r:id="rId55" o:title=""/>
            </v:shape>
            <v:shape id="docshape270" o:spid="_x0000_s2900" style="position:absolute;left:1042;top:1367;width:130;height:40" coordorigin="1042,1367" coordsize="130,40" path="m1042,1395r33,-18l1108,1367r34,1l1172,1380r-4,1l1156,1382r-14,3l1129,1389r-14,6l1100,1401r-16,5l1071,1407r-17,-2l1042,1395xe" filled="f" strokecolor="#1f1a17" strokeweight=".02122mm">
              <v:path arrowok="t"/>
            </v:shape>
            <v:shape id="docshape271" o:spid="_x0000_s2899" type="#_x0000_t75" style="position:absolute;left:1045;top:1378;width:118;height:20">
              <v:imagedata r:id="rId56" o:title=""/>
            </v:shape>
            <v:shape id="docshape272" o:spid="_x0000_s2898" style="position:absolute;left:1045;top:1378;width:118;height:20" coordorigin="1046,1378" coordsize="118,20" path="m1046,1397r14,-4l1094,1385r39,-7l1163,1378e" filled="f" strokecolor="#1f1a17" strokeweight=".02122mm">
              <v:path arrowok="t"/>
            </v:shape>
            <v:shape id="docshape273" o:spid="_x0000_s2897" type="#_x0000_t75" style="position:absolute;left:997;top:1321;width:47;height:84">
              <v:imagedata r:id="rId57" o:title=""/>
            </v:shape>
            <v:shape id="docshape274" o:spid="_x0000_s2896" style="position:absolute;left:997;top:1321;width:47;height:84" coordorigin="997,1321" coordsize="47,84" path="m1043,1405r-7,-1l1021,1388r-15,-29l997,1321r9,5l1024,1341r16,26l1043,1405xe" filled="f" strokecolor="#1f1a17" strokeweight=".02122mm">
              <v:path arrowok="t"/>
            </v:shape>
            <v:shape id="docshape275" o:spid="_x0000_s2895" type="#_x0000_t75" style="position:absolute;left:1000;top:1324;width:44;height:81">
              <v:imagedata r:id="rId58" o:title=""/>
            </v:shape>
            <v:shape id="docshape276" o:spid="_x0000_s2894" style="position:absolute;left:1000;top:1324;width:44;height:81" coordorigin="1000,1325" coordsize="44,81" path="m1043,1405r-4,-10l1028,1371r-14,-26l1000,1325e" filled="f" strokecolor="#1f1a17" strokeweight=".02122mm">
              <v:path arrowok="t"/>
            </v:shape>
            <v:shape id="docshape277" o:spid="_x0000_s2893" type="#_x0000_t75" style="position:absolute;left:1006;top:1394;width:116;height:41">
              <v:imagedata r:id="rId59" o:title=""/>
            </v:shape>
            <v:shape id="docshape278" o:spid="_x0000_s2892" style="position:absolute;left:1006;top:1394;width:116;height:41" coordorigin="1006,1395" coordsize="116,41" o:spt="100" adj="0,,0" path="m1006,1435r2,-6l1033,1407r41,-12l1122,1418r,l1119,1425r-13,l1097,1425r-8,1l1080,1426r-13,-3l1052,1419r-15,1l1022,1425r-16,10xm1015,1426r8,-4l1046,1414r33,-3l1119,1421e" filled="f" strokecolor="#1f1a17" strokeweight=".02122mm">
              <v:stroke joinstyle="round"/>
              <v:formulas/>
              <v:path arrowok="t" o:connecttype="segments"/>
            </v:shape>
            <v:shape id="docshape279" o:spid="_x0000_s2891" type="#_x0000_t75" style="position:absolute;left:1082;top:1328;width:161;height:38">
              <v:imagedata r:id="rId60" o:title=""/>
            </v:shape>
            <v:shape id="docshape280" o:spid="_x0000_s2890" style="position:absolute;left:1082;top:1328;width:161;height:38" coordorigin="1083,1329" coordsize="161,38" path="m1083,1366r12,-11l1101,1349r10,-6l1135,1336r32,-6l1196,1329r25,4l1243,1343r-3,l1231,1344r-13,2l1202,1350r-17,6l1167,1361r-19,4l1130,1364r-18,-1l1097,1364r-10,1l1083,1366xe" filled="f" strokecolor="#1f1a17" strokeweight=".02122mm">
              <v:path arrowok="t"/>
            </v:shape>
            <v:shape id="docshape281" o:spid="_x0000_s2889" type="#_x0000_t75" style="position:absolute;left:1092;top:1340;width:137;height:20">
              <v:imagedata r:id="rId61" o:title=""/>
            </v:shape>
            <v:shape id="docshape282" o:spid="_x0000_s2888" style="position:absolute;left:1092;top:1340;width:137;height:20" coordorigin="1093,1340" coordsize="137,20" path="m1093,1360r16,-4l1147,1348r45,-7l1230,1340e" filled="f" strokecolor="#1f1a17" strokeweight=".02122mm">
              <v:path arrowok="t"/>
            </v:shape>
            <v:shape id="docshape283" o:spid="_x0000_s2887" type="#_x0000_t75" style="position:absolute;left:1098;top:1266;width:23;height:68">
              <v:imagedata r:id="rId62" o:title=""/>
            </v:shape>
            <v:shape id="docshape284" o:spid="_x0000_s2886" style="position:absolute;left:1098;top:1266;width:23;height:68" coordorigin="1098,1266" coordsize="23,68" path="m1110,1334r-5,-3l1100,1314r-2,-24l1103,1266r5,4l1117,1283r4,21l1110,1334xe" filled="f" strokecolor="#1f1a17" strokeweight=".02122mm">
              <v:path arrowok="t"/>
            </v:shape>
            <v:shape id="docshape285" o:spid="_x0000_s2885" style="position:absolute;left:1102;top:1274;width:7;height:50" coordorigin="1102,1274" coordsize="7,50" path="m1108,1324r,-5l1107,1306r-2,-16l1102,1274e" filled="f" strokecolor="#1f1a17" strokeweight=".02106mm">
              <v:path arrowok="t"/>
            </v:shape>
            <v:shape id="docshape286" o:spid="_x0000_s2884" type="#_x0000_t75" style="position:absolute;left:1149;top:1264;width:139;height:62">
              <v:imagedata r:id="rId63" o:title=""/>
            </v:shape>
            <v:shape id="docshape287" o:spid="_x0000_s2883" style="position:absolute;left:1149;top:1264;width:139;height:62" coordorigin="1149,1264" coordsize="139,62" path="m1149,1288r12,-10l1175,1272r16,-5l1208,1264r20,3l1251,1279r21,21l1287,1326r-8,-2l1259,1319r-22,-7l1219,1301r-15,-12l1187,1281r-19,-2l1149,1288xe" filled="f" strokecolor="#1f1a17" strokeweight=".02122mm">
              <v:path arrowok="t"/>
            </v:shape>
            <v:shape id="docshape288" o:spid="_x0000_s2882" type="#_x0000_t75" style="position:absolute;left:1165;top:1275;width:82;height:22">
              <v:imagedata r:id="rId64" o:title=""/>
            </v:shape>
            <v:shape id="docshape289" o:spid="_x0000_s2881" style="position:absolute;left:1165;top:1275;width:82;height:22" coordorigin="1166,1275" coordsize="82,22" path="m1166,1277r15,-2l1203,1277r23,7l1247,1297e" filled="f" strokecolor="#1f1a17" strokeweight=".02122mm">
              <v:path arrowok="t"/>
            </v:shape>
            <v:shape id="docshape290" o:spid="_x0000_s2880" type="#_x0000_t75" style="position:absolute;left:1172;top:1182;width:150;height:76">
              <v:imagedata r:id="rId65" o:title=""/>
            </v:shape>
            <v:shape id="docshape291" o:spid="_x0000_s2879" style="position:absolute;left:1172;top:1182;width:150;height:76" coordorigin="1172,1183" coordsize="150,76" path="m1173,1259r-1,-6l1204,1224r53,-30l1319,1183r2,4l1322,1198r-10,15l1284,1229r-34,10l1224,1243r-24,5l1173,1259xe" filled="f" strokecolor="#1f1a17" strokeweight=".02122mm">
              <v:path arrowok="t"/>
            </v:shape>
            <v:shape id="docshape292" o:spid="_x0000_s2878" type="#_x0000_t75" style="position:absolute;left:1182;top:1233;width:33;height:16">
              <v:imagedata r:id="rId21" o:title=""/>
            </v:shape>
            <v:shape id="docshape293" o:spid="_x0000_s2877" style="position:absolute;left:1182;top:1233;width:33;height:16" coordorigin="1183,1233" coordsize="33,16" path="m1183,1249r5,-4l1208,1238r7,-5e" filled="f" strokecolor="#1f1a17" strokeweight=".02122mm">
              <v:path arrowok="t"/>
            </v:shape>
            <v:shape id="docshape294" o:spid="_x0000_s2876" type="#_x0000_t75" style="position:absolute;left:1102;top:1156;width:43;height:148">
              <v:imagedata r:id="rId66" o:title=""/>
            </v:shape>
            <v:shape id="docshape295" o:spid="_x0000_s2875" style="position:absolute;left:1102;top:1156;width:43;height:148" coordorigin="1103,1156" coordsize="43,148" path="m1135,1304r-4,-2l1124,1284r-7,-23l1111,1241r-3,-13l1105,1220r-1,-9l1103,1197r,-16l1103,1168r,-9l1103,1156r4,4l1114,1170r9,13l1128,1196r7,13l1143,1229r3,30l1135,1304xe" filled="f" strokecolor="#1f1a17" strokeweight=".02122mm">
              <v:path arrowok="t"/>
            </v:shape>
            <v:shape id="docshape296" o:spid="_x0000_s2874" type="#_x0000_t75" style="position:absolute;left:1105;top:1167;width:29;height:118">
              <v:imagedata r:id="rId67" o:title=""/>
            </v:shape>
            <v:shape id="docshape297" o:spid="_x0000_s2873" style="position:absolute;left:1105;top:1167;width:29;height:118" coordorigin="1105,1167" coordsize="29,118" path="m1134,1284r-1,-10l1129,1247r-9,-38l1105,1167e" filled="f" strokecolor="#1f1a17" strokeweight=".02122mm">
              <v:path arrowok="t"/>
            </v:shape>
            <v:shape id="docshape298" o:spid="_x0000_s2872" type="#_x0000_t75" style="position:absolute;left:1139;top:1130;width:40;height:140">
              <v:imagedata r:id="rId68" o:title=""/>
            </v:shape>
            <v:shape id="docshape299" o:spid="_x0000_s2871" style="position:absolute;left:1139;top:1130;width:40;height:140" coordorigin="1140,1131" coordsize="40,140" path="m1161,1269r,-14l1159,1244r-7,-9l1146,1225r-4,-14l1140,1195r1,-14l1144,1166r,-16l1144,1136r-1,-5l1146,1137r7,16l1161,1171r8,14l1175,1194r4,11l1179,1222r-7,22l1164,1263r-3,7l1161,1270r,-1xe" filled="f" strokecolor="#1f1a17" strokeweight=".02122mm">
              <v:path arrowok="t"/>
            </v:shape>
            <v:shape id="docshape300" o:spid="_x0000_s2870" type="#_x0000_t75" style="position:absolute;left:1149;top:1155;width:15;height:98">
              <v:imagedata r:id="rId69" o:title=""/>
            </v:shape>
            <v:shape id="docshape301" o:spid="_x0000_s2869" style="position:absolute;left:1149;top:1155;width:15;height:98" coordorigin="1149,1156" coordsize="15,98" path="m1164,1253r-2,-15l1159,1210r-5,-31l1149,1156e" filled="f" strokecolor="#1f1a17" strokeweight=".02122mm">
              <v:path arrowok="t"/>
            </v:shape>
            <v:shape id="docshape302" o:spid="_x0000_s2868" type="#_x0000_t75" style="position:absolute;left:1200;top:1184;width:94;height:126">
              <v:imagedata r:id="rId70" o:title=""/>
            </v:shape>
            <v:shape id="docshape303" o:spid="_x0000_s2867" style="position:absolute;left:1200;top:1184;width:94;height:126" coordorigin="1200,1185" coordsize="94,126" path="m1203,1185r57,54l1285,1292r5,12l1293,1309r,1l1228,1252r-28,-55l1203,1185xe" filled="f" strokecolor="#1f1a17" strokeweight=".01997mm">
              <v:path arrowok="t"/>
            </v:shape>
            <v:shape id="docshape304" o:spid="_x0000_s2866" type="#_x0000_t75" style="position:absolute;left:1208;top:1198;width:75;height:99">
              <v:imagedata r:id="rId71" o:title=""/>
            </v:shape>
            <v:shape id="docshape305" o:spid="_x0000_s2865" style="position:absolute;left:1208;top:1198;width:75;height:99" coordorigin="1208,1198" coordsize="75,99" path="m1208,1198r11,16l1239,1242r23,31l1283,1297e" filled="f" strokecolor="#1f1a17" strokeweight=".02mm">
              <v:path arrowok="t"/>
            </v:shape>
            <v:shape id="docshape306" o:spid="_x0000_s2864" type="#_x0000_t75" style="position:absolute;left:1203;top:1184;width:107;height:89">
              <v:imagedata r:id="rId72" o:title=""/>
            </v:shape>
            <v:shape id="docshape307" o:spid="_x0000_s2863" style="position:absolute;left:1203;top:1184;width:107;height:89" coordorigin="1203,1185" coordsize="107,89" path="m1203,1185r73,32l1309,1273r-4,-1l1245,1236r-42,-51xe" filled="f" strokecolor="#1f1a17" strokeweight=".02044mm">
              <v:path arrowok="t"/>
            </v:shape>
            <v:shape id="docshape308" o:spid="_x0000_s2862" type="#_x0000_t75" style="position:absolute;left:1212;top:1191;width:97;height:82">
              <v:imagedata r:id="rId73" o:title=""/>
            </v:shape>
            <v:shape id="docshape309" o:spid="_x0000_s2861" style="position:absolute;left:1212;top:1191;width:97;height:82" coordorigin="1213,1191" coordsize="97,82" path="m1213,1191r16,10l1254,1221r29,25l1309,1273e" filled="f" strokecolor="#1f1a17" strokeweight=".02042mm">
              <v:path arrowok="t"/>
            </v:shape>
            <v:shape id="docshape310" o:spid="_x0000_s2860" type="#_x0000_t75" style="position:absolute;left:1127;top:1047;width:87;height:139">
              <v:imagedata r:id="rId74" o:title=""/>
            </v:shape>
            <v:shape id="docshape311" o:spid="_x0000_s2859" style="position:absolute;left:1127;top:1047;width:87;height:139" coordorigin="1127,1047" coordsize="87,139" o:spt="100" adj="0,,0" path="m1207,1181r-3,5l1205,1172r-1,-21l1197,1133r-16,-11l1163,1113r-15,-10l1138,1089r-5,-15l1130,1061r-2,-10l1127,1047r4,2l1141,1055r13,8l1165,1073r11,10l1190,1095r11,14l1208,1123r3,12l1214,1145r-1,14l1207,1181xm1210,1154r-3,-11l1199,1127r-13,-17l1166,1094r-19,-14l1136,1067r-5,-10l1130,1053e" filled="f" strokecolor="#1f1a17" strokeweight=".02122mm">
              <v:stroke joinstyle="round"/>
              <v:formulas/>
              <v:path arrowok="t" o:connecttype="segments"/>
            </v:shape>
            <v:shape id="docshape312" o:spid="_x0000_s2858" type="#_x0000_t75" style="position:absolute;left:1218;top:1105;width:116;height:70">
              <v:imagedata r:id="rId75" o:title=""/>
            </v:shape>
            <v:shape id="docshape313" o:spid="_x0000_s2857" style="position:absolute;left:1218;top:1105;width:116;height:70" coordorigin="1218,1105" coordsize="116,70" o:spt="100" adj="0,,0" path="m1227,1119r10,-7l1247,1107r10,-2l1271,1109r15,5l1301,1123r16,18l1333,1175r-7,-4l1310,1161r-20,-10l1272,1146r-17,l1237,1145r-13,l1218,1145r9,-26xm1222,1141r7,-6l1241,1126r15,l1273,1129r21,10l1314,1152r14,16e" filled="f" strokecolor="#1f1a17" strokeweight=".02122mm">
              <v:stroke joinstyle="round"/>
              <v:formulas/>
              <v:path arrowok="t" o:connecttype="segments"/>
            </v:shape>
            <v:shape id="docshape314" o:spid="_x0000_s2856" type="#_x0000_t75" style="position:absolute;left:1208;top:1141;width:118;height:80">
              <v:imagedata r:id="rId76" o:title=""/>
            </v:shape>
            <v:shape id="docshape315" o:spid="_x0000_s2855" style="position:absolute;left:1208;top:1141;width:118;height:80" coordorigin="1208,1141" coordsize="118,80" o:spt="100" adj="0,,0" path="m1208,1185r1,-9l1215,1159r13,-16l1253,1141r29,17l1305,1184r15,25l1326,1220r-8,-1l1300,1213r-21,-9l1262,1191r-15,-10l1230,1180r-15,3l1208,1185xm1212,1177r8,-7l1233,1163r15,-2l1264,1166r16,14l1297,1195r14,13l1322,1217e" filled="f" strokecolor="#1f1a17" strokeweight=".02003mm">
              <v:stroke joinstyle="round"/>
              <v:formulas/>
              <v:path arrowok="t" o:connecttype="segments"/>
            </v:shape>
            <v:shape id="docshape316" o:spid="_x0000_s2854" type="#_x0000_t75" style="position:absolute;left:1226;top:1061;width:115;height:81">
              <v:imagedata r:id="rId77" o:title=""/>
            </v:shape>
            <v:shape id="docshape317" o:spid="_x0000_s2853" style="position:absolute;left:1226;top:1061;width:115;height:81" coordorigin="1227,1062" coordsize="115,81" path="m1227,1079r15,-12l1256,1062r13,1l1284,1069r20,17l1326,1113r15,23l1338,1142r-9,-5l1316,1130r-15,-7l1288,1119r-14,-3l1261,1112r-12,-6l1242,1099r-5,-8l1227,1079xe" filled="f" strokecolor="#1f1a17" strokeweight=".01989mm">
              <v:path arrowok="t"/>
            </v:shape>
            <v:shape id="docshape318" o:spid="_x0000_s2852" type="#_x0000_t75" style="position:absolute;left:1225;top:1077;width:112;height:65">
              <v:imagedata r:id="rId78" o:title=""/>
            </v:shape>
            <v:shape id="docshape319" o:spid="_x0000_s2851" style="position:absolute;left:1134;top:1002;width:204;height:140" coordorigin="1134,1003" coordsize="204,140" o:spt="100" adj="0,,0" path="m1226,1080r11,-2l1257,1081r33,18l1337,1142t-117,-46l1210,1079r-19,-27l1165,1024r-31,-21e" filled="f" strokecolor="#1f1a17" strokeweight=".02122mm">
              <v:stroke joinstyle="round"/>
              <v:formulas/>
              <v:path arrowok="t" o:connecttype="segments"/>
            </v:shape>
            <v:shape id="docshape320" o:spid="_x0000_s2850" type="#_x0000_t75" style="position:absolute;left:1181;top:998;width:46;height:57">
              <v:imagedata r:id="rId79" o:title=""/>
            </v:shape>
            <v:shape id="docshape321" o:spid="_x0000_s2849" style="position:absolute;left:1181;top:998;width:46;height:57" coordorigin="1181,999" coordsize="46,57" path="m1226,1055r-5,-12l1197,1035r-16,-36l1199,1000r11,10l1216,1021r6,15l1225,1049r1,6xe" filled="f" strokecolor="#1f1a17" strokeweight=".02122mm">
              <v:path arrowok="t"/>
            </v:shape>
            <v:shape id="docshape322" o:spid="_x0000_s2848" type="#_x0000_t75" style="position:absolute;left:1187;top:1003;width:35;height:42">
              <v:imagedata r:id="rId80" o:title=""/>
            </v:shape>
            <v:shape id="docshape323" o:spid="_x0000_s2847" style="position:absolute;left:1187;top:1003;width:35;height:42" coordorigin="1188,1003" coordsize="35,42" path="m1222,1045r-4,-8l1209,1023r-10,-12l1188,1003e" filled="f" strokecolor="#1f1a17" strokeweight=".02122mm">
              <v:path arrowok="t"/>
            </v:shape>
            <v:shape id="docshape324" o:spid="_x0000_s2846" type="#_x0000_t75" style="position:absolute;left:1227;top:1027;width:127;height:64">
              <v:imagedata r:id="rId81" o:title=""/>
            </v:shape>
            <v:shape id="docshape325" o:spid="_x0000_s2845" style="position:absolute;left:1227;top:1027;width:127;height:64" coordorigin="1228,1027" coordsize="127,64" path="m1228,1054r73,-27l1319,1029r17,7l1354,1047r-14,3l1308,1057r-35,10l1251,1077r-15,13l1231,1078r-3,-24xe" filled="f" strokecolor="#1f1a17" strokeweight=".02122mm">
              <v:path arrowok="t"/>
            </v:shape>
            <v:shape id="docshape326" o:spid="_x0000_s2844" type="#_x0000_t75" style="position:absolute;left:1229;top:1040;width:111;height:32">
              <v:imagedata r:id="rId82" o:title=""/>
            </v:shape>
            <v:shape id="docshape327" o:spid="_x0000_s2843" style="position:absolute;left:1229;top:1040;width:111;height:32" coordorigin="1229,1040" coordsize="111,32" path="m1229,1072r12,-10l1265,1049r33,-9l1340,1046e" filled="f" strokecolor="#1f1a17" strokeweight=".02122mm">
              <v:path arrowok="t"/>
            </v:shape>
            <v:shape id="docshape328" o:spid="_x0000_s2842" type="#_x0000_t75" style="position:absolute;left:1226;top:996;width:47;height:17">
              <v:imagedata r:id="rId29" o:title=""/>
            </v:shape>
            <v:shape id="docshape329" o:spid="_x0000_s2841" style="position:absolute;left:1226;top:996;width:47;height:17" coordorigin="1227,997" coordsize="47,17" path="m1227,1012r10,2l1250,1012r12,-6l1273,997e" filled="f" strokecolor="#1f1a17" strokeweight=".00908mm">
              <v:path arrowok="t"/>
            </v:shape>
            <v:shape id="docshape330" o:spid="_x0000_s2840" type="#_x0000_t75" style="position:absolute;left:1230;top:961;width:114;height:61">
              <v:imagedata r:id="rId83" o:title=""/>
            </v:shape>
            <v:shape id="docshape331" o:spid="_x0000_s2839" style="position:absolute;left:1230;top:961;width:114;height:61" coordorigin="1231,962" coordsize="114,61" path="m1231,1012r5,-2l1248,1004r16,-9l1280,986r20,-10l1324,967r18,-5l1344,964r-9,10l1322,989r-16,16l1292,1016r-18,5l1254,1022r-16,-2l1231,1012xe" filled="f" strokecolor="#1f1a17" strokeweight=".02122mm">
              <v:path arrowok="t"/>
            </v:shape>
            <v:shape id="docshape332" o:spid="_x0000_s2838" type="#_x0000_t75" style="position:absolute;left:1227;top:964;width:120;height:55">
              <v:imagedata r:id="rId84" o:title=""/>
            </v:shape>
            <v:shape id="docshape333" o:spid="_x0000_s2837" style="position:absolute;left:1227;top:964;width:120;height:55" coordorigin="1227,964" coordsize="120,55" o:spt="100" adj="0,,0" path="m1231,1012r-4,-1l1240,995r20,-20l1276,964r17,3l1314,978r21,17l1347,1018r-12,-5l1305,1003r-38,-3l1231,1012xm1230,1009r10,-10l1260,988r29,-1l1325,1010e" filled="f" strokecolor="#1f1a17" strokeweight=".02122mm">
              <v:stroke joinstyle="round"/>
              <v:formulas/>
              <v:path arrowok="t" o:connecttype="segments"/>
            </v:shape>
            <v:shape id="docshape334" o:spid="_x0000_s2836" type="#_x0000_t75" style="position:absolute;left:1229;top:861;width:106;height:119">
              <v:imagedata r:id="rId85" o:title=""/>
            </v:shape>
            <v:shape id="docshape335" o:spid="_x0000_s2835" style="position:absolute;left:1229;top:861;width:106;height:119" coordorigin="1229,861" coordsize="106,119" o:spt="100" adj="0,,0" path="m1229,979r2,-6l1237,958r9,-19l1259,921r19,-19l1304,883r22,-15l1335,861r-3,9l1323,892r-12,26l1295,938r-19,15l1254,966r-18,10l1229,979xm1233,975r19,-22l1282,921r30,-33l1331,866e" filled="f" strokecolor="#1f1a17" strokeweight=".02122mm">
              <v:stroke joinstyle="round"/>
              <v:formulas/>
              <v:path arrowok="t" o:connecttype="segments"/>
            </v:shape>
            <v:shape id="docshape336" o:spid="_x0000_s2834" type="#_x0000_t75" style="position:absolute;left:1130;top:958;width:101;height:73">
              <v:imagedata r:id="rId86" o:title=""/>
            </v:shape>
            <v:shape id="docshape337" o:spid="_x0000_s2833" style="position:absolute;left:1130;top:958;width:101;height:73" coordorigin="1131,959" coordsize="101,73" path="m1231,1031r-18,-13l1178,1002r-32,-14l1132,981r-1,-4l1131,969r5,-7l1150,959r20,2l1223,1002r7,25l1231,1031xe" filled="f" strokecolor="#1f1a17" strokeweight=".02122mm">
              <v:path arrowok="t"/>
            </v:shape>
            <v:shape id="docshape338" o:spid="_x0000_s2832" type="#_x0000_t75" style="position:absolute;left:1133;top:969;width:93;height:38">
              <v:imagedata r:id="rId87" o:title=""/>
            </v:shape>
            <v:shape id="docshape339" o:spid="_x0000_s2831" style="position:absolute;left:1133;top:969;width:93;height:38" coordorigin="1134,970" coordsize="93,38" path="m1226,1007r-12,-13l1192,978r-28,-8l1134,979e" filled="f" strokecolor="#1f1a17" strokeweight=".02122mm">
              <v:path arrowok="t"/>
            </v:shape>
            <v:shape id="docshape340" o:spid="_x0000_s2830" type="#_x0000_t75" style="position:absolute;left:1110;top:896;width:121;height:95">
              <v:imagedata r:id="rId88" o:title=""/>
            </v:shape>
            <v:shape id="docshape341" o:spid="_x0000_s2829" style="position:absolute;left:1110;top:896;width:121;height:95" coordorigin="1110,896" coordsize="121,95" o:spt="100" adj="0,,0" path="m1231,990r-9,-13l1223,973r-16,-8l1194,961r-15,-4l1164,952r-16,-10l1133,927r-12,-15l1113,901r-3,-5l1116,897r12,3l1143,902r13,2l1165,905r10,3l1185,914r11,9l1208,939r12,23l1228,982r3,8xm1112,900r10,3l1144,912r25,11l1186,935r11,12l1209,958r10,10l1224,977e" filled="f" strokecolor="#1f1a17" strokeweight=".02122mm">
              <v:stroke joinstyle="round"/>
              <v:formulas/>
              <v:path arrowok="t" o:connecttype="segments"/>
            </v:shape>
            <v:shape id="docshape342" o:spid="_x0000_s2828" type="#_x0000_t75" style="position:absolute;left:1228;top:842;width:54;height:102">
              <v:imagedata r:id="rId89" o:title=""/>
            </v:shape>
            <v:shape id="docshape343" o:spid="_x0000_s2827" style="position:absolute;left:1228;top:842;width:54;height:102" coordorigin="1228,843" coordsize="54,102" path="m1229,945r-1,-4l1228,932r3,-13l1240,902r13,-19l1266,863r9,-14l1279,843r1,9l1281,874r-1,26l1274,920r-12,13l1247,940r-13,4l1229,945xe" filled="f" strokecolor="#1f1a17" strokeweight=".02122mm">
              <v:path arrowok="t"/>
            </v:shape>
            <v:shape id="docshape344" o:spid="_x0000_s2826" type="#_x0000_t75" style="position:absolute;left:1228;top:854;width:48;height:91">
              <v:imagedata r:id="rId90" o:title=""/>
            </v:shape>
            <v:shape id="docshape345" o:spid="_x0000_s2825" style="position:absolute;left:1228;top:854;width:48;height:91" coordorigin="1229,854" coordsize="48,91" path="m1229,945r13,-15l1257,906r12,-27l1276,854e" filled="f" strokecolor="#1f1a17" strokeweight=".02122mm">
              <v:path arrowok="t"/>
            </v:shape>
            <v:shape id="docshape346" o:spid="_x0000_s2824" type="#_x0000_t75" style="position:absolute;left:1151;top:884;width:68;height:37">
              <v:imagedata r:id="rId91" o:title=""/>
            </v:shape>
            <v:shape id="docshape347" o:spid="_x0000_s2823" style="position:absolute;left:1151;top:884;width:68;height:37" coordorigin="1152,885" coordsize="68,37" path="m1219,922r-9,-1l1191,916r-23,-11l1152,887r6,-2l1175,885r21,9l1219,922xe" filled="f" strokecolor="#1f1a17" strokeweight=".02122mm">
              <v:path arrowok="t"/>
            </v:shape>
            <v:shape id="docshape348" o:spid="_x0000_s2822" type="#_x0000_t75" style="position:absolute;left:1151;top:887;width:68;height:35">
              <v:imagedata r:id="rId92" o:title=""/>
            </v:shape>
            <v:shape id="docshape349" o:spid="_x0000_s2821" style="position:absolute;left:1151;top:887;width:68;height:35" coordorigin="1152,887" coordsize="68,35" path="m1219,922r-15,-11l1185,900r-19,-8l1152,887e" filled="f" strokecolor="#1f1a17" strokeweight=".02122mm">
              <v:path arrowok="t"/>
            </v:shape>
            <v:shape id="docshape350" o:spid="_x0000_s2820" type="#_x0000_t75" style="position:absolute;left:1076;top:824;width:137;height:74">
              <v:imagedata r:id="rId93" o:title=""/>
            </v:shape>
            <v:shape id="docshape351" o:spid="_x0000_s2819" style="position:absolute;left:1076;top:824;width:137;height:74" coordorigin="1077,824" coordsize="137,74" path="m1214,898r-12,-7l1184,883r-22,-7l1141,871r-20,-6l1102,853r-15,-15l1077,824r6,1l1097,828r20,3l1139,834r32,13l1194,869r15,20l1214,898xe" filled="f" strokecolor="#1f1a17" strokeweight=".02122mm">
              <v:path arrowok="t"/>
            </v:shape>
            <v:shape id="docshape352" o:spid="_x0000_s2818" type="#_x0000_t75" style="position:absolute;left:1087;top:836;width:122;height:55">
              <v:imagedata r:id="rId94" o:title=""/>
            </v:shape>
            <v:shape id="docshape353" o:spid="_x0000_s2817" style="position:absolute;left:1087;top:836;width:122;height:55" coordorigin="1087,837" coordsize="122,55" path="m1209,891r-19,-11l1159,864r-37,-16l1087,837e" filled="f" strokecolor="#1f1a17" strokeweight=".02122mm">
              <v:path arrowok="t"/>
            </v:shape>
            <v:shape id="docshape354" o:spid="_x0000_s2816" type="#_x0000_t75" style="position:absolute;left:1205;top:766;width:98;height:117">
              <v:imagedata r:id="rId95" o:title=""/>
            </v:shape>
            <v:shape id="docshape355" o:spid="_x0000_s2815" style="position:absolute;left:1205;top:766;width:98;height:117" coordorigin="1206,766" coordsize="98,117" path="m1214,883r-7,-11l1206,865r6,-11l1256,804r47,-38l1302,773r-4,15l1290,810r-13,23l1266,849r-4,7l1257,862r-11,11l1235,875r2,7l1214,883xe" filled="f" strokecolor="#1f1a17" strokeweight=".02433mm">
              <v:path arrowok="t"/>
            </v:shape>
            <v:shape id="docshape356" o:spid="_x0000_s2814" type="#_x0000_t75" style="position:absolute;left:1214;top:774;width:82;height:109">
              <v:imagedata r:id="rId96" o:title=""/>
            </v:shape>
            <v:shape id="docshape357" o:spid="_x0000_s2813" style="position:absolute;left:1214;top:774;width:82;height:109" coordorigin="1214,775" coordsize="82,109" path="m1214,883r12,-12l1248,849r25,-31l1296,775e" filled="f" strokecolor="#1f1a17" strokeweight=".02444mm">
              <v:path arrowok="t"/>
            </v:shape>
            <v:shape id="docshape358" o:spid="_x0000_s2812" type="#_x0000_t75" style="position:absolute;left:1205;top:813;width:23;height:57">
              <v:imagedata r:id="rId97" o:title=""/>
            </v:shape>
            <v:shape id="docshape359" o:spid="_x0000_s2811" style="position:absolute;left:1205;top:813;width:23;height:57" coordorigin="1205,813" coordsize="23,57" path="m1215,870r-6,-3l1206,850r-1,-20l1211,813r5,5l1225,829r3,18l1215,870xe" filled="f" strokecolor="#1f1a17" strokeweight=".02122mm">
              <v:path arrowok="t"/>
            </v:shape>
            <v:shape id="docshape360" o:spid="_x0000_s2810" type="#_x0000_t75" style="position:absolute;left:1211;top:823;width:3;height:44">
              <v:imagedata r:id="rId98" o:title=""/>
            </v:shape>
            <v:shape id="docshape361" o:spid="_x0000_s2809" style="position:absolute;left:1211;top:823;width:3;height:44" coordorigin="1211,823" coordsize="3,44" path="m1211,867r1,-7l1213,849r1,-14l1212,823e" filled="f" strokecolor="#1f1a17" strokeweight=".02122mm">
              <v:path arrowok="t"/>
            </v:shape>
            <v:shape id="docshape362" o:spid="_x0000_s2808" type="#_x0000_t75" style="position:absolute;left:1156;top:825;width:54;height:45">
              <v:imagedata r:id="rId99" o:title=""/>
            </v:shape>
            <v:shape id="docshape363" o:spid="_x0000_s2807" style="position:absolute;left:1156;top:825;width:54;height:45" coordorigin="1156,825" coordsize="54,45" path="m1210,862r-8,8l1184,856r-19,-20l1156,825r9,l1183,829r18,10l1210,862xe" filled="f" strokecolor="#1f1a17" strokeweight=".02122mm">
              <v:path arrowok="t"/>
            </v:shape>
            <v:shape id="docshape364" o:spid="_x0000_s2806" type="#_x0000_t75" style="position:absolute;left:1162;top:831;width:43;height:34">
              <v:imagedata r:id="rId100" o:title=""/>
            </v:shape>
            <v:shape id="docshape365" o:spid="_x0000_s2805" style="position:absolute;left:1162;top:831;width:43;height:34" coordorigin="1163,831" coordsize="43,34" path="m1206,865r-8,-8l1186,847r-13,-10l1163,831e" filled="f" strokecolor="#1f1a17" strokeweight=".02122mm">
              <v:path arrowok="t"/>
            </v:shape>
            <v:shape id="docshape366" o:spid="_x0000_s2804" type="#_x0000_t75" style="position:absolute;left:1067;top:789;width:131;height:43">
              <v:imagedata r:id="rId101" o:title=""/>
            </v:shape>
            <v:shape id="docshape367" o:spid="_x0000_s2803" style="position:absolute;left:1067;top:789;width:131;height:43" coordorigin="1067,789" coordsize="131,43" path="m1197,831r-17,-3l1164,826r-16,-2l1133,823r-17,-3l1097,814r-18,-9l1067,794r7,-1l1091,790r20,-1l1129,790r18,8l1170,812r19,13l1197,831xe" filled="f" strokecolor="#1f1a17" strokeweight=".02122mm">
              <v:path arrowok="t"/>
            </v:shape>
            <v:shape id="docshape368" o:spid="_x0000_s2802" type="#_x0000_t75" style="position:absolute;left:1074;top:798;width:110;height:28">
              <v:imagedata r:id="rId102" o:title=""/>
            </v:shape>
            <v:shape id="docshape369" o:spid="_x0000_s2801" style="position:absolute;left:1074;top:798;width:110;height:28" coordorigin="1074,798" coordsize="110,28" path="m1184,826r-21,-8l1135,810r-31,-8l1074,798e" filled="f" strokecolor="#1f1a17" strokeweight=".02122mm">
              <v:path arrowok="t"/>
            </v:shape>
            <v:shape id="docshape370" o:spid="_x0000_s2800" type="#_x0000_t75" style="position:absolute;left:1067;top:764;width:115;height:31">
              <v:imagedata r:id="rId82" o:title=""/>
            </v:shape>
            <v:shape id="docshape371" o:spid="_x0000_s2799" style="position:absolute;left:1067;top:764;width:115;height:31" coordorigin="1067,765" coordsize="115,31" o:spt="100" adj="0,,0" path="m1182,795r-10,-6l1159,787r-12,-2l1136,785r-15,2l1100,792r-20,3l1067,794r3,-2l1078,786r12,-7l1106,772r18,-6l1139,765r13,1l1160,771r7,8l1182,795r,xm1169,786r-14,-7l1146,772r-13,3l1120,779r-18,5l1085,789r-12,4e" filled="f" strokecolor="#1f1a17" strokeweight=".02122mm">
              <v:stroke joinstyle="round"/>
              <v:formulas/>
              <v:path arrowok="t" o:connecttype="segments"/>
            </v:shape>
            <v:shape id="docshape372" o:spid="_x0000_s2798" type="#_x0000_t75" style="position:absolute;left:1197;top:726;width:76;height:106">
              <v:imagedata r:id="rId103" o:title=""/>
            </v:shape>
            <v:shape id="docshape373" o:spid="_x0000_s2797" style="position:absolute;left:1197;top:726;width:76;height:106" coordorigin="1197,726" coordsize="76,106" o:spt="100" adj="0,,0" path="m1197,831r,-5l1198,813r5,-17l1214,777r18,-17l1251,743r16,-12l1273,726r-1,6l1269,748r-5,19l1257,786r-14,16l1223,817r-18,10l1197,831xm1200,827r12,-16l1233,784r21,-29l1267,735e" filled="f" strokecolor="#1f1a17" strokeweight=".02122mm">
              <v:stroke joinstyle="round"/>
              <v:formulas/>
              <v:path arrowok="t" o:connecttype="segments"/>
            </v:shape>
            <v:shape id="docshape374" o:spid="_x0000_s2796" type="#_x0000_t75" style="position:absolute;left:1189;top:766;width:23;height:45">
              <v:imagedata r:id="rId15" o:title=""/>
            </v:shape>
            <v:shape id="docshape375" o:spid="_x0000_s2795" style="position:absolute;left:1189;top:766;width:23;height:45" coordorigin="1189,767" coordsize="23,45" path="m1194,812r-2,-5l1189,797r2,-15l1199,767r5,2l1212,776r,13l1194,812xe" filled="f" strokecolor="#1f1a17" strokeweight=".02122mm">
              <v:path arrowok="t"/>
            </v:shape>
            <v:shape id="docshape376" o:spid="_x0000_s2794" type="#_x0000_t75" style="position:absolute;left:1191;top:771;width:11;height:33">
              <v:imagedata r:id="rId104" o:title=""/>
            </v:shape>
            <v:shape id="docshape377" o:spid="_x0000_s2793" style="position:absolute;left:1191;top:771;width:11;height:33" coordorigin="1192,772" coordsize="11,33" path="m1192,804r3,-6l1202,791r-5,-19e" filled="f" strokecolor="#1f1a17" strokeweight=".02122mm">
              <v:path arrowok="t"/>
            </v:shape>
            <v:shape id="docshape378" o:spid="_x0000_s2792" type="#_x0000_t75" style="position:absolute;left:1175;top:678;width:45;height:112">
              <v:imagedata r:id="rId105" o:title=""/>
            </v:shape>
            <v:shape id="docshape379" o:spid="_x0000_s2791" style="position:absolute;left:1175;top:678;width:45;height:112" coordorigin="1175,678" coordsize="45,112" o:spt="100" adj="0,,0" path="m1179,789r-2,-5l1175,771r,-17l1180,736r10,-19l1204,699r11,-15l1220,678r-1,5l1218,694r-3,17l1212,732r-7,21l1194,771r-11,13l1179,789xm1179,783r6,-18l1195,739r11,-27l1216,689e" filled="f" strokecolor="#1f1a17" strokeweight=".02122mm">
              <v:stroke joinstyle="round"/>
              <v:formulas/>
              <v:path arrowok="t" o:connecttype="segments"/>
            </v:shape>
            <v:shape id="docshape380" o:spid="_x0000_s2790" type="#_x0000_t75" style="position:absolute;left:1155;top:698;width:30;height:71">
              <v:imagedata r:id="rId106" o:title=""/>
            </v:shape>
            <v:shape id="docshape381" o:spid="_x0000_s2789" style="position:absolute;left:1155;top:698;width:30;height:71" coordorigin="1155,698" coordsize="30,71" o:spt="100" adj="0,,0" path="m1169,769r,l1185,755r-4,-20l1177,721r-6,-12l1167,701r-2,-3l1165,698r-9,9l1155,723r2,14l1162,752r5,12l1169,769xm1171,759r,-10l1169,736r-4,-15l1163,707e" filled="f" strokecolor="#1f1a17" strokeweight=".02122mm">
              <v:stroke joinstyle="round"/>
              <v:formulas/>
              <v:path arrowok="t" o:connecttype="segments"/>
            </v:shape>
            <v:shape id="docshape382" o:spid="_x0000_s2788" type="#_x0000_t75" style="position:absolute;left:1065;top:704;width:103;height:64">
              <v:imagedata r:id="rId107" o:title=""/>
            </v:shape>
            <v:shape id="docshape383" o:spid="_x0000_s2787" style="position:absolute;left:1065;top:704;width:103;height:64" coordorigin="1065,705" coordsize="103,64" o:spt="100" adj="0,,0" path="m1168,768r,l1154,757r-19,-1l1114,753r-17,-9l1083,733r-9,-12l1065,705r7,l1073,713r5,4l1091,718r16,2l1124,726r16,11l1154,751r10,12l1168,768xm1156,757r-14,-5l1121,744r-20,-9l1088,727e" filled="f" strokecolor="#1f1a17" strokeweight=".02122mm">
              <v:stroke joinstyle="round"/>
              <v:formulas/>
              <v:path arrowok="t" o:connecttype="segments"/>
            </v:shape>
            <v:shape id="docshape384" o:spid="_x0000_s2786" type="#_x0000_t75" style="position:absolute;left:1011;top:680;width:144;height:57">
              <v:imagedata r:id="rId108" o:title=""/>
            </v:shape>
            <v:shape id="docshape385" o:spid="_x0000_s2785" style="position:absolute;left:1011;top:680;width:144;height:57" coordorigin="1012,681" coordsize="144,57" o:spt="100" adj="0,,0" path="m1155,738r-3,-6l1143,719r-13,-15l1114,694r-19,-5l1075,684r-20,-2l1038,682r-21,2l1017,684r-5,-3l1013,681r8,4l1032,691r10,5l1055,704r19,11l1094,725r16,5l1124,732r15,3l1151,737r4,1xm1150,734r-14,-8l1109,713r-37,-15l1029,686e" filled="f" strokecolor="#1f1a17" strokeweight=".02122mm">
              <v:stroke joinstyle="round"/>
              <v:formulas/>
              <v:path arrowok="t" o:connecttype="segments"/>
            </v:shape>
            <v:shape id="docshape386" o:spid="_x0000_s2784" type="#_x0000_t75" style="position:absolute;left:1140;top:601;width:70;height:113">
              <v:imagedata r:id="rId109" o:title=""/>
            </v:shape>
            <v:shape id="docshape387" o:spid="_x0000_s2783" style="position:absolute;left:1140;top:601;width:70;height:113" coordorigin="1141,601" coordsize="70,113" path="m1141,706r22,-58l1208,601r2,7l1205,624r-4,14l1174,696r-26,18l1141,706xe" filled="f" strokecolor="#1f1a17" strokeweight=".02122mm">
              <v:path arrowok="t"/>
            </v:shape>
            <v:shape id="docshape388" o:spid="_x0000_s2782" type="#_x0000_t75" style="position:absolute;left:1146;top:605;width:63;height:100">
              <v:imagedata r:id="rId110" o:title=""/>
            </v:shape>
            <v:shape id="docshape389" o:spid="_x0000_s2781" style="position:absolute;left:1146;top:605;width:63;height:100" coordorigin="1146,606" coordsize="63,100" path="m1146,705r7,-8l1162,688r10,-12l1181,660r8,-18l1197,625r7,-13l1209,606e" filled="f" strokecolor="#1f1a17" strokeweight=".02122mm">
              <v:path arrowok="t"/>
            </v:shape>
            <v:shape id="docshape390" o:spid="_x0000_s2780" type="#_x0000_t75" style="position:absolute;left:1125;top:570;width:45;height:116">
              <v:imagedata r:id="rId111" o:title=""/>
            </v:shape>
            <v:shape id="docshape391" o:spid="_x0000_s2779" style="position:absolute;left:1125;top:570;width:45;height:116" coordorigin="1125,571" coordsize="45,116" path="m1129,686r-2,-13l1125,642r7,-38l1151,571r5,7l1164,595r6,23l1169,642r-10,19l1145,675r-11,8l1129,686xe" filled="f" strokecolor="#1f1a17" strokeweight=".02122mm">
              <v:path arrowok="t"/>
            </v:shape>
            <v:shape id="docshape392" o:spid="_x0000_s2778" type="#_x0000_t75" style="position:absolute;left:1131;top:576;width:19;height:105">
              <v:imagedata r:id="rId112" o:title=""/>
            </v:shape>
            <v:shape id="docshape393" o:spid="_x0000_s2777" style="position:absolute;left:1131;top:576;width:19;height:105" coordorigin="1131,577" coordsize="19,105" path="m1150,577r-1,10l1148,600r-1,14l1147,626r-1,12l1143,653r-5,15l1131,681e" filled="f" strokecolor="#1f1a17" strokeweight=".02122mm">
              <v:path arrowok="t"/>
            </v:shape>
            <v:shape id="docshape394" o:spid="_x0000_s2776" type="#_x0000_t75" style="position:absolute;left:1012;top:632;width:121;height:55">
              <v:imagedata r:id="rId113" o:title=""/>
            </v:shape>
            <v:shape id="docshape395" o:spid="_x0000_s2775" style="position:absolute;left:1012;top:632;width:121;height:55" coordorigin="1012,633" coordsize="121,55" o:spt="100" adj="0,,0" path="m1129,686r3,1l1123,676r-16,-15l1089,652r-16,-2l1061,645r-8,-4l1051,640r,l1026,635r-14,-2l1012,633r17,7l1037,650r9,8l1058,667r13,7l1083,678r12,1l1107,679r11,1l1129,686xm1122,679r-9,-7l1102,671r-16,-6l1070,659r-8,-7l1054,648r-9,-4l1040,640r-15,-1e" filled="f" strokecolor="#1f1a17" strokeweight=".02122mm">
              <v:stroke joinstyle="round"/>
              <v:formulas/>
              <v:path arrowok="t" o:connecttype="segments"/>
            </v:shape>
            <v:shape id="docshape396" o:spid="_x0000_s2774" type="#_x0000_t75" style="position:absolute;left:1100;top:611;width:21;height:48">
              <v:imagedata r:id="rId15" o:title=""/>
            </v:shape>
            <v:shape id="docshape397" o:spid="_x0000_s2773" style="position:absolute;left:1100;top:611;width:21;height:48" coordorigin="1101,612" coordsize="21,48" o:spt="100" adj="0,,0" path="m1115,659r-4,-3l1104,647r-3,-15l1106,612r4,3l1117,624r4,15l1115,659xm1106,612r3,9l1112,631r,10l1109,651e" filled="f" strokecolor="#1f1a17" strokeweight=".02122mm">
              <v:stroke joinstyle="round"/>
              <v:formulas/>
              <v:path arrowok="t" o:connecttype="segments"/>
            </v:shape>
            <v:shape id="docshape398" o:spid="_x0000_s2772" type="#_x0000_t75" style="position:absolute;left:982;top:587;width:122;height:57">
              <v:imagedata r:id="rId114" o:title=""/>
            </v:shape>
            <v:shape id="docshape399" o:spid="_x0000_s2771" style="position:absolute;left:982;top:587;width:122;height:57" coordorigin="982,587" coordsize="122,57" path="m1104,644r-15,-6l1073,635r-16,-2l1045,629r-13,-8l1017,612r-17,-11l982,587r9,2l1055,602r30,25l1104,644xe" filled="f" strokecolor="#1f1a17" strokeweight=".02122mm">
              <v:path arrowok="t"/>
            </v:shape>
            <v:shape id="docshape400" o:spid="_x0000_s2770" type="#_x0000_t75" style="position:absolute;left:985;top:590;width:106;height:48">
              <v:imagedata r:id="rId115" o:title=""/>
            </v:shape>
            <v:shape id="docshape401" o:spid="_x0000_s2769" style="position:absolute;left:985;top:590;width:106;height:48" coordorigin="985,591" coordsize="106,48" path="m1091,638r-58,-28l1012,601r-19,-7l985,591e" filled="f" strokecolor="#1f1a17" strokeweight=".02122mm">
              <v:path arrowok="t"/>
            </v:shape>
            <v:shape id="docshape402" o:spid="_x0000_s2768" type="#_x0000_t75" style="position:absolute;left:1081;top:515;width:39;height:107">
              <v:imagedata r:id="rId116" o:title=""/>
            </v:shape>
            <v:shape id="docshape403" o:spid="_x0000_s2767" style="position:absolute;left:1081;top:515;width:39;height:107" coordorigin="1081,516" coordsize="39,107" o:spt="100" adj="0,,0" path="m1092,622r-4,-13l1083,596r-2,-14l1083,567r7,-17l1100,533r9,-12l1113,516r2,3l1118,530r1,18l1117,573r-6,23l1103,611r-8,9l1092,622xm1088,616r6,-21l1102,564r8,-30l1113,516e" filled="f" strokecolor="#1f1a17" strokeweight=".02122mm">
              <v:stroke joinstyle="round"/>
              <v:formulas/>
              <v:path arrowok="t" o:connecttype="segments"/>
            </v:shape>
            <v:shape id="docshape404" o:spid="_x0000_s2766" type="#_x0000_t75" style="position:absolute;left:1039;top:478;width:37;height:105">
              <v:imagedata r:id="rId116" o:title=""/>
            </v:shape>
            <v:shape id="docshape405" o:spid="_x0000_s2765" style="position:absolute;left:1039;top:478;width:37;height:105" coordorigin="1039,479" coordsize="37,105" path="m1066,584r-8,-15l1049,554r-8,-14l1053,479r2,6l1061,499r7,17l1074,532r2,16l1073,565r-5,13l1066,584xe" filled="f" strokecolor="#1f1a17" strokeweight=".02122mm">
              <v:path arrowok="t"/>
            </v:shape>
            <v:shape id="docshape406" o:spid="_x0000_s2764" type="#_x0000_t75" style="position:absolute;left:1053;top:483;width:11;height:94">
              <v:imagedata r:id="rId117" o:title=""/>
            </v:shape>
            <v:shape id="docshape407" o:spid="_x0000_s2763" style="position:absolute;left:1053;top:483;width:11;height:94" coordorigin="1054,484" coordsize="11,94" path="m1054,484r6,69l1063,567r1,10e" filled="f" strokecolor="#1f1a17" strokeweight=".02122mm">
              <v:path arrowok="t"/>
            </v:shape>
            <v:shape id="docshape408" o:spid="_x0000_s2762" type="#_x0000_t75" style="position:absolute;left:942;top:535;width:116;height:41">
              <v:imagedata r:id="rId118" o:title=""/>
            </v:shape>
            <v:shape id="docshape409" o:spid="_x0000_s2761" style="position:absolute;left:942;top:535;width:116;height:41" coordorigin="943,535" coordsize="116,41" o:spt="100" adj="0,,0" path="m1059,576r-19,-1l1023,575r-14,l997,572r-16,-9l963,551,949,540r-6,-5l947,536r10,3l972,543r17,2l1005,547r13,4l1026,553r3,1l1059,576xm1048,573r-11,-3l1025,568r-12,-3l1002,561r-15,-6l967,546r-17,-7l943,535e" filled="f" strokecolor="#1f1a17" strokeweight=".02122mm">
              <v:stroke joinstyle="round"/>
              <v:formulas/>
              <v:path arrowok="t" o:connecttype="segments"/>
            </v:shape>
            <v:shape id="docshape410" o:spid="_x0000_s2760" type="#_x0000_t75" style="position:absolute;left:932;top:459;width:92;height:74">
              <v:imagedata r:id="rId119" o:title=""/>
            </v:shape>
            <v:shape id="docshape411" o:spid="_x0000_s2759" style="position:absolute;left:932;top:459;width:92;height:74" coordorigin="932,460" coordsize="92,74" o:spt="100" adj="0,,0" path="m1024,533r,l1023,512r-16,-13l993,489,977,478,957,467r-25,-7l938,471r16,25l983,521r41,12xm1020,530r-13,-11l983,500,957,480,938,464e" filled="f" strokecolor="#1f1a17" strokeweight=".02122mm">
              <v:stroke joinstyle="round"/>
              <v:formulas/>
              <v:path arrowok="t" o:connecttype="segments"/>
            </v:shape>
            <v:shape id="docshape412" o:spid="_x0000_s2758" type="#_x0000_t75" style="position:absolute;left:1071;top:570;width:19;height:17">
              <v:imagedata r:id="rId23" o:title=""/>
            </v:shape>
            <v:shape id="docshape413" o:spid="_x0000_s2757" style="position:absolute;left:1071;top:570;width:19;height:17" coordorigin="1072,571" coordsize="19,17" path="m1084,586r-4,2l1075,586r-2,-4l1072,579r2,-5l1077,573r5,-2l1087,573r1,3l1090,580r-2,5l1084,586xe" filled="f" strokecolor="#1f1a17" strokeweight=".02122mm">
              <v:path arrowok="t"/>
            </v:shape>
            <v:shape id="docshape414" o:spid="_x0000_s2756" type="#_x0000_t75" style="position:absolute;left:1081;top:575;width:19;height:18">
              <v:imagedata r:id="rId120" o:title=""/>
            </v:shape>
            <v:shape id="docshape415" o:spid="_x0000_s2755" style="position:absolute;left:1081;top:575;width:19;height:18" coordorigin="1082,576" coordsize="19,18" path="m1094,591r-4,2l1085,591r-2,-4l1082,583r2,-4l1088,577r4,-1l1096,577r2,4l1100,585r-1,4l1094,591xe" filled="f" strokecolor="#1f1a17" strokeweight=".02122mm">
              <v:path arrowok="t"/>
            </v:shape>
            <v:shape id="docshape416" o:spid="_x0000_s2754" type="#_x0000_t75" style="position:absolute;left:1071;top:582;width:20;height:18">
              <v:imagedata r:id="rId20" o:title=""/>
            </v:shape>
            <v:shape id="docshape417" o:spid="_x0000_s2753" style="position:absolute;left:1071;top:582;width:20;height:18" coordorigin="1072,582" coordsize="20,18" path="m1085,598r-4,1l1076,598r-2,-4l1072,590r2,-4l1078,584r4,-2l1087,584r2,4l1091,592r-2,4l1085,598xe" filled="f" strokecolor="#1f1a17" strokeweight=".02122mm">
              <v:path arrowok="t"/>
            </v:shape>
            <v:shape id="docshape418" o:spid="_x0000_s2752" type="#_x0000_t75" style="position:absolute;left:1084;top:590;width:19;height:18">
              <v:imagedata r:id="rId120" o:title=""/>
            </v:shape>
            <v:shape id="docshape419" o:spid="_x0000_s2751" style="position:absolute;left:1084;top:590;width:19;height:18" coordorigin="1084,591" coordsize="19,18" path="m1097,606r-5,2l1088,606r-2,-4l1084,598r2,-4l1090,592r4,-1l1099,592r2,4l1103,600r-2,4l1097,606xe" filled="f" strokecolor="#1f1a17" strokeweight=".02122mm">
              <v:path arrowok="t"/>
            </v:shape>
            <v:shape id="docshape420" o:spid="_x0000_s2750" type="#_x0000_t75" style="position:absolute;left:1129;top:659;width:20;height:18">
              <v:imagedata r:id="rId20" o:title=""/>
            </v:shape>
            <v:shape id="docshape421" o:spid="_x0000_s2749" style="position:absolute;left:1129;top:659;width:20;height:18" coordorigin="1129,660" coordsize="20,18" path="m1142,675r-4,2l1133,675r-2,-3l1129,668r2,-5l1136,661r4,-1l1145,662r2,3l1148,669r-2,5l1142,675xe" filled="f" strokecolor="#1f1a17" strokeweight=".02122mm">
              <v:path arrowok="t"/>
            </v:shape>
            <v:shape id="docshape422" o:spid="_x0000_s2748" type="#_x0000_t75" style="position:absolute;left:1119;top:671;width:19;height:17">
              <v:imagedata r:id="rId120" o:title=""/>
            </v:shape>
            <v:shape id="docshape423" o:spid="_x0000_s2747" style="position:absolute;left:1119;top:671;width:19;height:17" coordorigin="1119,672" coordsize="19,17" path="m1132,687r-4,2l1123,687r-2,-4l1119,679r2,-4l1125,673r4,-1l1134,673r2,4l1138,681r-2,4l1132,687xe" filled="f" strokecolor="#1f1a17" strokeweight=".02122mm">
              <v:path arrowok="t"/>
            </v:shape>
            <v:shape id="docshape424" o:spid="_x0000_s2746" type="#_x0000_t75" style="position:absolute;left:1133;top:672;width:19;height:17">
              <v:imagedata r:id="rId120" o:title=""/>
            </v:shape>
            <v:shape id="docshape425" o:spid="_x0000_s2745" style="position:absolute;left:1133;top:672;width:19;height:17" coordorigin="1134,672" coordsize="19,17" path="m1146,687r-4,2l1137,687r-2,-4l1134,679r2,-4l1140,674r4,-2l1149,673r1,4l1152,681r-2,5l1146,687xe" filled="f" strokecolor="#1f1a17" strokeweight=".02122mm">
              <v:path arrowok="t"/>
            </v:shape>
            <v:shape id="docshape426" o:spid="_x0000_s2744" type="#_x0000_t75" style="position:absolute;left:1126;top:680;width:19;height:18">
              <v:imagedata r:id="rId120" o:title=""/>
            </v:shape>
            <v:shape id="docshape427" o:spid="_x0000_s2743" style="position:absolute;left:1126;top:680;width:19;height:18" coordorigin="1127,681" coordsize="19,18" path="m1139,696r-4,2l1130,696r-1,-4l1127,688r1,-4l1133,682r4,-1l1142,682r2,4l1145,690r-2,4l1139,696xe" filled="f" strokecolor="#1f1a17" strokeweight=".02122mm">
              <v:path arrowok="t"/>
            </v:shape>
            <v:shape id="docshape428" o:spid="_x0000_s2742" type="#_x0000_t75" style="position:absolute;left:1141;top:684;width:19;height:18">
              <v:imagedata r:id="rId120" o:title=""/>
            </v:shape>
            <v:shape id="docshape429" o:spid="_x0000_s2741" style="position:absolute;left:1141;top:684;width:19;height:18" coordorigin="1141,685" coordsize="19,18" path="m1154,700r-4,2l1145,700r-2,-4l1141,693r2,-5l1147,687r5,-2l1157,687r1,3l1160,694r-2,5l1154,700xe" filled="f" strokecolor="#1f1a17" strokeweight=".02122mm">
              <v:path arrowok="t"/>
            </v:shape>
            <v:shape id="docshape430" o:spid="_x0000_s2740" type="#_x0000_t75" style="position:absolute;left:1152;top:737;width:20;height:18">
              <v:imagedata r:id="rId20" o:title=""/>
            </v:shape>
            <v:shape id="docshape431" o:spid="_x0000_s2739" style="position:absolute;left:1152;top:737;width:20;height:18" coordorigin="1152,737" coordsize="20,18" path="m1165,753r-4,2l1156,753r-2,-4l1152,745r2,-4l1158,739r4,-2l1167,739r2,4l1171,747r-2,4l1165,753xe" filled="f" strokecolor="#1f1a17" strokeweight=".02122mm">
              <v:path arrowok="t"/>
            </v:shape>
            <v:shape id="docshape432" o:spid="_x0000_s2738" type="#_x0000_t75" style="position:absolute;left:1163;top:744;width:19;height:18">
              <v:imagedata r:id="rId120" o:title=""/>
            </v:shape>
            <v:shape id="docshape433" o:spid="_x0000_s2737" style="position:absolute;left:1163;top:744;width:19;height:18" coordorigin="1164,745" coordsize="19,18" path="m1176,760r-4,2l1167,760r-2,-4l1164,752r1,-4l1169,746r5,-1l1179,746r1,4l1182,754r-2,4l1176,760xe" filled="f" strokecolor="#1f1a17" strokeweight=".02122mm">
              <v:path arrowok="t"/>
            </v:shape>
            <v:shape id="docshape434" o:spid="_x0000_s2736" type="#_x0000_t75" style="position:absolute;left:1179;top:794;width:20;height:18">
              <v:imagedata r:id="rId28" o:title=""/>
            </v:shape>
            <v:shape id="docshape435" o:spid="_x0000_s2735" style="position:absolute;left:1179;top:794;width:20;height:18" coordorigin="1179,795" coordsize="20,18" path="m1192,811r-4,1l1183,811r-2,-4l1179,803r2,-5l1185,797r5,-2l1195,797r1,3l1198,804r-2,5l1192,811xe" filled="f" strokecolor="#1f1a17" strokeweight=".02122mm">
              <v:path arrowok="t"/>
            </v:shape>
            <v:shape id="docshape436" o:spid="_x0000_s2734" type="#_x0000_t75" style="position:absolute;left:1170;top:804;width:20;height:18">
              <v:imagedata r:id="rId23" o:title=""/>
            </v:shape>
            <v:shape id="docshape437" o:spid="_x0000_s2733" style="position:absolute;left:1170;top:804;width:20;height:18" coordorigin="1171,804" coordsize="20,18" path="m1184,820r-4,2l1175,820r-2,-4l1171,812r2,-5l1177,806r4,-2l1186,806r2,4l1190,814r-2,4l1184,820xe" filled="f" strokecolor="#1f1a17" strokeweight=".02122mm">
              <v:path arrowok="t"/>
            </v:shape>
            <v:shape id="docshape438" o:spid="_x0000_s2732" type="#_x0000_t75" style="position:absolute;left:1187;top:805;width:19;height:18">
              <v:imagedata r:id="rId120" o:title=""/>
            </v:shape>
            <v:shape id="docshape439" o:spid="_x0000_s2731" style="position:absolute;left:1187;top:805;width:19;height:18" coordorigin="1187,805" coordsize="19,18" path="m1200,820r-4,2l1191,820r-2,-3l1187,813r2,-5l1193,807r5,-2l1202,807r2,4l1206,814r-2,5l1200,820xe" filled="f" strokecolor="#1f1a17" strokeweight=".02122mm">
              <v:path arrowok="t"/>
            </v:shape>
            <v:shape id="docshape440" o:spid="_x0000_s2730" type="#_x0000_t75" style="position:absolute;left:1180;top:811;width:20;height:18">
              <v:imagedata r:id="rId28" o:title=""/>
            </v:shape>
            <v:shape id="docshape441" o:spid="_x0000_s2729" style="position:absolute;left:1180;top:811;width:20;height:18" coordorigin="1181,812" coordsize="20,18" path="m1194,827r-5,2l1185,828r-2,-4l1181,820r2,-5l1187,813r4,-1l1196,814r2,3l1200,821r-2,5l1194,827xe" filled="f" strokecolor="#1f1a17" strokeweight=".02122mm">
              <v:path arrowok="t"/>
            </v:shape>
            <v:shape id="docshape442" o:spid="_x0000_s2728" type="#_x0000_t75" style="position:absolute;left:1191;top:880;width:19;height:17">
              <v:imagedata r:id="rId20" o:title=""/>
            </v:shape>
            <v:shape id="docshape443" o:spid="_x0000_s2727" style="position:absolute;left:1191;top:880;width:19;height:17" coordorigin="1192,881" coordsize="19,17" path="m1204,896r-4,2l1195,896r-2,-4l1192,889r2,-5l1197,882r5,-1l1207,883r1,3l1210,890r-2,5l1204,896xe" filled="f" strokecolor="#1f1a17" strokeweight=".02122mm">
              <v:path arrowok="t"/>
            </v:shape>
            <v:shape id="docshape444" o:spid="_x0000_s2726" type="#_x0000_t75" style="position:absolute;left:1209;top:883;width:19;height:17">
              <v:imagedata r:id="rId120" o:title=""/>
            </v:shape>
            <v:shape id="docshape445" o:spid="_x0000_s2725" style="position:absolute;left:1209;top:883;width:19;height:17" coordorigin="1209,884" coordsize="19,17" path="m1222,899r-4,2l1213,899r-2,-4l1209,891r2,-4l1215,885r4,-1l1224,885r2,4l1228,893r-2,4l1222,899xe" filled="f" strokecolor="#1f1a17" strokeweight=".02122mm">
              <v:path arrowok="t"/>
            </v:shape>
            <v:shape id="docshape446" o:spid="_x0000_s2724" type="#_x0000_t75" style="position:absolute;left:1203;top:915;width:20;height:18">
              <v:imagedata r:id="rId28" o:title=""/>
            </v:shape>
            <v:shape id="docshape447" o:spid="_x0000_s2723" style="position:absolute;left:1203;top:915;width:20;height:18" coordorigin="1203,915" coordsize="20,18" path="m1216,931r-4,2l1207,931r-2,-4l1203,923r2,-4l1209,917r4,-2l1218,917r2,4l1222,925r-2,4l1216,931xe" filled="f" strokecolor="#1f1a17" strokeweight=".02122mm">
              <v:path arrowok="t"/>
            </v:shape>
            <v:shape id="docshape448" o:spid="_x0000_s2722" type="#_x0000_t75" style="position:absolute;left:1205;top:930;width:19;height:17">
              <v:imagedata r:id="rId23" o:title=""/>
            </v:shape>
            <v:shape id="docshape449" o:spid="_x0000_s2721" style="position:absolute;left:1205;top:930;width:19;height:17" coordorigin="1206,931" coordsize="19,17" path="m1218,946r-4,2l1209,946r-2,-4l1206,938r2,-4l1212,932r4,-1l1220,932r2,4l1224,940r-2,4l1218,946xe" filled="f" strokecolor="#1f1a17" strokeweight=".02122mm">
              <v:path arrowok="t"/>
            </v:shape>
            <v:shape id="docshape450" o:spid="_x0000_s2720" type="#_x0000_t75" style="position:absolute;left:1216;top:940;width:19;height:18">
              <v:imagedata r:id="rId120" o:title=""/>
            </v:shape>
            <v:shape id="docshape451" o:spid="_x0000_s2719" style="position:absolute;left:1216;top:940;width:19;height:18" coordorigin="1217,940" coordsize="19,18" path="m1229,956r-4,2l1220,956r-1,-4l1217,948r2,-4l1223,942r4,-2l1232,942r2,4l1235,950r-2,5l1229,956xe" filled="f" strokecolor="#1f1a17" strokeweight=".02122mm">
              <v:path arrowok="t"/>
            </v:shape>
            <v:shape id="docshape452" o:spid="_x0000_s2718" type="#_x0000_t75" style="position:absolute;left:1222;top:952;width:19;height:17">
              <v:imagedata r:id="rId23" o:title=""/>
            </v:shape>
            <v:shape id="docshape453" o:spid="_x0000_s2717" style="position:absolute;left:1222;top:952;width:19;height:17" coordorigin="1223,953" coordsize="19,17" path="m1235,968r-4,2l1226,968r-2,-4l1223,961r2,-5l1228,954r5,-1l1238,955r1,3l1241,962r-2,5l1235,968xe" filled="f" strokecolor="#1f1a17" strokeweight=".02122mm">
              <v:path arrowok="t"/>
            </v:shape>
            <v:shape id="docshape454" o:spid="_x0000_s2716" type="#_x0000_t75" style="position:absolute;left:1212;top:1006;width:20;height:18">
              <v:imagedata r:id="rId23" o:title=""/>
            </v:shape>
            <v:shape id="docshape455" o:spid="_x0000_s2715" style="position:absolute;left:1212;top:1006;width:20;height:18" coordorigin="1213,1006" coordsize="20,18" path="m1226,1022r-5,1l1217,1022r-2,-4l1213,1014r2,-4l1219,1008r4,-2l1228,1008r2,4l1232,1016r-2,4l1226,1022xe" filled="f" strokecolor="#1f1a17" strokeweight=".02122mm">
              <v:path arrowok="t"/>
            </v:shape>
            <v:shape id="docshape456" o:spid="_x0000_s2714" type="#_x0000_t75" style="position:absolute;left:1219;top:1015;width:19;height:18">
              <v:imagedata r:id="rId120" o:title=""/>
            </v:shape>
            <v:shape id="docshape457" o:spid="_x0000_s2713" style="position:absolute;left:1219;top:1015;width:19;height:18" coordorigin="1219,1016" coordsize="19,18" path="m1231,1031r-3,2l1223,1031r-2,-4l1219,1023r2,-4l1225,1017r4,-1l1234,1017r2,4l1238,1025r-2,4l1231,1031xe" filled="f" strokecolor="#1f1a17" strokeweight=".02122mm">
              <v:path arrowok="t"/>
            </v:shape>
            <v:shape id="docshape458" o:spid="_x0000_s2712" type="#_x0000_t75" style="position:absolute;left:1230;top:1005;width:19;height:18">
              <v:imagedata r:id="rId23" o:title=""/>
            </v:shape>
            <v:shape id="docshape459" o:spid="_x0000_s2711" style="position:absolute;left:1230;top:1005;width:19;height:18" coordorigin="1230,1005" coordsize="19,18" path="m1242,1021r-4,1l1234,1021r-2,-4l1230,1013r2,-4l1236,1007r4,-2l1245,1007r2,4l1249,1015r-2,4l1242,1021xe" filled="f" strokecolor="#1f1a17" strokeweight=".02122mm">
              <v:path arrowok="t"/>
            </v:shape>
            <v:shape id="docshape460" o:spid="_x0000_s2710" type="#_x0000_t75" style="position:absolute;left:1192;top:1129;width:19;height:18">
              <v:imagedata r:id="rId20" o:title=""/>
            </v:shape>
            <v:shape id="docshape461" o:spid="_x0000_s2709" style="position:absolute;left:1192;top:1129;width:19;height:18" coordorigin="1192,1130" coordsize="19,18" path="m1205,1146r-4,1l1196,1145r-2,-4l1192,1138r2,-5l1198,1131r4,-1l1207,1131r2,4l1211,1139r-2,5l1205,1146xe" filled="f" strokecolor="#1f1a17" strokeweight=".02122mm">
              <v:path arrowok="t"/>
            </v:shape>
            <v:shape id="docshape462" o:spid="_x0000_s2708" type="#_x0000_t75" style="position:absolute;left:1192;top:1143;width:19;height:17">
              <v:imagedata r:id="rId20" o:title=""/>
            </v:shape>
            <v:shape id="docshape463" o:spid="_x0000_s2707" style="position:absolute;left:1192;top:1143;width:19;height:17" coordorigin="1192,1143" coordsize="19,17" path="m1205,1158r-4,2l1196,1158r-2,-4l1192,1151r2,-5l1199,1145r3,-2l1207,1145r2,3l1211,1152r-2,5l1205,1158xe" filled="f" strokecolor="#1f1a17" strokeweight=".02122mm">
              <v:path arrowok="t"/>
            </v:shape>
            <v:shape id="docshape464" o:spid="_x0000_s2706" type="#_x0000_t75" style="position:absolute;left:1201;top:1148;width:19;height:17">
              <v:imagedata r:id="rId28" o:title=""/>
            </v:shape>
            <v:shape id="docshape465" o:spid="_x0000_s2705" style="position:absolute;left:1201;top:1148;width:19;height:17" coordorigin="1201,1148" coordsize="19,17" path="m1214,1164r-4,1l1205,1164r-2,-4l1201,1156r2,-4l1207,1150r4,-2l1216,1150r2,4l1220,1158r-2,4l1214,1164xe" filled="f" strokecolor="#1f1a17" strokeweight=".02122mm">
              <v:path arrowok="t"/>
            </v:shape>
            <v:shape id="docshape466" o:spid="_x0000_s2704" style="position:absolute;left:477;top:370;width:391;height:62" coordorigin="478,371" coordsize="391,62" path="m673,433l568,426,483,409r-5,-4l478,401r,-3l568,377r105,-6l728,373r96,12l868,398r,3l868,405r-90,21l728,431r-55,2xe" fillcolor="#c8b100" stroked="f">
              <v:path arrowok="t"/>
            </v:shape>
            <v:shape id="docshape467" o:spid="_x0000_s2703" style="position:absolute;left:477;top:370;width:391;height:62" coordorigin="478,371" coordsize="391,62" path="m673,433l568,426,483,409r-5,-4l478,401r,-3l568,377r105,-6l728,373r96,12l868,398r,3l868,405r-90,21l728,431r-55,2e" filled="f" strokeweight=".02694mm">
              <v:path arrowok="t"/>
            </v:shape>
            <v:shape id="docshape468" o:spid="_x0000_s2702" type="#_x0000_t75" style="position:absolute;left:497;top:383;width:351;height:40">
              <v:imagedata r:id="rId121" o:title=""/>
            </v:shape>
            <v:shape id="docshape469" o:spid="_x0000_s2701" type="#_x0000_t75" style="position:absolute;left:336;width:672;height:424">
              <v:imagedata r:id="rId122" o:title=""/>
            </v:shape>
            <v:shape id="docshape470" o:spid="_x0000_s2700" style="position:absolute;left:203;top:1258;width:660;height:382" coordorigin="203,1259" coordsize="660,382" path="m859,1641r-63,-29l739,1587r-60,-20l610,1549r-74,-16l467,1511r-56,-25l333,1425r-44,-44l244,1330r-41,-55l203,1272r2,-5l206,1259r41,56l291,1366r44,44l413,1471r57,25l538,1518r74,17l682,1552r59,21l799,1597r64,29l859,1641xe" fillcolor="#4f793d" stroked="f">
              <v:path arrowok="t"/>
            </v:shape>
            <v:shape id="docshape471" o:spid="_x0000_s2699" style="position:absolute;left:203;top:1258;width:660;height:382" coordorigin="203,1259" coordsize="660,382" path="m203,1275r41,55l289,1381r44,44l411,1486r56,25l536,1533r74,16l679,1567r60,20l796,1612r63,29l863,1626r-64,-29l741,1573r-59,-21l612,1535r-74,-17l470,1496r-57,-25l335,1410r-44,-44l247,1315r-41,-56l205,1267r-2,5l203,1275xe" filled="f" strokeweight=".02106mm">
              <v:path arrowok="t"/>
            </v:shape>
            <v:shape id="docshape472" o:spid="_x0000_s2698" type="#_x0000_t75" style="position:absolute;left:409;top:1149;width:150;height:204">
              <v:imagedata r:id="rId123" o:title=""/>
            </v:shape>
            <v:shape id="docshape473" o:spid="_x0000_s2697" style="position:absolute;left:409;top:1149;width:150;height:204" coordorigin="409,1149" coordsize="150,204" path="m419,1353l558,1156r-9,-7l409,1346r10,7xe" filled="f" strokeweight=".00333mm">
              <v:path arrowok="t"/>
            </v:shape>
            <v:shape id="docshape474" o:spid="_x0000_s2696" type="#_x0000_t75" style="position:absolute;left:665;top:1256;width:13;height:195">
              <v:imagedata r:id="rId124" o:title=""/>
            </v:shape>
            <v:shape id="docshape475" o:spid="_x0000_s2695" style="position:absolute;left:665;top:1256;width:13;height:195" coordorigin="665,1256" coordsize="13,195" path="m677,1450r,-193l666,1256r-1,194l677,1450xe" filled="f" strokeweight=".00347mm">
              <v:path arrowok="t"/>
            </v:shape>
            <v:shape id="docshape476" o:spid="_x0000_s2694" style="position:absolute;left:272;top:936;width:204;height:13" coordorigin="273,937" coordsize="204,13" path="m273,949r203,-1l476,937r-203,l273,949xe" filled="f" strokeweight=".00325mm">
              <v:path arrowok="t"/>
            </v:shape>
            <v:shape id="docshape477" o:spid="_x0000_s2693" style="position:absolute;left:274;top:1026;width:209;height:13" coordorigin="274,1026" coordsize="209,13" path="m274,1038r209,-1l483,1026r-209,l274,1038xe" filled="f" strokeweight=".00331mm">
              <v:path arrowok="t"/>
            </v:shape>
            <v:shape id="docshape478" o:spid="_x0000_s2692" type="#_x0000_t75" style="position:absolute;left:360;top:623;width:596;height:727">
              <v:imagedata r:id="rId125" o:title=""/>
            </v:shape>
            <v:shape id="docshape479" o:spid="_x0000_s2691" style="position:absolute;left:360;top:623;width:596;height:727" coordorigin="361,624" coordsize="596,727" o:spt="100" adj="0,,0" path="m474,1075r39,73l564,1204r59,36l686,1254r61,-12l798,1206r36,-56l852,1081r-1,-77l830,923,791,850,739,794,680,758,618,744r-61,12l505,792r-35,55l452,917r1,77l474,1075xm905,887r27,80l951,1046r5,74l947,1187r-27,59l873,1295r-70,36l722,1350r-73,l582,1331r-58,-36l472,1245r-43,-64l394,1105r-25,-87l361,935r7,-76l390,791r34,-58l471,686r56,-34l606,628r67,-4l728,636r46,28l813,706r34,52l877,819r28,68xe" filled="f" strokeweight=".03369mm">
              <v:stroke joinstyle="round"/>
              <v:formulas/>
              <v:path arrowok="t" o:connecttype="segments"/>
            </v:shape>
            <v:shape id="docshape480" o:spid="_x0000_s2690" type="#_x0000_t75" style="position:absolute;left:406;top:621;width:577;height:716">
              <v:imagedata r:id="rId126" o:title=""/>
            </v:shape>
            <v:shape id="docshape481" o:spid="_x0000_s2689" style="position:absolute;left:406;top:621;width:577;height:716" coordorigin="407,621" coordsize="577,716" o:spt="100" adj="0,,0" path="m950,870r24,81l983,1031r-5,76l959,1177r-32,61l884,1286r-55,34l766,1336r-63,-2l639,1314r-60,-36l524,1227r-47,-64l440,1088r-24,-81l407,927r5,-77l431,780r32,-60l506,671r55,-34l623,621r64,3l750,644r61,36l866,731r47,63l950,870xm519,1058r40,73l610,1187r59,36l731,1237r62,-12l844,1189r35,-56l897,1064r-1,-77l875,906,836,833,785,777,726,741,663,727r-61,12l551,775r-35,55l498,900r1,77l519,1058xe" filled="f" strokeweight=".01683mm">
              <v:stroke joinstyle="round"/>
              <v:formulas/>
              <v:path arrowok="t" o:connecttype="segments"/>
            </v:shape>
            <v:shape id="docshape482" o:spid="_x0000_s2688" type="#_x0000_t75" style="position:absolute;left:561;top:613;width:380;height:531">
              <v:imagedata r:id="rId127" o:title=""/>
            </v:shape>
            <v:shape id="docshape483" o:spid="_x0000_s2687" style="position:absolute;left:561;top:613;width:380;height:531" coordorigin="561,614" coordsize="380,531" path="m931,614l561,1134r8,10l941,621r-10,-7xe" filled="f" strokeweight=".00547mm">
              <v:path arrowok="t"/>
            </v:shape>
            <v:shape id="docshape484" o:spid="_x0000_s2686" type="#_x0000_t75" style="position:absolute;left:369;top:1533;width:121;height:101">
              <v:imagedata r:id="rId128" o:title=""/>
            </v:shape>
            <v:shape id="docshape485" o:spid="_x0000_s2685" style="position:absolute;left:369;top:1533;width:121;height:101" coordorigin="370,1534" coordsize="121,101" path="m491,1534r-50,50l407,1589r-16,-2l373,1585r-3,49l391,1633r20,l471,1619r20,-22l491,1534xe" filled="f" strokeweight=".02106mm">
              <v:path arrowok="t"/>
            </v:shape>
            <v:shape id="docshape486" o:spid="_x0000_s2684" type="#_x0000_t75" style="position:absolute;left:439;top:1538;width:52;height:59">
              <v:imagedata r:id="rId129" o:title=""/>
            </v:shape>
            <v:shape id="docshape487" o:spid="_x0000_s2683" style="position:absolute;left:439;top:1538;width:52;height:59" coordorigin="439,1538" coordsize="52,59" path="m440,1545r11,10l457,1553r6,-5l474,1548r10,1l483,1542r,-4l491,1547r,50l482,1588r-11,1l468,1591r-14,6l450,1596r-11,-2l440,1545xe" filled="f" strokeweight=".02106mm">
              <v:path arrowok="t"/>
            </v:shape>
            <v:shape id="docshape488" o:spid="_x0000_s2682" type="#_x0000_t75" style="position:absolute;left:853;top:1536;width:121;height:101">
              <v:imagedata r:id="rId130" o:title=""/>
            </v:shape>
            <v:shape id="docshape489" o:spid="_x0000_s2681" style="position:absolute;left:853;top:1536;width:121;height:101" coordorigin="854,1536" coordsize="121,101" path="m854,1536r50,51l937,1591r16,-2l971,1588r4,49l953,1636r-20,-1l873,1621r-19,-21l854,1536xe" filled="f" strokeweight=".02106mm">
              <v:path arrowok="t"/>
            </v:shape>
            <v:shape id="docshape490" o:spid="_x0000_s2680" type="#_x0000_t75" style="position:absolute;left:853;top:1540;width:53;height:61">
              <v:imagedata r:id="rId131" o:title=""/>
            </v:shape>
            <v:shape id="docshape491" o:spid="_x0000_s2679" style="position:absolute;left:853;top:1540;width:53;height:61" coordorigin="853,1541" coordsize="53,61" path="m904,1548r-10,10l888,1556r-7,-5l870,1551r-9,1l861,1545r1,-4l853,1550r1,50l862,1590r12,1l876,1593r14,7l895,1601r10,-1l904,1548xe" filled="f" strokeweight=".02106mm">
              <v:path arrowok="t"/>
            </v:shape>
            <v:shape id="docshape492" o:spid="_x0000_s2678" type="#_x0000_t75" style="position:absolute;left:439;top:1511;width:212;height:83">
              <v:imagedata r:id="rId132" o:title=""/>
            </v:shape>
            <v:shape id="docshape493" o:spid="_x0000_s2677" style="position:absolute;left:439;top:1511;width:212;height:83" coordorigin="439,1512" coordsize="212,83" path="m650,1512r-13,2l619,1518r-19,3l587,1523r-20,l552,1523r-14,1l518,1527r-19,1l480,1529r-19,4l440,1545r-1,49l458,1585r20,-3l499,1581r22,l543,1581r22,-3l586,1575r21,-1l617,1573r12,-3l640,1568r10,-1l650,1512xe" filled="f" strokeweight=".02106mm">
              <v:path arrowok="t"/>
            </v:shape>
            <v:shape id="docshape494" o:spid="_x0000_s2676" type="#_x0000_t75" style="position:absolute;left:636;top:1502;width:66;height:77">
              <v:imagedata r:id="rId133" o:title=""/>
            </v:shape>
            <v:shape id="docshape495" o:spid="_x0000_s2675" style="position:absolute;left:636;top:1502;width:66;height:77" coordorigin="637,1503" coordsize="66,77" path="m663,1503r13,l691,1503r11,8l702,1520r,41l702,1571r-11,8l676,1579r-13,l649,1579r-12,-8l637,1561r,-41l637,1511r12,-8l663,1503xe" filled="f" strokeweight=".02106mm">
              <v:path arrowok="t"/>
            </v:shape>
            <v:shape id="docshape496" o:spid="_x0000_s2674" type="#_x0000_t75" style="position:absolute;left:666;top:508;width:13;height:718">
              <v:imagedata r:id="rId134" o:title=""/>
            </v:shape>
            <v:shape id="docshape497" o:spid="_x0000_s2673" style="position:absolute;left:666;top:508;width:13;height:718" coordorigin="666,509" coordsize="13,718" path="m666,509r,713l677,1226r1,-717l666,509xe" filled="f" strokeweight=".00564mm">
              <v:path arrowok="t"/>
            </v:shape>
            <v:shape id="docshape498" o:spid="_x0000_s2672" type="#_x0000_t75" style="position:absolute;left:693;top:1514;width:212;height:86">
              <v:imagedata r:id="rId135" o:title=""/>
            </v:shape>
            <v:shape id="docshape499" o:spid="_x0000_s2671" style="position:absolute;left:693;top:1514;width:212;height:86" coordorigin="694,1514" coordsize="212,86" path="m694,1514r13,3l726,1520r18,4l757,1525r21,l792,1525r15,1l827,1529r19,2l864,1531r19,5l904,1548r1,52l886,1590r-20,-4l845,1584r-22,l801,1584r-22,-3l758,1578r-21,-1l727,1575r-11,-2l704,1570r-10,l694,1514xe" filled="f" strokeweight=".02106mm">
              <v:path arrowok="t"/>
            </v:shape>
            <v:shape id="docshape500" o:spid="_x0000_s2670" style="position:absolute;left:495;top:936;width:578;height:102" coordorigin="496,937" coordsize="578,102" o:spt="100" adj="0,,0" path="m496,949r577,-1l1073,937r-577,l496,949xm513,1038r560,-1l1073,1026r-564,l513,1038xe" filled="f" strokeweight=".00544mm">
              <v:stroke joinstyle="round"/>
              <v:formulas/>
              <v:path arrowok="t" o:connecttype="segments"/>
            </v:shape>
            <v:shape id="docshape501" o:spid="_x0000_s2669" type="#_x0000_t75" style="position:absolute;left:171;top:452;width:234;height:187">
              <v:imagedata r:id="rId136" o:title=""/>
            </v:shape>
            <v:shape id="docshape502" o:spid="_x0000_s2668" style="position:absolute;left:171;top:452;width:234;height:187" coordorigin="172,453" coordsize="234,187" path="m172,639r6,-1l185,637r5,-2l197,633r5,l208,631r6,-2l220,629r6,-1l231,627r7,-1l244,624r6,-2l257,623r5,-3l268,618r6,l279,614r5,-3l290,609r6,-3l300,604r6,-4l311,596r5,-4l320,589r5,-4l330,582r3,-5l338,573r5,-3l346,564r3,-4l353,555r5,-3l360,546r4,-5l367,536r3,-5l373,527r3,-5l379,516r3,-6l385,505r2,-5l389,494r2,-5l393,484r2,-8l398,471r,-3l400,464r,-1l405,453r-7,3l396,457r-5,1l388,459r-4,-3l375,458r-4,1l365,460r-6,1l354,463r-5,3l343,466r-4,2l332,469r-5,3l323,474r-7,2l312,478r-6,3l301,483r-4,2l291,489r-3,2l282,493r-6,3l270,498r-2,4l263,506r-5,5l254,514r-6,4l243,522r-3,5l235,531r-3,5l227,541r-4,5l219,550r-3,6l212,561r-4,5l206,572r-3,6l199,583r-2,5l193,595r-2,3l188,605r-2,7l183,617r-3,5l177,627r-2,6l172,639r,l172,639e" filled="f" strokeweight=".01683mm">
              <v:path arrowok="t"/>
            </v:shape>
            <v:shape id="docshape503" o:spid="_x0000_s2667" style="position:absolute;left:172;top:464;width:217;height:175" coordorigin="173,464" coordsize="217,175" path="m390,464r-52,41l281,548r-56,45l173,637r,1l173,639r1,-1l222,597r56,-45l336,507r54,-43xe" fillcolor="#8eaa33" stroked="f">
              <v:path arrowok="t"/>
            </v:shape>
            <v:shape id="docshape504" o:spid="_x0000_s2666" type="#_x0000_t75" style="position:absolute;left:130;top:460;width:148;height:261">
              <v:imagedata r:id="rId137" o:title=""/>
            </v:shape>
            <v:shape id="docshape505" o:spid="_x0000_s2665" style="position:absolute;left:130;top:460;width:148;height:261" coordorigin="131,461" coordsize="148,261" path="m131,721r5,-4l142,714r4,-3l152,706r4,-2l161,700r5,-4l172,693r4,-3l181,687r6,-3l192,680r5,-4l203,674r4,-5l212,666r6,-3l221,657r3,-4l229,649r4,-5l236,640r4,-6l244,629r3,-6l250,619r2,-6l256,608r1,-6l260,597r3,-4l264,586r2,-5l267,575r3,-5l270,564r2,-6l273,552r1,-5l275,541r1,-5l277,529r,-7l278,517r,-5l278,505r,-6l277,494r-1,-8l277,481r-1,-4l277,472r,l277,461r-6,5l270,469r-4,2l264,472r-5,l252,477r-4,2l243,482r-6,4l233,489r-3,5l224,496r-2,4l216,503r-4,4l209,511r-6,4l200,519r-4,5l192,528r-3,3l185,537r-3,3l178,544r-5,6l169,554r-1,3l165,563r-2,7l160,574r-4,6l153,586r-1,5l149,597r-2,6l145,609r-2,6l141,621r-1,6l139,633r-2,7l137,646r-1,6l135,658r,7l133,672r,4l133,683r1,7l132,696r,6l131,708r,6l131,721r,l131,721e" filled="f" strokeweight=".01683mm">
              <v:path arrowok="t"/>
            </v:shape>
            <v:shape id="docshape506" o:spid="_x0000_s2664" style="position:absolute;left:131;top:477;width:136;height:243" coordorigin="131,477" coordsize="136,243" path="m267,477r-33,57l198,596r-36,62l131,718r,2l132,720r1,-1l162,663r35,-63l234,537r33,-60xe" fillcolor="#8eaa33" stroked="f">
              <v:path arrowok="t"/>
            </v:shape>
            <v:shape id="docshape507" o:spid="_x0000_s2663" type="#_x0000_t75" style="position:absolute;left:139;top:554;width:222;height:201">
              <v:imagedata r:id="rId138" o:title=""/>
            </v:shape>
            <v:shape id="docshape508" o:spid="_x0000_s2662" style="position:absolute;left:139;top:554;width:222;height:201" coordorigin="140,554" coordsize="222,201" path="m140,755r6,-2l153,751r4,-2l164,747r6,-1l175,744r7,-2l188,741r5,-1l198,738r7,-1l211,735r6,-2l224,732r4,-2l235,728r6,-1l245,723r5,-3l256,717r5,-4l266,711r5,-4l276,702r5,-3l285,695r4,-4l294,687r3,-5l301,678r5,-3l309,668r3,-4l316,660r4,-5l322,650r3,-5l329,639r2,-5l334,630r3,-5l339,619r3,-7l344,608r2,-5l348,596r2,-5l351,586r1,-8l355,573r,-4l357,565r,l361,554r-7,4l352,559r-5,1l345,561r-4,-2l332,561r-4,1l322,564r-6,1l310,567r-4,3l300,571r-4,3l289,575r-4,3l281,580r-7,2l270,585r-6,3l259,590r-4,3l250,597r-4,2l241,602r-6,3l229,608r-1,3l223,616r-5,5l214,624r-5,4l204,633r-3,5l197,643r-4,4l189,653r-4,5l182,663r-3,5l175,674r-4,5l170,685r-3,6l164,696r-3,6l158,709r-1,3l154,719r-1,7l149,731r-2,6l144,742r-1,6l140,755r,-1l140,755e" filled="f" strokeweight=".01683mm">
              <v:path arrowok="t"/>
            </v:shape>
            <v:shape id="docshape509" o:spid="_x0000_s2661" style="position:absolute;left:140;top:566;width:206;height:188" coordorigin="141,567" coordsize="206,188" path="m347,567r-49,43l244,657r-54,48l141,752r,1l141,754r2,-1l188,709r53,-48l296,612r51,-45xe" fillcolor="#8eaa33" stroked="f">
              <v:path arrowok="t"/>
            </v:shape>
            <v:shape id="docshape510" o:spid="_x0000_s2660" type="#_x0000_t75" style="position:absolute;left:102;top:503;width:107;height:295">
              <v:imagedata r:id="rId139" o:title=""/>
            </v:shape>
            <v:shape id="docshape511" o:spid="_x0000_s2659" style="position:absolute;left:102;top:503;width:107;height:295" coordorigin="102,504" coordsize="107,295" path="m126,798r4,-6l134,787r3,-4l141,777r3,-4l148,768r3,-6l155,758r4,-5l162,749r5,-5l170,739r4,-6l179,729r2,-5l184,718r4,-4l190,708r2,-5l195,697r2,-6l199,686r1,-7l202,673r1,-6l204,662r1,-6l206,650r-1,-6l206,638r2,-5l207,626r,-5l206,615r2,-6l206,603r-1,-6l204,591r,-5l202,580r,-5l200,568r-1,-7l197,556r-1,-5l193,545r-2,-5l189,535r-4,-7l185,522r-3,-2l181,515r,-1l178,504r-4,7l174,513r-4,4l169,519r-5,1l159,527r-3,4l153,535r-4,5l146,545r-2,5l140,554r-2,5l134,564r-2,5l130,573r-4,6l125,584r-3,6l120,595r-2,4l116,606r-1,4l112,615r-3,7l106,627r1,4l106,637r,7l104,649r-1,7l102,663r1,5l102,675r,5l102,687r,7l102,700r2,6l104,712r1,7l107,725r1,6l109,737r2,6l112,751r1,3l116,761r3,6l119,774r2,6l122,785r2,6l126,798r,-1l126,798e" filled="f" strokeweight=".01683mm">
              <v:path arrowok="t"/>
            </v:shape>
            <v:shape id="docshape512" o:spid="_x0000_s2658" style="position:absolute;left:125;top:522;width:49;height:274" coordorigin="126,522" coordsize="49,274" path="m174,522r-12,65l148,657r-13,71l126,795r,1l126,796r1,-1l136,732r12,-70l162,590r12,-68xe" fillcolor="#8eaa33" stroked="f">
              <v:path arrowok="t"/>
            </v:shape>
            <v:shape id="docshape513" o:spid="_x0000_s2657" type="#_x0000_t75" style="position:absolute;left:108;top:627;width:176;height:243">
              <v:imagedata r:id="rId140" o:title=""/>
            </v:shape>
            <v:shape id="docshape514" o:spid="_x0000_s2656" style="position:absolute;left:108;top:627;width:176;height:243" coordorigin="108,628" coordsize="176,243" path="m108,870r6,-3l121,864r3,-3l131,857r5,-2l141,852r6,-3l152,847r5,-3l162,842r6,-3l174,836r6,-4l186,831r4,-4l196,824r5,-3l205,816r4,-3l214,809r5,-5l222,801r5,-5l231,790r3,-4l238,782r3,-6l245,772r2,-6l250,761r4,-4l256,750r2,-5l260,740r4,-5l265,729r2,-5l269,717r2,-5l272,707r2,-5l275,695r2,-6l278,683r,-5l279,671r1,-5l280,661r-1,-9l281,647r-1,-3l281,639r1,l283,628r-6,4l275,634r-4,2l269,637r-5,-1l256,641r-4,1l247,645r-6,3l236,651r-4,4l227,657r-3,3l217,663r-4,3l210,669r-6,4l200,677r-5,4l191,684r-3,4l183,693r-3,2l176,699r-6,5l165,708r-1,3l161,717r-4,6l154,727r-5,5l146,738r-2,5l141,748r-3,6l135,760r-3,6l130,771r-2,6l126,783r-3,7l123,795r-2,7l120,808r-1,6l117,821r-1,4l115,832r,7l113,845r-2,6l110,856r,7l108,870r1,-1l108,870e" filled="f" strokeweight=".01683mm">
              <v:path arrowok="t"/>
            </v:shape>
            <v:shape id="docshape515" o:spid="_x0000_s2655" style="position:absolute;left:109;top:642;width:163;height:226" coordorigin="109,643" coordsize="163,226" path="m272,643r-40,53l189,752r-42,59l109,867r,1l109,869r2,-1l146,815r42,-58l231,698r41,-55xe" fillcolor="#8eaa33" stroked="f">
              <v:path arrowok="t"/>
            </v:shape>
            <v:shape id="docshape516" o:spid="_x0000_s2654" type="#_x0000_t75" style="position:absolute;left:49;top:616;width:103;height:299">
              <v:imagedata r:id="rId141" o:title=""/>
            </v:shape>
            <v:shape id="docshape517" o:spid="_x0000_s2653" style="position:absolute;left:49;top:616;width:103;height:299" coordorigin="49,616" coordsize="103,299" path="m104,915r2,-6l110,902r1,-4l114,891r3,-4l119,881r2,-6l124,870r3,-5l129,860r4,-6l134,848r3,-6l141,836r1,-5l144,825r3,-5l147,814r1,-6l150,802r1,-7l152,791r,-7l152,777r,-6l152,766r-1,-7l152,754r-2,-6l149,742r1,-6l147,730r-1,-5l144,719r,-6l141,708r-2,-6l137,696r-2,-5l133,686r-1,-5l129,675r-3,-6l123,664r-2,-5l117,653r-3,-4l111,644r-5,-6l104,633r-3,-2l99,626r,l93,616r-2,8l91,626r-2,5l88,633r-5,2l80,643r-2,4l75,652r-3,6l71,664r-1,5l67,674r-1,5l63,684r-1,6l61,695r-2,6l58,706r-1,6l55,718r,4l54,729r,4l52,739r-1,7l49,752r2,3l51,762r1,7l52,774r,7l52,788r2,5l55,799r1,6l57,812r2,6l60,824r3,6l65,835r1,7l70,847r2,6l75,859r3,5l81,872r1,3l86,881r4,5l92,893r3,5l97,903r3,5l104,915r,-1l104,915e" filled="f" strokeweight=".01683mm">
              <v:path arrowok="t"/>
            </v:shape>
            <v:shape id="docshape518" o:spid="_x0000_s2652" style="position:absolute;left:93;top:635;width:11;height:278" coordorigin="94,635" coordsize="11,278" path="m94,635r1,66l96,772r2,72l103,912r,1l104,913r,-1l100,849,97,777,96,704,94,635xe" fillcolor="#8eaa33" stroked="f">
              <v:path arrowok="t"/>
            </v:shape>
            <v:shape id="docshape519" o:spid="_x0000_s2651" type="#_x0000_t75" style="position:absolute;left:99;top:715;width:130;height:274">
              <v:imagedata r:id="rId142" o:title=""/>
            </v:shape>
            <v:shape id="docshape520" o:spid="_x0000_s2650" style="position:absolute;left:99;top:715;width:130;height:274" coordorigin="99,716" coordsize="130,274" path="m101,989r5,-4l112,980r3,-3l121,972r4,-3l130,965r5,-5l140,957r4,-4l148,950r6,-3l158,942r5,-5l169,934r3,-4l177,926r5,-4l185,917r3,-5l192,907r4,-5l199,898r3,-6l205,886r2,-6l210,876r2,-6l215,865r,-7l218,853r3,-5l221,841r1,-5l223,831r3,-6l225,819r1,-6l227,806r,-5l228,796r,-6l228,784r,-7l229,771r-1,-5l227,759r-1,-5l226,749r-3,-8l224,735r-1,-3l223,727r,l222,716r-5,6l216,724r-4,2l210,728r-5,l198,734r-3,3l190,740r-5,4l181,748r-3,5l173,756r-2,4l165,764r-3,4l159,772r-5,5l151,781r-4,5l144,790r-3,4l138,800r-3,3l132,808r-5,6l123,818r,4l121,828r-2,7l116,840r-3,5l111,852r-1,5l108,864r-1,5l105,876r-2,6l102,888r,6l101,900r-2,7l100,913r,7l99,926r1,6l99,940r1,3l100,951r2,6l100,964r1,6l100,975r1,7l101,989r1,-1l101,989e" filled="f" strokeweight=".01683mm">
              <v:path arrowok="t"/>
            </v:shape>
            <v:shape id="docshape521" o:spid="_x0000_s2649" style="position:absolute;left:101;top:732;width:113;height:255" coordorigin="102,733" coordsize="113,255" path="m214,733r-27,60l156,857r-29,66l102,986r,1l102,987r1,l127,928r29,-66l186,795r28,-62xe" fillcolor="#8eaa33" stroked="f">
              <v:path arrowok="t"/>
            </v:shape>
            <v:shape id="docshape522" o:spid="_x0000_s2648" type="#_x0000_t75" style="position:absolute;left:17;top:743;width:112;height:290">
              <v:imagedata r:id="rId143" o:title=""/>
            </v:shape>
            <v:shape id="docshape523" o:spid="_x0000_s2647" style="position:absolute;left:17;top:743;width:112;height:290" coordorigin="18,744" coordsize="112,290" path="m106,1034r1,-6l110,1020r,-4l111,1009r2,-5l114,998r1,-7l117,985r1,-5l119,975r3,-6l122,962r2,-7l126,949r,-5l127,938r2,-6l128,926r,-6l128,914r-1,-7l127,903r-1,-8l125,889r-2,-6l123,878r-2,-6l120,866r-4,-5l115,855r-1,-5l110,844r-2,-5l105,834r-1,-6l100,823r-3,-5l94,813r-3,-5l88,804r-3,-5l81,794r-5,-6l73,784r-3,-4l65,775r-4,-4l57,768r-6,-5l48,758r-3,-1l42,753r-1,-1l34,744r,8l34,754r-2,5l32,762r-4,2l27,773r-2,4l24,783r-2,6l22,795r,6l20,806r1,5l18,817r1,5l19,827r-1,7l18,839r,7l18,851r,5l19,863r,4l19,872r1,8l19,886r2,3l23,895r3,7l26,907r1,7l30,920r2,5l34,931r3,5l40,942r2,6l45,954r4,5l52,964r3,7l59,975r4,5l66,985r4,5l75,996r2,3l82,1005r5,4l90,1015r4,4l97,1024r5,4l106,1034r,-1l106,1034e" filled="f" strokeweight=".01683mm">
              <v:path arrowok="t"/>
            </v:shape>
            <v:shape id="docshape524" o:spid="_x0000_s2646" style="position:absolute;left:38;top:762;width:69;height:270" coordorigin="38,763" coordsize="69,270" path="m38,763r15,64l69,896r17,70l105,1031r1,1l106,1032r,-1l89,970,71,901,54,829,38,763xe" fillcolor="#8eaa33" stroked="f">
              <v:path arrowok="t"/>
            </v:shape>
            <v:shape id="docshape525" o:spid="_x0000_s2645" type="#_x0000_t75" style="position:absolute;left:99;top:814;width:108;height:293">
              <v:imagedata r:id="rId144" o:title=""/>
            </v:shape>
            <v:shape id="docshape526" o:spid="_x0000_s2644" style="position:absolute;left:99;top:814;width:108;height:293" coordorigin="99,814" coordsize="108,293" path="m119,1107r4,-5l128,1096r3,-4l135,1086r4,-4l142,1078r4,-6l150,1068r4,-5l157,1059r5,-4l165,1049r4,-5l174,1039r2,-5l180,1029r5,-4l186,1019r2,-5l191,1008r3,-6l196,998r2,-7l199,984r1,-5l202,974r1,-7l205,962r-1,-6l205,950r2,-6l205,938r1,-6l206,927r1,-6l205,915r,-6l204,902r,-5l203,892r-1,-6l201,880r-2,-7l199,868r-2,-6l195,856r-2,-5l191,846r-4,-7l187,833r-2,-2l184,826r,-1l181,814r-4,7l176,824r-3,3l171,829r-4,1l161,837r-3,4l155,845r-5,5l147,855r-2,5l141,864r-2,4l135,873r-2,5l130,883r-3,5l125,893r-3,6l120,904r-2,4l116,915r-2,3l111,923r-3,7l105,935r1,4l105,946r-1,7l103,958r-2,6l100,971r,6l99,983r1,6l99,995r,7l99,1008r1,6l101,1020r,7l102,1033r2,6l104,1045r2,7l107,1059r1,4l110,1070r3,6l113,1082r2,6l116,1094r2,6l119,1107r1,-1l119,1107e" filled="f" strokeweight=".01683mm">
              <v:path arrowok="t"/>
            </v:shape>
            <v:shape id="docshape527" o:spid="_x0000_s2643" style="position:absolute;left:119;top:832;width:58;height:273" coordorigin="119,833" coordsize="58,273" path="m176,833r-14,64l146,967r-15,70l119,1104r,1l120,1105r1,-1l131,1042r15,-70l162,900r14,-67xe" fillcolor="#8eaa33" stroked="f">
              <v:path arrowok="t"/>
            </v:shape>
            <v:shape id="docshape528" o:spid="_x0000_s2642" type="#_x0000_t75" style="position:absolute;top:881;width:136;height:269">
              <v:imagedata r:id="rId145" o:title=""/>
            </v:shape>
            <v:shape id="docshape529" o:spid="_x0000_s2641" style="position:absolute;top:881;width:136;height:269" coordorigin="1,881" coordsize="136,269" path="m133,1150r,-7l134,1136r-1,-5l133,1124r1,-5l134,1113r-1,-7l134,1100r,-5l134,1089r1,-6l134,1076r,-7l136,1063r-2,-5l134,1051r1,-6l132,1040r-1,-6l130,1028r-2,-6l127,1017r-3,-7l121,1004r-2,-5l117,994r-3,-5l112,983r-5,-4l105,973r-2,-5l98,963r-3,-4l91,955r-2,-6l84,945r-4,-4l75,936r-3,-4l67,929r-3,-4l59,920r-6,-4l49,912r-4,-3l39,906r-4,-3l30,900r-7,-3l19,892r-3,l12,888r,l3,881r1,8l5,891r-1,5l4,899r-3,3l1,911r,5l1,922r,6l1,934r2,5l2,945r1,4l2,956r2,5l5,966r,7l7,978r1,6l9,989r2,5l13,1000r1,4l15,1010r2,7l17,1023r3,3l23,1031r4,6l29,1042r2,6l35,1054r3,5l42,1064r3,5l49,1074r4,6l57,1084r5,5l66,1093r4,6l75,1102r5,4l84,1111r5,4l95,1120r3,2l104,1127r6,2l114,1134r5,4l123,1142r5,3l133,1150r,-1l133,1150e" filled="f" strokeweight=".01683mm">
              <v:path arrowok="t"/>
            </v:shape>
            <v:shape id="docshape530" o:spid="_x0000_s2640" style="position:absolute;left:10;top:898;width:123;height:250" coordorigin="11,899" coordsize="123,250" path="m11,899r28,59l69,1023r31,65l132,1148r,l133,1148r,-1l103,1091,72,1027,40,960,11,899xe" fillcolor="#8eaa33" stroked="f">
              <v:path arrowok="t"/>
            </v:shape>
            <v:shape id="docshape531" o:spid="_x0000_s2639" type="#_x0000_t75" style="position:absolute;left:112;top:919;width:103;height:299">
              <v:imagedata r:id="rId146" o:title=""/>
            </v:shape>
            <v:shape id="docshape532" o:spid="_x0000_s2638" style="position:absolute;left:112;top:919;width:103;height:299" coordorigin="112,920" coordsize="103,299" path="m161,1218r3,-6l168,1206r1,-4l172,1195r3,-4l178,1185r2,-6l183,1174r3,-5l188,1164r4,-5l194,1152r3,-6l201,1141r1,-5l205,1130r3,-5l208,1119r1,-6l211,1107r1,-6l213,1096r1,-7l214,1082r,-6l215,1071r-1,-6l215,1059r-2,-6l213,1047r,-6l211,1035r-1,-5l208,1024r,-6l206,1013r-2,-6l202,1001r-2,-5l198,991r-1,-6l194,979r-3,-6l189,968r-3,-5l183,958r-3,-5l177,948r-5,-6l171,937r-3,-2l166,930r,l161,920r-3,7l158,930r-3,4l155,936r-5,2l146,946r-2,4l142,955r-4,6l136,966r-1,6l132,976r,5l128,987r-1,5l126,997r-3,6l123,1008r-2,7l119,1020r,4l118,1031r-1,4l116,1041r-2,7l112,1054r2,3l114,1064r1,7l114,1076r,7l114,1090r2,5l116,1101r2,6l119,1114r1,6l121,1126r2,6l125,1138r2,7l130,1150r2,6l134,1162r3,5l140,1174r1,3l145,1184r4,6l150,1196r3,5l155,1207r3,5l161,1218r1,l161,1218e" filled="f" strokeweight=".01683mm">
              <v:path arrowok="t"/>
            </v:shape>
            <v:shape id="docshape533" o:spid="_x0000_s2637" style="position:absolute;left:158;top:938;width:5;height:279" coordorigin="158,939" coordsize="5,279" path="m160,939r,66l158,1076r,72l161,1216r,1l162,1217r,-1l160,1152r,-71l160,1007r,-68xe" fillcolor="#8eaa33" stroked="f">
              <v:path arrowok="t"/>
            </v:shape>
            <v:shape id="docshape534" o:spid="_x0000_s2636" type="#_x0000_t75" style="position:absolute;top:1022;width:184;height:236">
              <v:imagedata r:id="rId147" o:title=""/>
            </v:shape>
            <v:shape id="docshape535" o:spid="_x0000_s2635" style="position:absolute;top:1022;width:184;height:236" coordorigin=",1022" coordsize="184,236" path="m184,1258r-1,-7l182,1244r-2,-4l178,1233r,-6l177,1222r-2,-7l174,1209r-1,-5l172,1198r,-6l170,1185r-2,-6l168,1172r-2,-5l164,1161r,-6l160,1150r-3,-5l155,1139r-3,-6l150,1129r-4,-6l142,1118r-3,-5l136,1109r-5,-5l128,1099r-5,-3l120,1091r-3,-5l111,1083r-4,-4l102,1076r-3,-5l93,1068r-5,-4l83,1061r-5,-3l74,1055r-5,-3l63,1049r-6,-4l53,1043r-5,-2l41,1038r-5,-2l31,1035r-8,-2l19,1029r-4,1l11,1027r,l,1022r3,8l5,1032r,5l6,1039r-3,4l6,1052r,4l7,1062r1,6l10,1074r2,5l13,1084r2,5l16,1095r2,5l20,1105r2,6l25,1115r2,7l29,1126r3,5l35,1137r2,3l39,1145r3,7l44,1158r4,2l52,1165r5,5l60,1174r3,6l68,1185r4,3l77,1193r4,4l86,1201r5,5l96,1209r5,4l106,1216r5,5l117,1223r6,3l128,1230r6,2l140,1236r3,2l150,1241r7,2l162,1247r5,2l172,1252r6,2l184,1258r,-1l184,1258e" filled="f" strokeweight=".01683mm">
              <v:path arrowok="t"/>
            </v:shape>
            <v:shape id="docshape536" o:spid="_x0000_s2634" style="position:absolute;left:11;top:1037;width:172;height:219" coordorigin="12,1038" coordsize="172,219" path="m12,1038r40,52l94,1147r44,57l182,1256r1,l184,1256r-1,-1l142,1207,98,1150,54,1092,12,1038xe" fillcolor="#8eaa33" stroked="f">
              <v:path arrowok="t"/>
            </v:shape>
            <v:shape id="docshape537" o:spid="_x0000_s2633" type="#_x0000_t75" style="position:absolute;left:143;top:1026;width:109;height:293">
              <v:imagedata r:id="rId148" o:title=""/>
            </v:shape>
            <v:shape id="docshape538" o:spid="_x0000_s2632" style="position:absolute;left:143;top:1026;width:109;height:293" coordorigin="143,1027" coordsize="109,293" path="m226,1319r1,-7l230,1305r,-4l232,1294r2,-5l235,1283r1,-7l238,1271r1,-6l241,1260r3,-6l244,1248r2,-7l249,1235r,-5l250,1223r2,-5l251,1211r,-5l252,1199r-1,-6l251,1188r-1,-7l249,1175r-1,-6l247,1164r-2,-7l245,1152r-3,-6l240,1141r,-6l236,1129r-2,-5l231,1119r-1,-6l226,1108r-2,-5l220,1098r-2,-5l215,1088r-3,-5l208,1078r-4,-5l201,1068r-4,-4l193,1059r-4,-4l185,1051r-6,-5l176,1041r-3,-1l170,1036r,-1l163,1027r-1,8l163,1037r-2,5l160,1044r-3,3l155,1056r-2,4l152,1066r-2,6l149,1077r,6l147,1088r,5l145,1099r,6l145,1110r-1,6l144,1121r,7l143,1133r1,5l144,1145r,4l144,1155r,7l143,1168r3,3l147,1178r3,6l150,1190r1,6l153,1203r2,5l157,1214r3,5l162,1225r3,6l167,1237r4,5l174,1248r2,6l181,1258r3,6l187,1269r4,5l195,1280r3,3l203,1289r4,4l210,1299r4,5l217,1309r4,4l226,1319r,-1l226,1319e" filled="f" strokeweight=".01683mm">
              <v:path arrowok="t"/>
            </v:shape>
            <v:shape id="docshape539" o:spid="_x0000_s2631" style="position:absolute;left:166;top:1045;width:60;height:272" coordorigin="166,1046" coordsize="60,272" path="m166,1046r14,64l193,1180r15,71l225,1316r,1l226,1317r,-1l210,1255r-15,-71l181,1112r-15,-66xe" fillcolor="#8eaa33" stroked="f">
              <v:path arrowok="t"/>
            </v:shape>
            <v:shape id="docshape540" o:spid="_x0000_s2630" type="#_x0000_t75" style="position:absolute;left:27;top:1160;width:229;height:193">
              <v:imagedata r:id="rId149" o:title=""/>
            </v:shape>
            <v:shape id="docshape541" o:spid="_x0000_s2629" style="position:absolute;left:27;top:1160;width:229;height:193" coordorigin="28,1160" coordsize="229,193" path="m256,1353r-2,-6l251,1340r-2,-4l245,1329r-1,-5l241,1319r-3,-6l236,1307r-2,-5l232,1297r-1,-7l227,1285r-3,-6l223,1272r-3,-4l217,1262r-2,-6l210,1252r-3,-4l203,1242r-4,-4l196,1234r-5,-5l186,1224r-4,-3l178,1217r-5,-4l169,1209r-6,-2l158,1203r-4,-4l148,1197r-5,-3l138,1191r-4,-4l128,1186r-6,-2l116,1181r-5,-2l106,1177r-5,-2l95,1173r-7,-2l83,1170r-5,-1l71,1168r-6,-1l60,1166r-8,l47,1164r-3,1l39,1163r-1,l28,1160r4,7l34,1169r1,5l36,1176r-1,4l39,1188r1,5l42,1198r3,6l47,1209r4,4l53,1219r3,3l58,1229r3,4l64,1237r3,6l71,1247r3,5l77,1256r4,4l85,1265r3,3l91,1273r5,6l99,1284r3,1l108,1289r6,4l117,1297r5,4l127,1305r5,3l138,1312r5,2l149,1318r6,3l160,1324r6,2l171,1328r6,4l183,1333r7,1l195,1337r6,1l209,1341r3,l220,1343r6,1l232,1346r6,2l243,1350r6,1l256,1353r,-1l256,1353e" filled="f" strokeweight=".01683mm">
              <v:path arrowok="t"/>
            </v:shape>
            <v:shape id="docshape542" o:spid="_x0000_s2628" style="position:absolute;left:41;top:1173;width:214;height:179" coordorigin="42,1173" coordsize="214,179" path="m42,1173r50,43l145,1263r55,47l254,1351r1,1l255,1351r,-1l205,1311r-55,-46l94,1217,42,1173xe" fillcolor="#8eaa33" stroked="f">
              <v:path arrowok="t"/>
            </v:shape>
            <v:shape id="docshape543" o:spid="_x0000_s2627" type="#_x0000_t75" style="position:absolute;left:183;top:1131;width:131;height:273">
              <v:imagedata r:id="rId41" o:title=""/>
            </v:shape>
            <v:shape id="docshape544" o:spid="_x0000_s2626" style="position:absolute;left:183;top:1131;width:131;height:273" coordorigin="184,1131" coordsize="131,273" path="m310,1404r,-7l311,1390r-1,-5l310,1378r1,-5l311,1367r,-7l312,1354r,-6l312,1343r2,-6l313,1330r,-7l315,1317r-2,-5l313,1305r1,-6l312,1293r-1,-5l310,1282r-2,-7l307,1271r-2,-7l302,1258r-2,-6l298,1247r-3,-5l293,1236r-4,-4l287,1226r-2,-5l280,1216r-3,-4l274,1207r-3,-5l266,1198r-3,-5l258,1188r-3,-4l251,1181r-4,-5l242,1172r-5,-5l233,1164r-4,-3l223,1157r-4,-4l214,1151r-7,-4l204,1143r-4,-1l197,1138r-1,l188,1131r1,8l190,1141r-1,5l189,1149r-4,3l185,1161r,5l185,1171r-1,7l184,1184r2,5l185,1194r1,5l185,1206r1,5l187,1216r,7l189,1227r1,7l191,1239r1,5l194,1251r1,3l196,1260r1,7l198,1273r2,3l203,1282r4,6l209,1293r2,6l214,1305r4,5l221,1315r3,5l228,1325r4,6l235,1336r5,4l244,1345r4,6l253,1354r5,4l262,1363r5,4l272,1372r3,3l281,1379r5,4l290,1387r5,5l299,1395r5,4l310,1404r,-1l310,1404e" filled="f" strokeweight=".01683mm">
              <v:path arrowok="t"/>
            </v:shape>
            <v:shape id="docshape545" o:spid="_x0000_s2625" style="position:absolute;left:194;top:1148;width:115;height:254" coordorigin="195,1149" coordsize="115,254" path="m195,1149r26,60l249,1275r29,66l308,1401r1,1l309,1402r,-1l281,1344r-29,-65l223,1211r-28,-62xe" fillcolor="#8eaa33" stroked="f">
              <v:path arrowok="t"/>
            </v:shape>
            <v:shape id="docshape546" o:spid="_x0000_s2624" type="#_x0000_t75" style="position:absolute;left:82;top:1287;width:264;height:143">
              <v:imagedata r:id="rId40" o:title=""/>
            </v:shape>
            <v:shape id="docshape547" o:spid="_x0000_s2623" style="position:absolute;left:82;top:1287;width:264;height:143" coordorigin="83,1288" coordsize="264,143" path="m347,1430r-4,-5l339,1419r-3,-4l331,1410r-2,-5l325,1400r-4,-5l318,1390r-4,-5l311,1381r-3,-6l304,1370r-4,-5l297,1359r-4,-4l289,1350r-3,-5l281,1342r-5,-4l272,1334r-5,-4l263,1327r-6,-4l251,1320r-5,-3l242,1314r-6,-3l231,1308r-6,-1l220,1304r-5,-3l208,1300r-5,-1l198,1297r-6,-3l186,1294r-6,-1l174,1292r-5,-1l163,1290r-5,-1l151,1289r-7,-1l139,1288r-5,l127,1288r-6,l116,1289r-8,1l103,1289r-4,2l94,1290r,l83,1290r6,5l91,1297r2,4l95,1303r-1,5l100,1315r2,4l105,1324r4,5l112,1333r5,4l119,1342r4,3l127,1350r4,4l134,1357r5,5l143,1365r5,5l152,1373r3,3l161,1380r3,3l168,1387r6,5l178,1396r4,l188,1399r7,3l199,1405r5,3l211,1411r5,1l222,1415r6,1l234,1419r6,1l246,1422r6,1l258,1424r7,2l271,1426r7,l284,1428r6,l298,1429r3,l309,1429r6,-1l321,1429r7,1l333,1430r6,l347,1430r-1,l347,1430e" filled="f" strokeweight=".01683mm">
              <v:path arrowok="t"/>
            </v:shape>
            <v:shape id="docshape548" o:spid="_x0000_s2622" style="position:absolute;left:99;top:1299;width:246;height:131" coordorigin="99,1299" coordsize="246,131" path="m99,1299r58,32l219,1366r64,34l344,1430r1,l345,1429r-1,-1l287,1401r-63,-34l160,1332,99,1299xe" fillcolor="#8eaa33" stroked="f">
              <v:path arrowok="t"/>
            </v:shape>
          </v:group>
        </w:pict>
      </w:r>
      <w:r>
        <w:rPr>
          <w:rFonts w:ascii="Times New Roman"/>
          <w:sz w:val="20"/>
        </w:rPr>
      </w:r>
      <w:r>
        <w:rPr>
          <w:rFonts w:ascii="Times New Roman"/>
          <w:sz w:val="20"/>
        </w:rPr>
        <w:pict w14:anchorId="58B059A2">
          <v:shapetype id="_x0000_t202" coordsize="21600,21600" o:spt="202" path="m,l,21600r21600,l21600,xe">
            <v:stroke joinstyle="miter"/>
            <v:path gradientshapeok="t" o:connecttype="rect"/>
          </v:shapetype>
          <v:shape id="docshape229" o:spid="_x0000_s3174" type="#_x0000_t202" style="width:303.75pt;height:106.9pt;mso-left-percent:-10001;mso-top-percent:-10001;mso-position-horizontal:absolute;mso-position-horizontal-relative:char;mso-position-vertical:absolute;mso-position-vertical-relative:line;mso-left-percent:-10001;mso-top-percent:-10001" fillcolor="#e5e5ff" stroked="f">
            <v:textbox style="mso-next-textbox:#docshape229" inset="0,0,0,0">
              <w:txbxContent>
                <w:p w14:paraId="58B059CA" w14:textId="77777777" w:rsidR="007D17D7" w:rsidRPr="001F0F8C" w:rsidRDefault="007D17D7">
                  <w:pPr>
                    <w:pStyle w:val="Textoindependiente"/>
                    <w:spacing w:before="7"/>
                    <w:rPr>
                      <w:rFonts w:ascii="Times New Roman"/>
                      <w:bCs/>
                      <w:color w:val="000000"/>
                      <w:sz w:val="36"/>
                    </w:rPr>
                  </w:pPr>
                </w:p>
                <w:p w14:paraId="58B059CB" w14:textId="3480C1E1" w:rsidR="007D17D7" w:rsidRPr="001F0F8C" w:rsidRDefault="00857EC1">
                  <w:pPr>
                    <w:ind w:right="71"/>
                    <w:jc w:val="center"/>
                    <w:rPr>
                      <w:bCs/>
                      <w:color w:val="000000"/>
                      <w:sz w:val="28"/>
                    </w:rPr>
                  </w:pPr>
                  <w:r w:rsidRPr="001F0F8C">
                    <w:rPr>
                      <w:bCs/>
                      <w:color w:val="000000"/>
                      <w:sz w:val="28"/>
                    </w:rPr>
                    <w:t>TFG</w:t>
                  </w:r>
                  <w:r w:rsidRPr="001F0F8C">
                    <w:rPr>
                      <w:bCs/>
                      <w:color w:val="000000"/>
                      <w:spacing w:val="-16"/>
                      <w:sz w:val="28"/>
                    </w:rPr>
                    <w:t xml:space="preserve"> </w:t>
                  </w:r>
                  <w:r w:rsidRPr="001F0F8C">
                    <w:rPr>
                      <w:bCs/>
                      <w:color w:val="000000"/>
                      <w:sz w:val="28"/>
                    </w:rPr>
                    <w:t>del</w:t>
                  </w:r>
                  <w:r w:rsidRPr="001F0F8C">
                    <w:rPr>
                      <w:bCs/>
                      <w:color w:val="000000"/>
                      <w:spacing w:val="-15"/>
                      <w:sz w:val="28"/>
                    </w:rPr>
                    <w:t xml:space="preserve"> </w:t>
                  </w:r>
                  <w:r w:rsidRPr="001F0F8C">
                    <w:rPr>
                      <w:bCs/>
                      <w:color w:val="000000"/>
                      <w:sz w:val="28"/>
                    </w:rPr>
                    <w:t>Grado</w:t>
                  </w:r>
                  <w:r w:rsidRPr="001F0F8C">
                    <w:rPr>
                      <w:bCs/>
                      <w:color w:val="000000"/>
                      <w:spacing w:val="-15"/>
                      <w:sz w:val="28"/>
                    </w:rPr>
                    <w:t xml:space="preserve"> </w:t>
                  </w:r>
                  <w:r w:rsidRPr="001F0F8C">
                    <w:rPr>
                      <w:bCs/>
                      <w:color w:val="000000"/>
                      <w:sz w:val="28"/>
                    </w:rPr>
                    <w:t>en</w:t>
                  </w:r>
                  <w:r w:rsidRPr="001F0F8C">
                    <w:rPr>
                      <w:bCs/>
                      <w:color w:val="000000"/>
                      <w:spacing w:val="-14"/>
                      <w:sz w:val="28"/>
                    </w:rPr>
                    <w:t xml:space="preserve"> </w:t>
                  </w:r>
                  <w:r w:rsidR="00A33CF5">
                    <w:rPr>
                      <w:bCs/>
                      <w:color w:val="000000"/>
                      <w:spacing w:val="14"/>
                      <w:w w:val="101"/>
                      <w:sz w:val="28"/>
                    </w:rPr>
                    <w:t>Ingeniería</w:t>
                  </w:r>
                  <w:r w:rsidRPr="001F0F8C">
                    <w:rPr>
                      <w:bCs/>
                      <w:color w:val="000000"/>
                      <w:spacing w:val="-15"/>
                      <w:w w:val="99"/>
                      <w:sz w:val="28"/>
                    </w:rPr>
                    <w:t xml:space="preserve"> </w:t>
                  </w:r>
                  <w:r w:rsidR="00A33CF5">
                    <w:rPr>
                      <w:bCs/>
                      <w:color w:val="000000"/>
                      <w:spacing w:val="6"/>
                      <w:sz w:val="28"/>
                    </w:rPr>
                    <w:t>Informática</w:t>
                  </w:r>
                </w:p>
                <w:p w14:paraId="58B059CC" w14:textId="77777777" w:rsidR="007D17D7" w:rsidRPr="001F0F8C" w:rsidRDefault="007D17D7">
                  <w:pPr>
                    <w:pStyle w:val="Textoindependiente"/>
                    <w:spacing w:before="7"/>
                    <w:rPr>
                      <w:bCs/>
                      <w:color w:val="000000"/>
                      <w:sz w:val="28"/>
                    </w:rPr>
                  </w:pPr>
                </w:p>
                <w:p w14:paraId="58B059CD" w14:textId="1BA4413F" w:rsidR="007D17D7" w:rsidRPr="001F0F8C" w:rsidRDefault="007B764C">
                  <w:pPr>
                    <w:ind w:right="70"/>
                    <w:jc w:val="center"/>
                    <w:rPr>
                      <w:bCs/>
                      <w:color w:val="000000"/>
                      <w:sz w:val="34"/>
                    </w:rPr>
                  </w:pPr>
                  <w:r>
                    <w:rPr>
                      <w:bCs/>
                      <w:color w:val="000000"/>
                      <w:spacing w:val="-30"/>
                      <w:w w:val="111"/>
                      <w:sz w:val="34"/>
                    </w:rPr>
                    <w:t>MQGenerator</w:t>
                  </w:r>
                </w:p>
              </w:txbxContent>
            </v:textbox>
            <w10:anchorlock/>
          </v:shape>
        </w:pict>
      </w:r>
      <w:r w:rsidR="00857EC1">
        <w:rPr>
          <w:rFonts w:ascii="Times New Roman"/>
          <w:spacing w:val="11"/>
          <w:sz w:val="20"/>
        </w:rPr>
        <w:t xml:space="preserve"> </w:t>
      </w:r>
    </w:p>
    <w:p w14:paraId="58B05731" w14:textId="77777777" w:rsidR="007D17D7" w:rsidRDefault="007D17D7">
      <w:pPr>
        <w:pStyle w:val="Textoindependiente"/>
        <w:rPr>
          <w:rFonts w:ascii="Times New Roman"/>
          <w:sz w:val="20"/>
        </w:rPr>
      </w:pPr>
    </w:p>
    <w:p w14:paraId="58B05732" w14:textId="77777777" w:rsidR="007D17D7" w:rsidRDefault="007D17D7">
      <w:pPr>
        <w:pStyle w:val="Textoindependiente"/>
        <w:rPr>
          <w:rFonts w:ascii="Times New Roman"/>
          <w:sz w:val="20"/>
        </w:rPr>
      </w:pPr>
    </w:p>
    <w:p w14:paraId="58B05733" w14:textId="77777777" w:rsidR="007D17D7" w:rsidRDefault="007D17D7">
      <w:pPr>
        <w:pStyle w:val="Textoindependiente"/>
        <w:rPr>
          <w:rFonts w:ascii="Times New Roman"/>
          <w:sz w:val="20"/>
        </w:rPr>
      </w:pPr>
    </w:p>
    <w:p w14:paraId="58B05734" w14:textId="77777777" w:rsidR="007D17D7" w:rsidRDefault="007D17D7">
      <w:pPr>
        <w:pStyle w:val="Textoindependiente"/>
        <w:rPr>
          <w:rFonts w:ascii="Times New Roman"/>
          <w:sz w:val="20"/>
        </w:rPr>
      </w:pPr>
    </w:p>
    <w:p w14:paraId="58B05735" w14:textId="77777777" w:rsidR="007D17D7" w:rsidRDefault="007D17D7">
      <w:pPr>
        <w:pStyle w:val="Textoindependiente"/>
        <w:rPr>
          <w:rFonts w:ascii="Times New Roman"/>
          <w:sz w:val="20"/>
        </w:rPr>
      </w:pPr>
    </w:p>
    <w:p w14:paraId="58B05736" w14:textId="77777777" w:rsidR="007D17D7" w:rsidRDefault="007D17D7">
      <w:pPr>
        <w:pStyle w:val="Textoindependiente"/>
        <w:rPr>
          <w:rFonts w:ascii="Times New Roman"/>
          <w:sz w:val="20"/>
        </w:rPr>
      </w:pPr>
    </w:p>
    <w:p w14:paraId="58B05737" w14:textId="77777777" w:rsidR="007D17D7" w:rsidRDefault="007D17D7">
      <w:pPr>
        <w:pStyle w:val="Textoindependiente"/>
        <w:rPr>
          <w:rFonts w:ascii="Times New Roman"/>
          <w:sz w:val="20"/>
        </w:rPr>
      </w:pPr>
    </w:p>
    <w:p w14:paraId="58B05738" w14:textId="77777777" w:rsidR="007D17D7" w:rsidRDefault="007D17D7">
      <w:pPr>
        <w:pStyle w:val="Textoindependiente"/>
        <w:rPr>
          <w:rFonts w:ascii="Times New Roman"/>
          <w:sz w:val="20"/>
        </w:rPr>
      </w:pPr>
    </w:p>
    <w:p w14:paraId="58B05739" w14:textId="77777777" w:rsidR="007D17D7" w:rsidRDefault="007D17D7">
      <w:pPr>
        <w:pStyle w:val="Textoindependiente"/>
        <w:rPr>
          <w:rFonts w:ascii="Times New Roman"/>
          <w:sz w:val="20"/>
        </w:rPr>
      </w:pPr>
    </w:p>
    <w:p w14:paraId="58B0573A" w14:textId="77777777" w:rsidR="007D17D7" w:rsidRDefault="007D17D7">
      <w:pPr>
        <w:pStyle w:val="Textoindependiente"/>
        <w:rPr>
          <w:rFonts w:ascii="Times New Roman"/>
          <w:sz w:val="20"/>
        </w:rPr>
      </w:pPr>
    </w:p>
    <w:p w14:paraId="58B0573B" w14:textId="77777777" w:rsidR="007D17D7" w:rsidRDefault="007D17D7">
      <w:pPr>
        <w:pStyle w:val="Textoindependiente"/>
        <w:rPr>
          <w:rFonts w:ascii="Times New Roman"/>
          <w:sz w:val="20"/>
        </w:rPr>
      </w:pPr>
    </w:p>
    <w:p w14:paraId="58B0573C" w14:textId="77777777" w:rsidR="007D17D7" w:rsidRDefault="007D17D7">
      <w:pPr>
        <w:pStyle w:val="Textoindependiente"/>
        <w:rPr>
          <w:rFonts w:ascii="Times New Roman"/>
          <w:sz w:val="20"/>
        </w:rPr>
      </w:pPr>
    </w:p>
    <w:p w14:paraId="58B0573D" w14:textId="7ED3DD86" w:rsidR="007D17D7" w:rsidRDefault="00857EC1">
      <w:pPr>
        <w:spacing w:before="178" w:line="457" w:lineRule="exact"/>
        <w:ind w:left="853" w:right="891"/>
        <w:jc w:val="center"/>
        <w:rPr>
          <w:rFonts w:ascii="PMingLiU"/>
          <w:sz w:val="34"/>
        </w:rPr>
      </w:pPr>
      <w:r>
        <w:rPr>
          <w:rFonts w:ascii="PMingLiU"/>
          <w:w w:val="105"/>
          <w:sz w:val="34"/>
        </w:rPr>
        <w:t>Presentado</w:t>
      </w:r>
      <w:r>
        <w:rPr>
          <w:rFonts w:ascii="PMingLiU"/>
          <w:spacing w:val="18"/>
          <w:w w:val="105"/>
          <w:sz w:val="34"/>
        </w:rPr>
        <w:t xml:space="preserve"> </w:t>
      </w:r>
      <w:r>
        <w:rPr>
          <w:rFonts w:ascii="PMingLiU"/>
          <w:w w:val="105"/>
          <w:sz w:val="34"/>
        </w:rPr>
        <w:t>por</w:t>
      </w:r>
      <w:r>
        <w:rPr>
          <w:rFonts w:ascii="PMingLiU"/>
          <w:spacing w:val="18"/>
          <w:w w:val="105"/>
          <w:sz w:val="34"/>
        </w:rPr>
        <w:t xml:space="preserve"> </w:t>
      </w:r>
      <w:r w:rsidR="007676A7" w:rsidRPr="007676A7">
        <w:rPr>
          <w:rFonts w:ascii="PMingLiU-ExtB" w:eastAsia="PMingLiU-ExtB" w:hAnsi="PMingLiU-ExtB"/>
          <w:w w:val="105"/>
          <w:sz w:val="34"/>
        </w:rPr>
        <w:t>Á</w:t>
      </w:r>
      <w:r w:rsidR="007676A7">
        <w:rPr>
          <w:rFonts w:ascii="PMingLiU"/>
          <w:w w:val="105"/>
          <w:sz w:val="34"/>
        </w:rPr>
        <w:t>lvaro Hoyuelos Mar</w:t>
      </w:r>
      <w:r w:rsidR="007676A7" w:rsidRPr="007676A7">
        <w:rPr>
          <w:rFonts w:ascii="PMingLiU-ExtB" w:eastAsia="PMingLiU-ExtB" w:hAnsi="PMingLiU-ExtB"/>
          <w:w w:val="105"/>
          <w:sz w:val="34"/>
        </w:rPr>
        <w:t>tí</w:t>
      </w:r>
      <w:r w:rsidR="007676A7">
        <w:rPr>
          <w:rFonts w:ascii="PMingLiU"/>
          <w:w w:val="105"/>
          <w:sz w:val="34"/>
        </w:rPr>
        <w:t>n</w:t>
      </w:r>
    </w:p>
    <w:p w14:paraId="716B3A80" w14:textId="1D0F1A6E" w:rsidR="00783B40" w:rsidRPr="00783B40" w:rsidRDefault="00857EC1" w:rsidP="00783B40">
      <w:pPr>
        <w:spacing w:before="9" w:line="220" w:lineRule="auto"/>
        <w:ind w:left="854" w:right="891"/>
        <w:jc w:val="center"/>
        <w:rPr>
          <w:rFonts w:ascii="PMingLiU" w:hAnsi="PMingLiU"/>
          <w:w w:val="105"/>
          <w:sz w:val="34"/>
        </w:rPr>
      </w:pPr>
      <w:r>
        <w:rPr>
          <w:rFonts w:ascii="PMingLiU" w:hAnsi="PMingLiU"/>
          <w:w w:val="105"/>
          <w:sz w:val="34"/>
        </w:rPr>
        <w:t>en</w:t>
      </w:r>
      <w:r>
        <w:rPr>
          <w:rFonts w:ascii="PMingLiU" w:hAnsi="PMingLiU"/>
          <w:spacing w:val="-6"/>
          <w:w w:val="105"/>
          <w:sz w:val="34"/>
        </w:rPr>
        <w:t xml:space="preserve"> </w:t>
      </w:r>
      <w:r>
        <w:rPr>
          <w:rFonts w:ascii="PMingLiU" w:hAnsi="PMingLiU"/>
          <w:w w:val="105"/>
          <w:sz w:val="34"/>
        </w:rPr>
        <w:t>Universidad</w:t>
      </w:r>
      <w:r>
        <w:rPr>
          <w:rFonts w:ascii="PMingLiU" w:hAnsi="PMingLiU"/>
          <w:spacing w:val="-6"/>
          <w:w w:val="105"/>
          <w:sz w:val="34"/>
        </w:rPr>
        <w:t xml:space="preserve"> </w:t>
      </w:r>
      <w:r>
        <w:rPr>
          <w:rFonts w:ascii="PMingLiU" w:hAnsi="PMingLiU"/>
          <w:w w:val="105"/>
          <w:sz w:val="34"/>
        </w:rPr>
        <w:t>de</w:t>
      </w:r>
      <w:r>
        <w:rPr>
          <w:rFonts w:ascii="PMingLiU" w:hAnsi="PMingLiU"/>
          <w:spacing w:val="-6"/>
          <w:w w:val="105"/>
          <w:sz w:val="34"/>
        </w:rPr>
        <w:t xml:space="preserve"> </w:t>
      </w:r>
      <w:r>
        <w:rPr>
          <w:rFonts w:ascii="PMingLiU" w:hAnsi="PMingLiU"/>
          <w:w w:val="105"/>
          <w:sz w:val="34"/>
        </w:rPr>
        <w:t>Burgos</w:t>
      </w:r>
      <w:r>
        <w:rPr>
          <w:rFonts w:ascii="PMingLiU" w:hAnsi="PMingLiU"/>
          <w:spacing w:val="-6"/>
          <w:w w:val="105"/>
          <w:sz w:val="34"/>
        </w:rPr>
        <w:t xml:space="preserve"> </w:t>
      </w:r>
      <w:r>
        <w:rPr>
          <w:rFonts w:ascii="PMingLiU" w:hAnsi="PMingLiU"/>
          <w:w w:val="105"/>
          <w:sz w:val="34"/>
        </w:rPr>
        <w:t>—</w:t>
      </w:r>
      <w:r>
        <w:rPr>
          <w:rFonts w:ascii="PMingLiU" w:hAnsi="PMingLiU"/>
          <w:spacing w:val="-6"/>
          <w:w w:val="105"/>
          <w:sz w:val="34"/>
        </w:rPr>
        <w:t xml:space="preserve"> </w:t>
      </w:r>
      <w:r w:rsidR="00C72403">
        <w:rPr>
          <w:rFonts w:ascii="PMingLiU" w:hAnsi="PMingLiU"/>
          <w:w w:val="105"/>
          <w:sz w:val="34"/>
        </w:rPr>
        <w:t>4</w:t>
      </w:r>
      <w:r>
        <w:rPr>
          <w:rFonts w:ascii="PMingLiU" w:hAnsi="PMingLiU"/>
          <w:spacing w:val="-6"/>
          <w:w w:val="105"/>
          <w:sz w:val="34"/>
        </w:rPr>
        <w:t xml:space="preserve"> </w:t>
      </w:r>
      <w:r>
        <w:rPr>
          <w:rFonts w:ascii="PMingLiU" w:hAnsi="PMingLiU"/>
          <w:w w:val="105"/>
          <w:sz w:val="34"/>
        </w:rPr>
        <w:t>de</w:t>
      </w:r>
      <w:r>
        <w:rPr>
          <w:rFonts w:ascii="PMingLiU" w:hAnsi="PMingLiU"/>
          <w:spacing w:val="-6"/>
          <w:w w:val="105"/>
          <w:sz w:val="34"/>
        </w:rPr>
        <w:t xml:space="preserve"> </w:t>
      </w:r>
      <w:r w:rsidR="00D815BF">
        <w:rPr>
          <w:rFonts w:ascii="PMingLiU" w:hAnsi="PMingLiU"/>
          <w:w w:val="105"/>
          <w:sz w:val="34"/>
        </w:rPr>
        <w:t>julio</w:t>
      </w:r>
      <w:r>
        <w:rPr>
          <w:rFonts w:ascii="PMingLiU" w:hAnsi="PMingLiU"/>
          <w:spacing w:val="-6"/>
          <w:w w:val="105"/>
          <w:sz w:val="34"/>
        </w:rPr>
        <w:t xml:space="preserve"> </w:t>
      </w:r>
      <w:r>
        <w:rPr>
          <w:rFonts w:ascii="PMingLiU" w:hAnsi="PMingLiU"/>
          <w:w w:val="105"/>
          <w:sz w:val="34"/>
        </w:rPr>
        <w:t>de</w:t>
      </w:r>
      <w:r>
        <w:rPr>
          <w:rFonts w:ascii="PMingLiU" w:hAnsi="PMingLiU"/>
          <w:spacing w:val="-6"/>
          <w:w w:val="105"/>
          <w:sz w:val="34"/>
        </w:rPr>
        <w:t xml:space="preserve"> </w:t>
      </w:r>
      <w:r>
        <w:rPr>
          <w:rFonts w:ascii="PMingLiU" w:hAnsi="PMingLiU"/>
          <w:w w:val="105"/>
          <w:sz w:val="34"/>
        </w:rPr>
        <w:t>20</w:t>
      </w:r>
      <w:r w:rsidR="00783B40">
        <w:rPr>
          <w:rFonts w:ascii="PMingLiU" w:hAnsi="PMingLiU"/>
          <w:w w:val="105"/>
          <w:sz w:val="34"/>
        </w:rPr>
        <w:t>2</w:t>
      </w:r>
      <w:r w:rsidR="00C72403">
        <w:rPr>
          <w:rFonts w:ascii="PMingLiU" w:hAnsi="PMingLiU"/>
          <w:w w:val="105"/>
          <w:sz w:val="34"/>
        </w:rPr>
        <w:t>3</w:t>
      </w:r>
      <w:r>
        <w:rPr>
          <w:rFonts w:ascii="PMingLiU" w:hAnsi="PMingLiU"/>
          <w:w w:val="105"/>
          <w:sz w:val="34"/>
        </w:rPr>
        <w:t xml:space="preserve"> Tutor</w:t>
      </w:r>
      <w:r w:rsidR="00783B40">
        <w:rPr>
          <w:rFonts w:ascii="PMingLiU" w:hAnsi="PMingLiU"/>
          <w:w w:val="105"/>
          <w:sz w:val="34"/>
        </w:rPr>
        <w:t>es</w:t>
      </w:r>
      <w:r>
        <w:rPr>
          <w:rFonts w:ascii="PMingLiU" w:hAnsi="PMingLiU"/>
          <w:w w:val="105"/>
          <w:sz w:val="34"/>
        </w:rPr>
        <w:t xml:space="preserve">: </w:t>
      </w:r>
      <w:r w:rsidR="00783B40" w:rsidRPr="00783B40">
        <w:rPr>
          <w:rFonts w:ascii="PMingLiU" w:hAnsi="PMingLiU"/>
          <w:w w:val="105"/>
          <w:sz w:val="34"/>
        </w:rPr>
        <w:t xml:space="preserve">Dr. </w:t>
      </w:r>
      <w:r w:rsidR="007676A7">
        <w:rPr>
          <w:rFonts w:ascii="PMingLiU" w:hAnsi="PMingLiU"/>
          <w:w w:val="105"/>
          <w:sz w:val="34"/>
        </w:rPr>
        <w:t>José Manuel Galán Ordax</w:t>
      </w:r>
      <w:r w:rsidR="00783B40" w:rsidRPr="00783B40">
        <w:rPr>
          <w:rFonts w:ascii="PMingLiU" w:hAnsi="PMingLiU"/>
          <w:w w:val="105"/>
          <w:sz w:val="34"/>
        </w:rPr>
        <w:t xml:space="preserve"> - Dr</w:t>
      </w:r>
      <w:r w:rsidR="007676A7">
        <w:rPr>
          <w:rFonts w:ascii="PMingLiU" w:hAnsi="PMingLiU"/>
          <w:w w:val="105"/>
          <w:sz w:val="34"/>
        </w:rPr>
        <w:t>a</w:t>
      </w:r>
      <w:r w:rsidR="00783B40" w:rsidRPr="00783B40">
        <w:rPr>
          <w:rFonts w:ascii="PMingLiU" w:hAnsi="PMingLiU"/>
          <w:w w:val="105"/>
          <w:sz w:val="34"/>
        </w:rPr>
        <w:t>.</w:t>
      </w:r>
    </w:p>
    <w:p w14:paraId="4A728834" w14:textId="0A1CDECC" w:rsidR="000012E3" w:rsidRDefault="007676A7" w:rsidP="00783B40">
      <w:pPr>
        <w:spacing w:before="9" w:line="220" w:lineRule="auto"/>
        <w:ind w:left="854" w:right="891"/>
        <w:jc w:val="center"/>
        <w:rPr>
          <w:rFonts w:ascii="PMingLiU" w:hAnsi="PMingLiU"/>
          <w:w w:val="105"/>
          <w:sz w:val="34"/>
        </w:rPr>
        <w:sectPr w:rsidR="000012E3">
          <w:headerReference w:type="even" r:id="rId150"/>
          <w:headerReference w:type="default" r:id="rId151"/>
          <w:footerReference w:type="even" r:id="rId152"/>
          <w:footerReference w:type="default" r:id="rId153"/>
          <w:headerReference w:type="first" r:id="rId154"/>
          <w:type w:val="continuous"/>
          <w:pgSz w:w="11910" w:h="16840"/>
          <w:pgMar w:top="4080" w:right="1680" w:bottom="280" w:left="1680" w:header="3107" w:footer="0" w:gutter="0"/>
          <w:pgNumType w:start="1"/>
          <w:cols w:space="720"/>
        </w:sectPr>
      </w:pPr>
      <w:r>
        <w:rPr>
          <w:rFonts w:ascii="PMingLiU" w:hAnsi="PMingLiU"/>
          <w:w w:val="105"/>
          <w:sz w:val="34"/>
        </w:rPr>
        <w:t>Virginia Ahedo García</w:t>
      </w:r>
    </w:p>
    <w:p w14:paraId="58B0573F" w14:textId="39B02953" w:rsidR="007D17D7" w:rsidRDefault="007D17D7" w:rsidP="00783B40">
      <w:pPr>
        <w:spacing w:before="9" w:line="220" w:lineRule="auto"/>
        <w:ind w:left="854" w:right="891"/>
        <w:jc w:val="center"/>
        <w:rPr>
          <w:rFonts w:ascii="PMingLiU" w:hAnsi="PMingLiU"/>
          <w:sz w:val="34"/>
        </w:rPr>
        <w:sectPr w:rsidR="007D17D7" w:rsidSect="000012E3">
          <w:headerReference w:type="first" r:id="rId155"/>
          <w:pgSz w:w="11910" w:h="16840"/>
          <w:pgMar w:top="4080" w:right="1680" w:bottom="280" w:left="1680" w:header="3107" w:footer="0" w:gutter="0"/>
          <w:pgNumType w:start="1"/>
          <w:cols w:space="720"/>
          <w:titlePg/>
          <w:docGrid w:linePitch="299"/>
        </w:sectPr>
      </w:pPr>
    </w:p>
    <w:p w14:paraId="58B05742" w14:textId="6C8AEF0A" w:rsidR="00F42395" w:rsidRDefault="00F42395">
      <w:pPr>
        <w:rPr>
          <w:rFonts w:ascii="PMingLiU"/>
          <w:sz w:val="20"/>
        </w:rPr>
      </w:pPr>
      <w:r>
        <w:rPr>
          <w:rFonts w:ascii="PMingLiU"/>
          <w:sz w:val="20"/>
        </w:rPr>
        <w:lastRenderedPageBreak/>
        <w:br w:type="page"/>
      </w:r>
    </w:p>
    <w:p w14:paraId="29014114" w14:textId="77777777" w:rsidR="007D17D7" w:rsidRDefault="007D17D7">
      <w:pPr>
        <w:pStyle w:val="Textoindependiente"/>
        <w:rPr>
          <w:rFonts w:ascii="PMingLiU"/>
          <w:sz w:val="20"/>
        </w:rPr>
      </w:pPr>
    </w:p>
    <w:p w14:paraId="58B05743" w14:textId="77777777" w:rsidR="007D17D7" w:rsidRDefault="007D17D7">
      <w:pPr>
        <w:pStyle w:val="Textoindependiente"/>
        <w:rPr>
          <w:rFonts w:ascii="PMingLiU"/>
          <w:sz w:val="20"/>
        </w:rPr>
      </w:pPr>
    </w:p>
    <w:p w14:paraId="58B05744" w14:textId="77777777" w:rsidR="007D17D7" w:rsidRDefault="007D17D7">
      <w:pPr>
        <w:pStyle w:val="Textoindependiente"/>
        <w:spacing w:before="9"/>
        <w:rPr>
          <w:rFonts w:ascii="PMingLiU"/>
          <w:sz w:val="14"/>
        </w:rPr>
      </w:pPr>
    </w:p>
    <w:p w14:paraId="58B05745" w14:textId="1C58DCC2" w:rsidR="007D17D7" w:rsidRPr="007E08DF" w:rsidRDefault="00836A2F" w:rsidP="00595883">
      <w:pPr>
        <w:pStyle w:val="Textoindependiente"/>
        <w:spacing w:before="62" w:line="259" w:lineRule="auto"/>
        <w:ind w:left="576" w:right="442"/>
        <w:jc w:val="both"/>
        <w:rPr>
          <w:rFonts w:ascii="LM Roman 10" w:hAnsi="LM Roman 10" w:cs="Times New Roman"/>
          <w:spacing w:val="-4"/>
          <w:sz w:val="24"/>
          <w:szCs w:val="24"/>
        </w:rPr>
      </w:pPr>
      <w:bookmarkStart w:id="0" w:name="_Hlk135135350"/>
      <w:r w:rsidRPr="007E08DF">
        <w:rPr>
          <w:rFonts w:ascii="LM Roman 10" w:hAnsi="LM Roman 10" w:cs="Times New Roman"/>
          <w:spacing w:val="-4"/>
          <w:sz w:val="24"/>
          <w:szCs w:val="24"/>
        </w:rPr>
        <w:t>Dr.</w:t>
      </w:r>
      <w:r w:rsidR="007676A7">
        <w:rPr>
          <w:rFonts w:ascii="LM Roman 10" w:hAnsi="LM Roman 10" w:cs="Times New Roman"/>
          <w:spacing w:val="-4"/>
          <w:sz w:val="24"/>
          <w:szCs w:val="24"/>
        </w:rPr>
        <w:t xml:space="preserve"> José Manuel Galán Ordax </w:t>
      </w:r>
      <w:bookmarkEnd w:id="0"/>
      <w:r w:rsidR="007676A7">
        <w:rPr>
          <w:rFonts w:ascii="LM Roman 10" w:hAnsi="LM Roman 10" w:cs="Times New Roman"/>
          <w:spacing w:val="-4"/>
          <w:sz w:val="24"/>
          <w:szCs w:val="24"/>
        </w:rPr>
        <w:t>y Dra. Virginia Ahedo García</w:t>
      </w:r>
      <w:r w:rsidR="00857EC1" w:rsidRPr="007E08DF">
        <w:rPr>
          <w:rFonts w:ascii="LM Roman 10" w:hAnsi="LM Roman 10" w:cs="Times New Roman"/>
          <w:spacing w:val="14"/>
          <w:sz w:val="24"/>
          <w:szCs w:val="24"/>
        </w:rPr>
        <w:t xml:space="preserve"> </w:t>
      </w:r>
      <w:r w:rsidR="00857EC1" w:rsidRPr="007E08DF">
        <w:rPr>
          <w:rFonts w:ascii="LM Roman 10" w:hAnsi="LM Roman 10" w:cs="Times New Roman"/>
          <w:spacing w:val="-4"/>
          <w:sz w:val="24"/>
          <w:szCs w:val="24"/>
        </w:rPr>
        <w:t>profesor</w:t>
      </w:r>
      <w:r w:rsidR="007676A7">
        <w:rPr>
          <w:rFonts w:ascii="LM Roman 10" w:hAnsi="LM Roman 10" w:cs="Times New Roman"/>
          <w:spacing w:val="-4"/>
          <w:sz w:val="24"/>
          <w:szCs w:val="24"/>
        </w:rPr>
        <w:t>es</w:t>
      </w:r>
      <w:r w:rsidR="00857EC1" w:rsidRPr="007E08DF">
        <w:rPr>
          <w:rFonts w:ascii="LM Roman 10" w:hAnsi="LM Roman 10" w:cs="Times New Roman"/>
          <w:spacing w:val="14"/>
          <w:sz w:val="24"/>
          <w:szCs w:val="24"/>
        </w:rPr>
        <w:t xml:space="preserve"> </w:t>
      </w:r>
      <w:r w:rsidR="00857EC1" w:rsidRPr="007E08DF">
        <w:rPr>
          <w:rFonts w:ascii="LM Roman 10" w:hAnsi="LM Roman 10" w:cs="Times New Roman"/>
          <w:spacing w:val="-4"/>
          <w:sz w:val="24"/>
          <w:szCs w:val="24"/>
        </w:rPr>
        <w:t>del</w:t>
      </w:r>
      <w:r w:rsidR="00857EC1" w:rsidRPr="007E08DF">
        <w:rPr>
          <w:rFonts w:ascii="LM Roman 10" w:hAnsi="LM Roman 10" w:cs="Times New Roman"/>
          <w:spacing w:val="14"/>
          <w:sz w:val="24"/>
          <w:szCs w:val="24"/>
        </w:rPr>
        <w:t xml:space="preserve"> </w:t>
      </w:r>
      <w:r w:rsidR="00857EC1" w:rsidRPr="007E08DF">
        <w:rPr>
          <w:rFonts w:ascii="LM Roman 10" w:hAnsi="LM Roman 10" w:cs="Times New Roman"/>
          <w:spacing w:val="-4"/>
          <w:sz w:val="24"/>
          <w:szCs w:val="24"/>
        </w:rPr>
        <w:t>departamento</w:t>
      </w:r>
      <w:r w:rsidR="00857EC1" w:rsidRPr="007E08DF">
        <w:rPr>
          <w:rFonts w:ascii="LM Roman 10" w:hAnsi="LM Roman 10" w:cs="Times New Roman"/>
          <w:spacing w:val="14"/>
          <w:sz w:val="24"/>
          <w:szCs w:val="24"/>
        </w:rPr>
        <w:t xml:space="preserve"> </w:t>
      </w:r>
      <w:r w:rsidR="00857EC1" w:rsidRPr="007E08DF">
        <w:rPr>
          <w:rFonts w:ascii="LM Roman 10" w:hAnsi="LM Roman 10" w:cs="Times New Roman"/>
          <w:spacing w:val="-4"/>
          <w:sz w:val="24"/>
          <w:szCs w:val="24"/>
        </w:rPr>
        <w:t>de</w:t>
      </w:r>
      <w:r w:rsidR="00857EC1" w:rsidRPr="007E08DF">
        <w:rPr>
          <w:rFonts w:ascii="LM Roman 10" w:hAnsi="LM Roman 10" w:cs="Times New Roman"/>
          <w:spacing w:val="14"/>
          <w:sz w:val="24"/>
          <w:szCs w:val="24"/>
        </w:rPr>
        <w:t xml:space="preserve"> </w:t>
      </w:r>
      <w:r w:rsidR="000911CB" w:rsidRPr="007E08DF">
        <w:rPr>
          <w:rFonts w:ascii="LM Roman 10" w:hAnsi="LM Roman 10" w:cs="Times New Roman"/>
          <w:spacing w:val="-4"/>
          <w:sz w:val="24"/>
          <w:szCs w:val="24"/>
        </w:rPr>
        <w:t>Ingeniería</w:t>
      </w:r>
      <w:r w:rsidR="00595883" w:rsidRPr="007E08DF">
        <w:rPr>
          <w:rFonts w:ascii="LM Roman 10" w:hAnsi="LM Roman 10" w:cs="Times New Roman"/>
          <w:spacing w:val="-4"/>
          <w:sz w:val="24"/>
          <w:szCs w:val="24"/>
        </w:rPr>
        <w:t xml:space="preserve"> </w:t>
      </w:r>
      <w:r w:rsidR="007676A7">
        <w:rPr>
          <w:rFonts w:ascii="LM Roman 10" w:hAnsi="LM Roman 10" w:cs="Times New Roman"/>
          <w:spacing w:val="-4"/>
          <w:sz w:val="24"/>
          <w:szCs w:val="24"/>
        </w:rPr>
        <w:t>Civil</w:t>
      </w:r>
      <w:r w:rsidR="000911CB" w:rsidRPr="007E08DF">
        <w:rPr>
          <w:rFonts w:ascii="LM Roman 10" w:hAnsi="LM Roman 10" w:cs="Times New Roman"/>
          <w:spacing w:val="-4"/>
          <w:sz w:val="24"/>
          <w:szCs w:val="24"/>
        </w:rPr>
        <w:t xml:space="preserve">, área de </w:t>
      </w:r>
      <w:r w:rsidR="007676A7">
        <w:rPr>
          <w:rFonts w:ascii="LM Roman 10" w:hAnsi="LM Roman 10" w:cs="Times New Roman"/>
          <w:spacing w:val="-4"/>
          <w:sz w:val="24"/>
          <w:szCs w:val="24"/>
        </w:rPr>
        <w:t>Organización de Empresas.</w:t>
      </w:r>
    </w:p>
    <w:p w14:paraId="58B05746" w14:textId="220F0223" w:rsidR="007D17D7" w:rsidRPr="007E08DF" w:rsidRDefault="00857EC1" w:rsidP="00595883">
      <w:pPr>
        <w:pStyle w:val="Textoindependiente"/>
        <w:spacing w:before="137"/>
        <w:ind w:left="576"/>
        <w:jc w:val="both"/>
        <w:rPr>
          <w:rFonts w:ascii="LM Roman 10" w:hAnsi="LM Roman 10" w:cs="Times New Roman"/>
          <w:sz w:val="24"/>
          <w:szCs w:val="24"/>
        </w:rPr>
      </w:pPr>
      <w:r w:rsidRPr="007E08DF">
        <w:rPr>
          <w:rFonts w:ascii="LM Roman 10" w:hAnsi="LM Roman 10" w:cs="Times New Roman"/>
          <w:spacing w:val="-2"/>
          <w:sz w:val="24"/>
          <w:szCs w:val="24"/>
        </w:rPr>
        <w:t>Expone</w:t>
      </w:r>
      <w:r w:rsidR="00A54C37" w:rsidRPr="007E08DF">
        <w:rPr>
          <w:rFonts w:ascii="LM Roman 10" w:hAnsi="LM Roman 10" w:cs="Times New Roman"/>
          <w:spacing w:val="-2"/>
          <w:sz w:val="24"/>
          <w:szCs w:val="24"/>
        </w:rPr>
        <w:t>n</w:t>
      </w:r>
      <w:r w:rsidRPr="007E08DF">
        <w:rPr>
          <w:rFonts w:ascii="LM Roman 10" w:hAnsi="LM Roman 10" w:cs="Times New Roman"/>
          <w:spacing w:val="-2"/>
          <w:sz w:val="24"/>
          <w:szCs w:val="24"/>
        </w:rPr>
        <w:t>:</w:t>
      </w:r>
    </w:p>
    <w:p w14:paraId="58B05747" w14:textId="416049F2" w:rsidR="007D17D7" w:rsidRPr="007E08DF" w:rsidRDefault="00857EC1" w:rsidP="00595883">
      <w:pPr>
        <w:pStyle w:val="Textoindependiente"/>
        <w:spacing w:before="157" w:line="259" w:lineRule="auto"/>
        <w:ind w:left="576" w:right="442"/>
        <w:jc w:val="both"/>
        <w:rPr>
          <w:rFonts w:ascii="LM Roman 10" w:hAnsi="LM Roman 10" w:cs="Times New Roman"/>
          <w:sz w:val="24"/>
          <w:szCs w:val="24"/>
        </w:rPr>
      </w:pPr>
      <w:r w:rsidRPr="007E08DF">
        <w:rPr>
          <w:rFonts w:ascii="LM Roman 10" w:hAnsi="LM Roman 10" w:cs="Times New Roman"/>
          <w:sz w:val="24"/>
          <w:szCs w:val="24"/>
        </w:rPr>
        <w:t xml:space="preserve">Que el alumno D. </w:t>
      </w:r>
      <w:r w:rsidR="007676A7">
        <w:rPr>
          <w:rFonts w:ascii="LM Roman 10" w:hAnsi="LM Roman 10" w:cs="Times New Roman"/>
          <w:sz w:val="24"/>
          <w:szCs w:val="24"/>
        </w:rPr>
        <w:t>Álvaro Hoyuelos Martín</w:t>
      </w:r>
      <w:r w:rsidRPr="007E08DF">
        <w:rPr>
          <w:rFonts w:ascii="LM Roman 10" w:hAnsi="LM Roman 10" w:cs="Times New Roman"/>
          <w:sz w:val="24"/>
          <w:szCs w:val="24"/>
        </w:rPr>
        <w:t xml:space="preserve">, con DNI </w:t>
      </w:r>
      <w:r w:rsidR="007676A7">
        <w:rPr>
          <w:rFonts w:ascii="LM Roman 10" w:hAnsi="LM Roman 10" w:cs="Times New Roman"/>
          <w:sz w:val="24"/>
          <w:szCs w:val="24"/>
        </w:rPr>
        <w:t>71314266Y</w:t>
      </w:r>
      <w:r w:rsidRPr="007E08DF">
        <w:rPr>
          <w:rFonts w:ascii="LM Roman 10" w:hAnsi="LM Roman 10" w:cs="Times New Roman"/>
          <w:sz w:val="24"/>
          <w:szCs w:val="24"/>
        </w:rPr>
        <w:t xml:space="preserve">, ha realizado el Trabajo </w:t>
      </w:r>
      <w:r w:rsidRPr="007E08DF">
        <w:rPr>
          <w:rFonts w:ascii="LM Roman 10" w:hAnsi="LM Roman 10" w:cs="Times New Roman"/>
          <w:spacing w:val="-2"/>
          <w:sz w:val="24"/>
          <w:szCs w:val="24"/>
        </w:rPr>
        <w:t>final</w:t>
      </w:r>
      <w:r w:rsidRPr="007E08DF">
        <w:rPr>
          <w:rFonts w:ascii="LM Roman 10" w:hAnsi="LM Roman 10" w:cs="Times New Roman"/>
          <w:spacing w:val="-6"/>
          <w:sz w:val="24"/>
          <w:szCs w:val="24"/>
        </w:rPr>
        <w:t xml:space="preserve"> </w:t>
      </w:r>
      <w:r w:rsidRPr="007E08DF">
        <w:rPr>
          <w:rFonts w:ascii="LM Roman 10" w:hAnsi="LM Roman 10" w:cs="Times New Roman"/>
          <w:spacing w:val="-2"/>
          <w:sz w:val="24"/>
          <w:szCs w:val="24"/>
        </w:rPr>
        <w:t>de</w:t>
      </w:r>
      <w:r w:rsidRPr="007E08DF">
        <w:rPr>
          <w:rFonts w:ascii="LM Roman 10" w:hAnsi="LM Roman 10" w:cs="Times New Roman"/>
          <w:spacing w:val="-6"/>
          <w:sz w:val="24"/>
          <w:szCs w:val="24"/>
        </w:rPr>
        <w:t xml:space="preserve"> </w:t>
      </w:r>
      <w:r w:rsidRPr="007E08DF">
        <w:rPr>
          <w:rFonts w:ascii="LM Roman 10" w:hAnsi="LM Roman 10" w:cs="Times New Roman"/>
          <w:spacing w:val="-2"/>
          <w:sz w:val="24"/>
          <w:szCs w:val="24"/>
        </w:rPr>
        <w:t>Grado</w:t>
      </w:r>
      <w:r w:rsidRPr="007E08DF">
        <w:rPr>
          <w:rFonts w:ascii="LM Roman 10" w:hAnsi="LM Roman 10" w:cs="Times New Roman"/>
          <w:spacing w:val="-6"/>
          <w:sz w:val="24"/>
          <w:szCs w:val="24"/>
        </w:rPr>
        <w:t xml:space="preserve"> </w:t>
      </w:r>
      <w:r w:rsidRPr="007E08DF">
        <w:rPr>
          <w:rFonts w:ascii="LM Roman 10" w:hAnsi="LM Roman 10" w:cs="Times New Roman"/>
          <w:spacing w:val="-2"/>
          <w:sz w:val="24"/>
          <w:szCs w:val="24"/>
        </w:rPr>
        <w:t>en</w:t>
      </w:r>
      <w:r w:rsidRPr="007E08DF">
        <w:rPr>
          <w:rFonts w:ascii="LM Roman 10" w:hAnsi="LM Roman 10" w:cs="Times New Roman"/>
          <w:spacing w:val="-6"/>
          <w:sz w:val="24"/>
          <w:szCs w:val="24"/>
        </w:rPr>
        <w:t xml:space="preserve"> </w:t>
      </w:r>
      <w:r w:rsidRPr="007E08DF">
        <w:rPr>
          <w:rFonts w:ascii="LM Roman 10" w:hAnsi="LM Roman 10" w:cs="Times New Roman"/>
          <w:spacing w:val="-2"/>
          <w:sz w:val="24"/>
          <w:szCs w:val="24"/>
        </w:rPr>
        <w:t>Ingenier</w:t>
      </w:r>
      <w:r w:rsidR="00A54C37" w:rsidRPr="007E08DF">
        <w:rPr>
          <w:rFonts w:ascii="LM Roman 10" w:hAnsi="LM Roman 10" w:cs="Times New Roman"/>
          <w:spacing w:val="-2"/>
          <w:sz w:val="24"/>
          <w:szCs w:val="24"/>
        </w:rPr>
        <w:t>í</w:t>
      </w:r>
      <w:r w:rsidRPr="007E08DF">
        <w:rPr>
          <w:rFonts w:ascii="LM Roman 10" w:hAnsi="LM Roman 10" w:cs="Times New Roman"/>
          <w:spacing w:val="-2"/>
          <w:sz w:val="24"/>
          <w:szCs w:val="24"/>
        </w:rPr>
        <w:t>a</w:t>
      </w:r>
      <w:r w:rsidRPr="007E08DF">
        <w:rPr>
          <w:rFonts w:ascii="LM Roman 10" w:hAnsi="LM Roman 10" w:cs="Times New Roman"/>
          <w:spacing w:val="-6"/>
          <w:sz w:val="24"/>
          <w:szCs w:val="24"/>
        </w:rPr>
        <w:t xml:space="preserve"> </w:t>
      </w:r>
      <w:r w:rsidR="00340079" w:rsidRPr="007E08DF">
        <w:rPr>
          <w:rFonts w:ascii="LM Roman 10" w:hAnsi="LM Roman 10" w:cs="Times New Roman"/>
          <w:spacing w:val="7"/>
          <w:w w:val="97"/>
          <w:sz w:val="24"/>
          <w:szCs w:val="24"/>
        </w:rPr>
        <w:t xml:space="preserve">Informática </w:t>
      </w:r>
      <w:r w:rsidRPr="007E08DF">
        <w:rPr>
          <w:rFonts w:ascii="LM Roman 10" w:hAnsi="LM Roman 10" w:cs="Times New Roman"/>
          <w:spacing w:val="-2"/>
          <w:sz w:val="24"/>
          <w:szCs w:val="24"/>
        </w:rPr>
        <w:t>titulado</w:t>
      </w:r>
      <w:r w:rsidRPr="007E08DF">
        <w:rPr>
          <w:rFonts w:ascii="LM Roman 10" w:hAnsi="LM Roman 10" w:cs="Times New Roman"/>
          <w:spacing w:val="-6"/>
          <w:sz w:val="24"/>
          <w:szCs w:val="24"/>
        </w:rPr>
        <w:t xml:space="preserve"> </w:t>
      </w:r>
      <w:r w:rsidR="00643FD4" w:rsidRPr="007E08DF">
        <w:rPr>
          <w:rFonts w:ascii="LM Roman 10" w:hAnsi="LM Roman 10" w:cs="Times New Roman"/>
          <w:spacing w:val="-6"/>
          <w:sz w:val="24"/>
          <w:szCs w:val="24"/>
        </w:rPr>
        <w:t>“</w:t>
      </w:r>
      <w:r w:rsidR="007676A7">
        <w:rPr>
          <w:rFonts w:ascii="LM Roman 10" w:hAnsi="LM Roman 10" w:cs="Times New Roman"/>
          <w:spacing w:val="-2"/>
          <w:sz w:val="24"/>
          <w:szCs w:val="24"/>
        </w:rPr>
        <w:t>Generador automático</w:t>
      </w:r>
      <w:r w:rsidR="00F64C8B" w:rsidRPr="00F64C8B">
        <w:t xml:space="preserve"> </w:t>
      </w:r>
      <w:r w:rsidR="00F64C8B" w:rsidRPr="00F64C8B">
        <w:rPr>
          <w:rFonts w:ascii="LM Roman 10" w:hAnsi="LM Roman 10" w:cs="Times New Roman"/>
          <w:spacing w:val="-2"/>
          <w:sz w:val="24"/>
          <w:szCs w:val="24"/>
        </w:rPr>
        <w:t>de problemas de control de proyectos</w:t>
      </w:r>
      <w:r w:rsidR="00F64C8B">
        <w:rPr>
          <w:rFonts w:ascii="LM Roman 10" w:hAnsi="LM Roman 10" w:cs="Times New Roman"/>
          <w:spacing w:val="-2"/>
          <w:sz w:val="24"/>
          <w:szCs w:val="24"/>
        </w:rPr>
        <w:t xml:space="preserve"> </w:t>
      </w:r>
      <w:r w:rsidR="00E72273">
        <w:rPr>
          <w:rFonts w:ascii="LM Roman 10" w:hAnsi="LM Roman 10" w:cs="Times New Roman"/>
          <w:spacing w:val="-2"/>
          <w:sz w:val="24"/>
          <w:szCs w:val="24"/>
        </w:rPr>
        <w:t>”.</w:t>
      </w:r>
    </w:p>
    <w:p w14:paraId="58B05748" w14:textId="105D1A16" w:rsidR="007D17D7" w:rsidRPr="007E08DF" w:rsidRDefault="00857EC1" w:rsidP="00595883">
      <w:pPr>
        <w:pStyle w:val="Textoindependiente"/>
        <w:spacing w:before="138" w:line="259" w:lineRule="auto"/>
        <w:ind w:left="576" w:right="442"/>
        <w:jc w:val="both"/>
        <w:rPr>
          <w:rFonts w:ascii="LM Roman 10" w:hAnsi="LM Roman 10" w:cs="Times New Roman"/>
          <w:sz w:val="24"/>
          <w:szCs w:val="24"/>
        </w:rPr>
      </w:pPr>
      <w:r w:rsidRPr="007E08DF">
        <w:rPr>
          <w:rFonts w:ascii="LM Roman 10" w:hAnsi="LM Roman 10" w:cs="Times New Roman"/>
          <w:spacing w:val="-2"/>
          <w:sz w:val="24"/>
          <w:szCs w:val="24"/>
        </w:rPr>
        <w:t>Y que dicho trabajo ha sido realizado por el</w:t>
      </w:r>
      <w:r w:rsidRPr="007E08DF">
        <w:rPr>
          <w:rFonts w:ascii="LM Roman 10" w:hAnsi="LM Roman 10" w:cs="Times New Roman"/>
          <w:spacing w:val="-3"/>
          <w:sz w:val="24"/>
          <w:szCs w:val="24"/>
        </w:rPr>
        <w:t xml:space="preserve"> </w:t>
      </w:r>
      <w:r w:rsidRPr="007E08DF">
        <w:rPr>
          <w:rFonts w:ascii="LM Roman 10" w:hAnsi="LM Roman 10" w:cs="Times New Roman"/>
          <w:spacing w:val="-2"/>
          <w:sz w:val="24"/>
          <w:szCs w:val="24"/>
        </w:rPr>
        <w:t xml:space="preserve">alumno bajo la </w:t>
      </w:r>
      <w:r w:rsidR="00340079" w:rsidRPr="007E08DF">
        <w:rPr>
          <w:rFonts w:ascii="LM Roman 10" w:hAnsi="LM Roman 10" w:cs="Times New Roman"/>
          <w:spacing w:val="8"/>
          <w:w w:val="99"/>
          <w:sz w:val="24"/>
          <w:szCs w:val="24"/>
        </w:rPr>
        <w:t>dirección</w:t>
      </w:r>
      <w:r w:rsidRPr="007E08DF">
        <w:rPr>
          <w:rFonts w:ascii="LM Roman 10" w:hAnsi="LM Roman 10" w:cs="Times New Roman"/>
          <w:spacing w:val="-3"/>
          <w:w w:val="99"/>
          <w:sz w:val="24"/>
          <w:szCs w:val="24"/>
        </w:rPr>
        <w:t xml:space="preserve"> </w:t>
      </w:r>
      <w:r w:rsidR="00254CB6">
        <w:rPr>
          <w:rFonts w:ascii="LM Roman 10" w:hAnsi="LM Roman 10" w:cs="Times New Roman"/>
          <w:spacing w:val="-2"/>
          <w:sz w:val="24"/>
          <w:szCs w:val="24"/>
        </w:rPr>
        <w:t>de los que suscriben</w:t>
      </w:r>
      <w:r w:rsidRPr="007E08DF">
        <w:rPr>
          <w:rFonts w:ascii="LM Roman 10" w:hAnsi="LM Roman 10" w:cs="Times New Roman"/>
          <w:sz w:val="24"/>
          <w:szCs w:val="24"/>
        </w:rPr>
        <w:t xml:space="preserve">, en virtud de lo cual se autoriza su </w:t>
      </w:r>
      <w:r w:rsidR="00340079" w:rsidRPr="007E08DF">
        <w:rPr>
          <w:rFonts w:ascii="LM Roman 10" w:hAnsi="LM Roman 10" w:cs="Times New Roman"/>
          <w:spacing w:val="8"/>
          <w:w w:val="97"/>
          <w:sz w:val="24"/>
          <w:szCs w:val="24"/>
        </w:rPr>
        <w:t>presentación</w:t>
      </w:r>
      <w:r w:rsidRPr="007E08DF">
        <w:rPr>
          <w:rFonts w:ascii="LM Roman 10" w:hAnsi="LM Roman 10" w:cs="Times New Roman"/>
          <w:spacing w:val="-1"/>
          <w:w w:val="99"/>
          <w:sz w:val="24"/>
          <w:szCs w:val="24"/>
        </w:rPr>
        <w:t xml:space="preserve"> </w:t>
      </w:r>
      <w:r w:rsidRPr="007E08DF">
        <w:rPr>
          <w:rFonts w:ascii="LM Roman 10" w:hAnsi="LM Roman 10" w:cs="Times New Roman"/>
          <w:sz w:val="24"/>
          <w:szCs w:val="24"/>
        </w:rPr>
        <w:t>y defensa.</w:t>
      </w:r>
    </w:p>
    <w:p w14:paraId="58B05749" w14:textId="77777777" w:rsidR="007D17D7" w:rsidRPr="007E08DF" w:rsidRDefault="007D17D7">
      <w:pPr>
        <w:pStyle w:val="Textoindependiente"/>
        <w:spacing w:before="4"/>
        <w:rPr>
          <w:rFonts w:ascii="LM Roman 10" w:hAnsi="LM Roman 10" w:cs="Times New Roman"/>
          <w:sz w:val="24"/>
          <w:szCs w:val="24"/>
        </w:rPr>
      </w:pPr>
    </w:p>
    <w:p w14:paraId="58B0574F" w14:textId="16641995" w:rsidR="007D17D7" w:rsidRPr="007E08DF" w:rsidRDefault="00857EC1" w:rsidP="007E08DF">
      <w:pPr>
        <w:ind w:left="853" w:right="891"/>
        <w:jc w:val="center"/>
        <w:rPr>
          <w:rFonts w:ascii="LM Roman 10" w:hAnsi="LM Roman 10" w:cs="Times New Roman"/>
          <w:sz w:val="24"/>
          <w:szCs w:val="24"/>
        </w:rPr>
      </w:pPr>
      <w:r w:rsidRPr="007E08DF">
        <w:rPr>
          <w:rFonts w:ascii="LM Roman 10" w:hAnsi="LM Roman 10" w:cs="Times New Roman"/>
          <w:sz w:val="24"/>
          <w:szCs w:val="24"/>
        </w:rPr>
        <w:t>En</w:t>
      </w:r>
      <w:r w:rsidRPr="007E08DF">
        <w:rPr>
          <w:rFonts w:ascii="LM Roman 10" w:hAnsi="LM Roman 10" w:cs="Times New Roman"/>
          <w:spacing w:val="28"/>
          <w:sz w:val="24"/>
          <w:szCs w:val="24"/>
        </w:rPr>
        <w:t xml:space="preserve"> </w:t>
      </w:r>
      <w:r w:rsidRPr="007E08DF">
        <w:rPr>
          <w:rFonts w:ascii="LM Roman 10" w:hAnsi="LM Roman 10" w:cs="Times New Roman"/>
          <w:sz w:val="24"/>
          <w:szCs w:val="24"/>
        </w:rPr>
        <w:t>Burgos,</w:t>
      </w:r>
      <w:r w:rsidRPr="007E08DF">
        <w:rPr>
          <w:rFonts w:ascii="LM Roman 10" w:hAnsi="LM Roman 10" w:cs="Times New Roman"/>
          <w:spacing w:val="28"/>
          <w:sz w:val="24"/>
          <w:szCs w:val="24"/>
        </w:rPr>
        <w:t xml:space="preserve"> </w:t>
      </w:r>
      <w:r w:rsidR="00F64C8B">
        <w:rPr>
          <w:rFonts w:ascii="LM Roman 10" w:hAnsi="LM Roman 10" w:cs="Times New Roman"/>
          <w:spacing w:val="28"/>
          <w:sz w:val="24"/>
          <w:szCs w:val="24"/>
        </w:rPr>
        <w:t>____</w:t>
      </w:r>
      <w:r w:rsidRPr="007E08DF">
        <w:rPr>
          <w:rFonts w:ascii="LM Roman 10" w:hAnsi="LM Roman 10" w:cs="Times New Roman"/>
          <w:spacing w:val="24"/>
          <w:sz w:val="24"/>
          <w:szCs w:val="24"/>
        </w:rPr>
        <w:t xml:space="preserve"> </w:t>
      </w:r>
      <w:r w:rsidRPr="007E08DF">
        <w:rPr>
          <w:rFonts w:ascii="LM Roman 10" w:hAnsi="LM Roman 10" w:cs="Times New Roman"/>
          <w:sz w:val="24"/>
          <w:szCs w:val="24"/>
        </w:rPr>
        <w:t>de</w:t>
      </w:r>
      <w:r w:rsidR="00F64C8B">
        <w:rPr>
          <w:rFonts w:ascii="LM Roman 10" w:hAnsi="LM Roman 10" w:cs="Times New Roman"/>
          <w:sz w:val="24"/>
          <w:szCs w:val="24"/>
        </w:rPr>
        <w:t xml:space="preserve"> __</w:t>
      </w:r>
      <w:r w:rsidRPr="007E08DF">
        <w:rPr>
          <w:rFonts w:ascii="LM Roman 10" w:hAnsi="LM Roman 10" w:cs="Times New Roman"/>
          <w:spacing w:val="25"/>
          <w:sz w:val="24"/>
          <w:szCs w:val="24"/>
        </w:rPr>
        <w:t xml:space="preserve"> </w:t>
      </w:r>
      <w:proofErr w:type="spellStart"/>
      <w:r w:rsidRPr="007E08DF">
        <w:rPr>
          <w:rFonts w:ascii="LM Roman 10" w:hAnsi="LM Roman 10" w:cs="Times New Roman"/>
          <w:sz w:val="24"/>
          <w:szCs w:val="24"/>
        </w:rPr>
        <w:t>de</w:t>
      </w:r>
      <w:proofErr w:type="spellEnd"/>
      <w:r w:rsidR="00F64C8B">
        <w:rPr>
          <w:rFonts w:ascii="LM Roman 10" w:hAnsi="LM Roman 10" w:cs="Times New Roman"/>
          <w:sz w:val="24"/>
          <w:szCs w:val="24"/>
        </w:rPr>
        <w:t xml:space="preserve"> </w:t>
      </w:r>
      <w:r w:rsidR="00F64C8B">
        <w:rPr>
          <w:rFonts w:ascii="LM Roman 10" w:hAnsi="LM Roman 10" w:cs="Times New Roman"/>
          <w:spacing w:val="25"/>
          <w:sz w:val="24"/>
          <w:szCs w:val="24"/>
        </w:rPr>
        <w:t>___</w:t>
      </w:r>
    </w:p>
    <w:p w14:paraId="58B05750" w14:textId="77777777" w:rsidR="007D17D7" w:rsidRPr="007E08DF" w:rsidRDefault="007D17D7">
      <w:pPr>
        <w:pStyle w:val="Textoindependiente"/>
        <w:rPr>
          <w:rFonts w:ascii="LM Roman 10" w:hAnsi="LM Roman 10"/>
          <w:sz w:val="20"/>
        </w:rPr>
      </w:pPr>
    </w:p>
    <w:p w14:paraId="58B05751" w14:textId="77777777" w:rsidR="007D17D7" w:rsidRPr="007E08DF" w:rsidRDefault="007D17D7">
      <w:pPr>
        <w:pStyle w:val="Textoindependiente"/>
        <w:rPr>
          <w:rFonts w:ascii="LM Roman 10" w:hAnsi="LM Roman 10"/>
          <w:sz w:val="20"/>
        </w:rPr>
      </w:pPr>
    </w:p>
    <w:p w14:paraId="58B05752" w14:textId="77777777" w:rsidR="007D17D7" w:rsidRPr="007E08DF" w:rsidRDefault="007D17D7">
      <w:pPr>
        <w:pStyle w:val="Textoindependiente"/>
        <w:rPr>
          <w:rFonts w:ascii="LM Roman 10" w:hAnsi="LM Roman 10"/>
          <w:sz w:val="20"/>
        </w:rPr>
      </w:pPr>
    </w:p>
    <w:p w14:paraId="58B05754" w14:textId="77777777" w:rsidR="007D17D7" w:rsidRPr="007E08DF" w:rsidRDefault="007D17D7">
      <w:pPr>
        <w:pStyle w:val="Textoindependiente"/>
        <w:rPr>
          <w:rFonts w:ascii="LM Roman 10" w:hAnsi="LM Roman 10"/>
          <w:sz w:val="20"/>
        </w:rPr>
      </w:pPr>
    </w:p>
    <w:p w14:paraId="58B05755" w14:textId="77777777" w:rsidR="007D17D7" w:rsidRPr="007E08DF" w:rsidRDefault="007D17D7">
      <w:pPr>
        <w:pStyle w:val="Textoindependiente"/>
        <w:rPr>
          <w:rFonts w:ascii="LM Roman 10" w:hAnsi="LM Roman 10"/>
          <w:sz w:val="20"/>
        </w:rPr>
      </w:pPr>
    </w:p>
    <w:p w14:paraId="58B05756" w14:textId="77777777" w:rsidR="007D17D7" w:rsidRPr="007E08DF" w:rsidRDefault="007D17D7">
      <w:pPr>
        <w:pStyle w:val="Textoindependiente"/>
        <w:rPr>
          <w:rFonts w:ascii="LM Roman 10" w:hAnsi="LM Roman 10"/>
          <w:sz w:val="20"/>
        </w:rPr>
      </w:pPr>
    </w:p>
    <w:p w14:paraId="58B05757" w14:textId="77777777" w:rsidR="007D17D7" w:rsidRPr="007E08DF" w:rsidRDefault="007D17D7">
      <w:pPr>
        <w:pStyle w:val="Textoindependiente"/>
        <w:spacing w:before="7"/>
        <w:rPr>
          <w:rFonts w:ascii="LM Roman 10" w:hAnsi="LM Roman 10"/>
          <w:sz w:val="21"/>
        </w:rPr>
      </w:pPr>
    </w:p>
    <w:p w14:paraId="58B05758" w14:textId="77777777" w:rsidR="007D17D7" w:rsidRPr="007E08DF" w:rsidRDefault="007D17D7">
      <w:pPr>
        <w:rPr>
          <w:rFonts w:ascii="LM Roman 10" w:hAnsi="LM Roman 10"/>
          <w:sz w:val="21"/>
        </w:rPr>
        <w:sectPr w:rsidR="007D17D7" w:rsidRPr="007E08DF">
          <w:headerReference w:type="default" r:id="rId156"/>
          <w:pgSz w:w="11910" w:h="16840"/>
          <w:pgMar w:top="4080" w:right="1680" w:bottom="280" w:left="1680" w:header="2733" w:footer="0" w:gutter="0"/>
          <w:cols w:space="720"/>
        </w:sectPr>
      </w:pPr>
    </w:p>
    <w:p w14:paraId="58B05759" w14:textId="79613496" w:rsidR="007D17D7" w:rsidRPr="007E08DF" w:rsidRDefault="000133A9">
      <w:pPr>
        <w:pStyle w:val="Textoindependiente"/>
        <w:spacing w:before="78"/>
        <w:ind w:left="915"/>
        <w:rPr>
          <w:rFonts w:ascii="LM Roman 10" w:hAnsi="LM Roman 10"/>
        </w:rPr>
      </w:pPr>
      <w:r>
        <w:rPr>
          <w:rFonts w:ascii="LM Roman 10" w:hAnsi="LM Roman 10"/>
        </w:rPr>
        <w:pict w14:anchorId="58B059A5">
          <v:group id="docshapegroup550" o:spid="_x0000_s2390" style="position:absolute;left:0;text-align:left;margin-left:421.2pt;margin-top:126.25pt;width:59.3pt;height:78.35pt;z-index:15730688;mso-position-horizontal-relative:page;mso-position-vertical-relative:page" coordorigin="8424,2525" coordsize="1186,1567">
            <v:shape id="docshape551" o:spid="_x0000_s2620" type="#_x0000_t75" style="position:absolute;left:8785;top:3944;width:452;height:148">
              <v:imagedata r:id="rId157" o:title=""/>
            </v:shape>
            <v:shape id="docshape552" o:spid="_x0000_s2619" type="#_x0000_t75" style="position:absolute;left:9021;top:2902;width:28;height:76">
              <v:imagedata r:id="rId9" o:title=""/>
            </v:shape>
            <v:shape id="docshape553" o:spid="_x0000_s2618" type="#_x0000_t75" style="position:absolute;left:8423;top:2525;width:1186;height:1557">
              <v:imagedata r:id="rId158" o:title=""/>
            </v:shape>
            <v:shape id="docshape554" o:spid="_x0000_s2617" type="#_x0000_t75" style="position:absolute;left:8665;top:3075;width:355;height:713">
              <v:imagedata r:id="rId159" o:title=""/>
            </v:shape>
            <v:shape id="docshape555" o:spid="_x0000_s2616" style="position:absolute;left:8665;top:3075;width:355;height:713" coordorigin="8666,3076" coordsize="355,713" path="m9019,3076r-63,5l8953,3132r-15,3l8923,3140r-14,5l8896,3151r-34,-39l8850,3118r-13,7l8825,3133r-11,8l8835,3186r-11,9l8813,3205r-11,11l8792,3227r-46,-23l8737,3215r-9,12l8720,3239r-8,13l8750,3287r-6,12l8738,3311r-4,13l8729,3337r-53,-2l8673,3348r-3,13l8667,3375r-1,13l8715,3407r-1,14l8714,3435r1,15l8716,3463r-50,18l8668,3494r3,13l8674,3519r3,13l8730,3531r5,12l8740,3555r5,12l8751,3579r-37,37l8722,3629r9,12l8740,3653r9,12l8793,3639r11,11l8815,3660r11,11l8838,3680r-17,48l8832,3736r12,7l8856,3749r12,6l8902,3716r13,5l8929,3726r14,4l8957,3733r7,51l8977,3786r14,1l9005,3788r14,1l9020,3789r,-301l9020,3488r-1,l9018,3488r-21,-5l8979,3471r-12,-17l8963,3432r4,-22l8979,3393r18,-12l9018,3376r1,l9020,3376r,l9020,3076r-1,xe" filled="f" strokeweight=".06025mm">
              <v:path arrowok="t"/>
            </v:shape>
            <v:shape id="docshape556" o:spid="_x0000_s2615" type="#_x0000_t75" style="position:absolute;left:8842;top:3336;width:9;height:227">
              <v:imagedata r:id="rId12" o:title=""/>
            </v:shape>
            <v:line id="_x0000_s2614" style="position:absolute" from="8753,3482" to="8945,3482" strokeweight=".03825mm"/>
            <v:shape id="docshape557" o:spid="_x0000_s2613" style="position:absolute;left:8741;top:3476;width:15;height:11" coordorigin="8742,3476" coordsize="15,11" path="m8757,3476r-15,5l8757,3487r,-11xe" fillcolor="black" stroked="f">
              <v:path arrowok="t"/>
            </v:shape>
            <v:shape id="docshape558" o:spid="_x0000_s2612" style="position:absolute;left:8938;top:3477;width:12;height:9" coordorigin="8939,3478" coordsize="12,9" path="m8942,3486r-3,-4l8942,3478r9,l8947,3481r2,3l8951,3486r-9,xe" fillcolor="black" stroked="f">
              <v:path arrowok="t"/>
            </v:shape>
            <v:shape id="docshape559" o:spid="_x0000_s2611" style="position:absolute;left:8938;top:3477;width:12;height:9" coordorigin="8939,3478" coordsize="12,9" path="m8939,3482r3,-4l8951,3478r-2,2l8947,3481r2,3l8951,3486r-9,l8939,3482xe" filled="f" strokeweight=".01872mm">
              <v:path arrowok="t"/>
            </v:shape>
            <v:line id="_x0000_s2610" style="position:absolute" from="8753,3466" to="8944,3497" strokeweight=".03814mm"/>
            <v:shape id="docshape560" o:spid="_x0000_s2609" style="position:absolute;left:8742;top:3460;width:16;height:11" coordorigin="8742,3461" coordsize="16,11" path="m8758,3461r-16,3l8756,3471r2,-10xe" fillcolor="black" stroked="f">
              <v:path arrowok="t"/>
            </v:shape>
            <v:shape id="docshape561" o:spid="_x0000_s2608" style="position:absolute;left:8937;top:3491;width:13;height:10" coordorigin="8937,3492" coordsize="13,10" path="m8939,3500r-2,-5l8940,3492r9,1l8947,3495r-2,1l8947,3499r1,2l8939,3500xe" fillcolor="black" stroked="f">
              <v:path arrowok="t"/>
            </v:shape>
            <v:shape id="docshape562" o:spid="_x0000_s2607" style="position:absolute;left:8937;top:3491;width:13;height:10" coordorigin="8937,3492" coordsize="13,10" path="m8937,3495r3,-3l8949,3493r-2,2l8945,3496r2,3l8948,3501r-9,-1l8937,3495xe" filled="f" strokeweight=".01869mm">
              <v:path arrowok="t"/>
            </v:shape>
            <v:line id="_x0000_s2606" style="position:absolute" from="8757,3452" to="8940,3513" strokeweight=".03786mm"/>
            <v:shape id="docshape563" o:spid="_x0000_s2605" style="position:absolute;left:8745;top:3447;width:16;height:11" coordorigin="8746,3448" coordsize="16,11" path="m8762,3448r-16,l8759,3458r3,-10xe" fillcolor="black" stroked="f">
              <v:path arrowok="t"/>
            </v:shape>
            <v:shape id="docshape564" o:spid="_x0000_s2604" style="position:absolute;left:8934;top:3507;width:13;height:11" coordorigin="8934,3508" coordsize="13,11" path="m8935,3516r-1,-5l8938,3508r8,2l8944,3512r-2,1l8943,3515r1,3l8935,3516xe" fillcolor="black" stroked="f">
              <v:path arrowok="t"/>
            </v:shape>
            <v:shape id="docshape565" o:spid="_x0000_s2603" style="position:absolute;left:8934;top:3507;width:13;height:11" coordorigin="8934,3508" coordsize="13,11" path="m8934,3511r4,-3l8946,3510r-2,2l8942,3513r1,2l8944,3518r-9,-2l8934,3511xe" filled="f" strokeweight=".01864mm">
              <v:path arrowok="t"/>
            </v:shape>
            <v:line id="_x0000_s2602" style="position:absolute" from="8753,3499" to="8943,3468" strokeweight=".03814mm"/>
            <v:shape id="docshape566" o:spid="_x0000_s2601" style="position:absolute;left:8741;top:3493;width:16;height:11" coordorigin="8742,3493" coordsize="16,11" path="m8756,3493r-14,8l8757,3504r-1,-11xe" fillcolor="black" stroked="f">
              <v:path arrowok="t"/>
            </v:shape>
            <v:shape id="docshape567" o:spid="_x0000_s2600" style="position:absolute;left:8936;top:3463;width:13;height:10" coordorigin="8937,3463" coordsize="13,10" path="m8939,3464r-2,5l8940,3473r9,-2l8945,3468r2,-2l8948,3463r-9,1xe" fillcolor="black" stroked="f">
              <v:path arrowok="t"/>
            </v:shape>
            <v:shape id="docshape568" o:spid="_x0000_s2599" style="position:absolute;left:8936;top:3463;width:13;height:10" coordorigin="8937,3463" coordsize="13,10" path="m8937,3469r3,4l8949,3471r-2,-1l8945,3468r2,-2l8948,3463r-9,1l8937,3469xe" filled="f" strokeweight=".01869mm">
              <v:path arrowok="t"/>
            </v:shape>
            <v:line id="_x0000_s2598" style="position:absolute" from="8757,3513" to="8940,3452" strokeweight=".03786mm"/>
            <v:shape id="docshape569" o:spid="_x0000_s2597" style="position:absolute;left:8745;top:3506;width:16;height:11" coordorigin="8746,3507" coordsize="16,11" path="m8758,3507r-12,10l8761,3517r-3,-10xe" fillcolor="black" stroked="f">
              <v:path arrowok="t"/>
            </v:shape>
            <v:shape id="docshape570" o:spid="_x0000_s2596" style="position:absolute;left:8933;top:3446;width:13;height:11" coordorigin="8934,3446" coordsize="13,11" path="m8935,3449r-1,5l8938,3457r8,-3l8942,3452r1,-3l8944,3446r-9,3xe" fillcolor="black" stroked="f">
              <v:path arrowok="t"/>
            </v:shape>
            <v:shape id="docshape571" o:spid="_x0000_s2595" style="position:absolute;left:8933;top:3446;width:13;height:11" coordorigin="8934,3446" coordsize="13,11" path="m8934,3454r4,3l8946,3454r-2,-1l8942,3452r1,-3l8944,3446r-9,3l8934,3454xe" filled="f" strokeweight=".01864mm">
              <v:path arrowok="t"/>
            </v:shape>
            <v:shape id="docshape572" o:spid="_x0000_s2594" style="position:absolute;left:8845;top:3357;width:42;height:38" coordorigin="8846,3358" coordsize="42,38" path="m8850,3396r-4,-4l8885,3358r2,5l8850,3396xe" fillcolor="#b3b3b3" stroked="f">
              <v:path arrowok="t"/>
            </v:shape>
            <v:shape id="docshape573" o:spid="_x0000_s2593" style="position:absolute;left:8845;top:3357;width:42;height:38" coordorigin="8846,3358" coordsize="42,38" path="m8885,3358r-39,34l8850,3396r37,-33l8885,3358xe" filled="f" strokeweight=".00472mm">
              <v:path arrowok="t"/>
            </v:shape>
            <v:shape id="docshape574" o:spid="_x0000_s2592" style="position:absolute;left:8805;top:3359;width:40;height:37" coordorigin="8806,3359" coordsize="40,37" path="m8841,3396r-35,-31l8808,3359r38,33l8841,3396xe" fillcolor="#b3b3b3" stroked="f">
              <v:path arrowok="t"/>
            </v:shape>
            <v:shape id="docshape575" o:spid="_x0000_s2591" style="position:absolute;left:8805;top:3359;width:40;height:37" coordorigin="8806,3359" coordsize="40,37" path="m8841,3396r5,-4l8808,3359r-2,6l8841,3396xe" filled="f" strokeweight=".00472mm">
              <v:path arrowok="t"/>
            </v:shape>
            <v:shape id="docshape576" o:spid="_x0000_s2590" style="position:absolute;left:8799;top:3440;width:94;height:104" coordorigin="8799,3441" coordsize="94,104" path="m8861,3544r-31,l8818,3540r-15,-14l8799,3516r,-75l8827,3441r,60l8829,3507r5,7l8839,3516r13,l8857,3514r6,-7l8864,3501r,-60l8892,3441r,75l8889,3526r-16,14l8861,3544xe" fillcolor="#b3b3b3" stroked="f">
              <v:path arrowok="t"/>
            </v:shape>
            <v:shape id="docshape577" o:spid="_x0000_s2589" style="position:absolute;left:8799;top:3440;width:94;height:104" coordorigin="8799,3441" coordsize="94,104" path="m8799,3441r28,l8827,3492r,9l8829,3507r2,3l8834,3514r5,2l8846,3516r6,l8857,3514r3,-4l8863,3507r1,-6l8864,3492r,-51l8892,3441r,60l8892,3516r-3,10l8881,3533r-8,7l8861,3544r-15,l8830,3544r-12,-4l8811,3533r-8,-7l8799,3516r,-15l8799,3441xe" filled="f" strokeweight=".0185mm">
              <v:path arrowok="t"/>
            </v:shape>
            <v:rect id="docshape578" o:spid="_x0000_s2588" style="position:absolute;left:8790;top:3457;width:113;height:50" fillcolor="#c8aa36" stroked="f"/>
            <v:rect id="docshape579" o:spid="_x0000_s2587" style="position:absolute;left:8790;top:3457;width:113;height:50" filled="f" strokecolor="#010000" strokeweight=".02869mm"/>
            <v:shape id="docshape580" o:spid="_x0000_s2586" type="#_x0000_t75" style="position:absolute;left:8778;top:3450;width:21;height:63">
              <v:imagedata r:id="rId13" o:title=""/>
            </v:shape>
            <v:shape id="docshape581" o:spid="_x0000_s2585" type="#_x0000_t75" style="position:absolute;left:8820;top:3450;width:94;height:63">
              <v:imagedata r:id="rId14" o:title=""/>
            </v:shape>
            <v:shape id="docshape582" o:spid="_x0000_s2584" type="#_x0000_t75" style="position:absolute;left:8799;top:3457;width:21;height:50">
              <v:imagedata r:id="rId97" o:title=""/>
            </v:shape>
            <v:shape id="docshape583" o:spid="_x0000_s2583" style="position:absolute;left:8875;top:3413;width:17;height:22" coordorigin="8875,3413" coordsize="17,22" o:spt="100" adj="0,,0" path="m8887,3423r2,-1l8891,3420r-2,-2l8883,3413r-4,l8875,3413r1,3l8876,3420r6,l8887,3423xm8882,3434r,-14l8876,3420r-1,14l8882,3434xe" fillcolor="#b3b3b3" stroked="f">
              <v:stroke joinstyle="round"/>
              <v:formulas/>
              <v:path arrowok="t" o:connecttype="segments"/>
            </v:shape>
            <v:shape id="docshape584" o:spid="_x0000_s2582" style="position:absolute;left:8875;top:3413;width:17;height:22" coordorigin="8875,3413" coordsize="17,22" path="m8882,3434r,-14l8887,3423r1,-1l8889,3422r2,-2l8890,3420r-1,-2l8883,3413r-4,l8875,3413r1,3l8875,3434r7,xe" filled="f" strokeweight=".01842mm">
              <v:path arrowok="t"/>
            </v:shape>
            <v:rect id="docshape585" o:spid="_x0000_s2581" style="position:absolute;left:8872;top:3431;width:16;height:11" fillcolor="#b3b3b3" stroked="f"/>
            <v:rect id="docshape586" o:spid="_x0000_s2580" style="position:absolute;left:8872;top:3431;width:16;height:11" filled="f" strokeweight=".0111mm"/>
            <v:rect id="docshape587" o:spid="_x0000_s2579" style="position:absolute;left:8862;top:3436;width:34;height:7" fillcolor="#b3b3b3" stroked="f"/>
            <v:rect id="docshape588" o:spid="_x0000_s2578" style="position:absolute;left:8862;top:3436;width:34;height:7" filled="f" strokeweight=".01992mm"/>
            <v:shape id="docshape589" o:spid="_x0000_s2577" style="position:absolute;left:8801;top:3411;width:17;height:21" coordorigin="8802,3412" coordsize="17,21" o:spt="100" adj="0,,0" path="m8806,3421r-3,-1l8802,3419r2,-2l8810,3412r8,l8817,3414r,4l8811,3418r-5,3xm8811,3433r,-15l8817,3418r1,14l8811,3433xe" fillcolor="#b3b3b3" stroked="f">
              <v:stroke joinstyle="round"/>
              <v:formulas/>
              <v:path arrowok="t" o:connecttype="segments"/>
            </v:shape>
            <v:shape id="docshape590" o:spid="_x0000_s2576" style="position:absolute;left:8801;top:3411;width:17;height:21" coordorigin="8802,3412" coordsize="17,21" path="m8811,3433r,-15l8806,3421r-1,l8803,3420r-1,-1l8803,3418r1,-1l8810,3412r4,l8818,3412r-1,2l8818,3432r-7,1xe" filled="f" strokeweight=".01842mm">
              <v:path arrowok="t"/>
            </v:shape>
            <v:rect id="docshape591" o:spid="_x0000_s2575" style="position:absolute;left:8805;top:3429;width:16;height:11" fillcolor="#b3b3b3" stroked="f"/>
            <v:rect id="docshape592" o:spid="_x0000_s2574" style="position:absolute;left:8805;top:3429;width:16;height:11" filled="f" strokeweight=".0111mm"/>
            <v:rect id="docshape593" o:spid="_x0000_s2573" style="position:absolute;left:8797;top:3435;width:34;height:7" fillcolor="#b3b3b3" stroked="f"/>
            <v:rect id="docshape594" o:spid="_x0000_s2572" style="position:absolute;left:8797;top:3435;width:34;height:7" filled="f" strokeweight=".01992mm"/>
            <v:shape id="docshape595" o:spid="_x0000_s2571" style="position:absolute;left:8844;top:3326;width:65;height:68" coordorigin="8845,3326" coordsize="65,68" path="m8910,3388r-6,6l8845,3332r5,-6l8910,3388xe" fillcolor="#b3b3b3" stroked="f">
              <v:path arrowok="t"/>
            </v:shape>
            <v:shape id="docshape596" o:spid="_x0000_s2570" style="position:absolute;left:8844;top:3326;width:65;height:68" coordorigin="8845,3326" coordsize="65,68" path="m8845,3332r5,-6l8910,3388r-6,6l8845,3332xe" filled="f" strokeweight=".01542mm">
              <v:path arrowok="t"/>
            </v:shape>
            <v:shape id="docshape597" o:spid="_x0000_s2569" style="position:absolute;left:8783;top:3326;width:65;height:68" coordorigin="8783,3326" coordsize="65,68" path="m8783,3388r6,6l8848,3332r-5,-6l8783,3388xe" fillcolor="#b3b3b3" stroked="f">
              <v:path arrowok="t"/>
            </v:shape>
            <v:shape id="docshape598" o:spid="_x0000_s2568" style="position:absolute;left:8783;top:3326;width:65;height:68" coordorigin="8783,3326" coordsize="65,68" path="m8848,3332r-5,-6l8783,3388r6,6l8848,3332xe" filled="f" strokeweight=".01542mm">
              <v:path arrowok="t"/>
            </v:shape>
            <v:shape id="docshape599" o:spid="_x0000_s2567" type="#_x0000_t75" style="position:absolute;left:8750;top:3375;width:45;height:46">
              <v:imagedata r:id="rId16" o:title=""/>
            </v:shape>
            <v:shape id="docshape600" o:spid="_x0000_s2566" style="position:absolute;left:8750;top:3375;width:45;height:46" coordorigin="8751,3375" coordsize="45,46" path="m8796,3398r,12l8786,3420r-13,l8761,3420r-10,-10l8751,3398r,-13l8761,3375r12,l8786,3375r10,10l8796,3398xe" filled="f" strokeweight=".02119mm">
              <v:path arrowok="t"/>
            </v:shape>
            <v:shape id="docshape601" o:spid="_x0000_s2565" type="#_x0000_t75" style="position:absolute;left:8891;top:3376;width:45;height:46">
              <v:imagedata r:id="rId16" o:title=""/>
            </v:shape>
            <v:shape id="docshape602" o:spid="_x0000_s2564" style="position:absolute;left:8891;top:3376;width:45;height:46" coordorigin="8892,3377" coordsize="45,46" path="m8892,3399r,13l8902,3422r12,l8927,3422r10,-10l8937,3399r,-12l8927,3377r-13,l8902,3377r-10,10l8892,3399xe" filled="f" strokeweight=".02119mm">
              <v:path arrowok="t"/>
            </v:shape>
            <v:shape id="docshape603" o:spid="_x0000_s2563" style="position:absolute;left:8797;top:3349;width:28;height:29" coordorigin="8798,3350" coordsize="28,29" path="m8811,3350r14,13l8811,3379r-13,-14l8811,3350xe" filled="f" strokeweight=".0116mm">
              <v:path arrowok="t"/>
            </v:shape>
            <v:shape id="docshape604" o:spid="_x0000_s2562" style="position:absolute;left:8868;top:3349;width:28;height:29" coordorigin="8868,3350" coordsize="28,29" path="m8882,3350r-14,13l8882,3379r13,-14l8882,3350xe" filled="f" strokeweight=".0116mm">
              <v:path arrowok="t"/>
            </v:shape>
            <v:shape id="docshape605" o:spid="_x0000_s2561" style="position:absolute;left:8835;top:3323;width:22;height:83" coordorigin="8836,3323" coordsize="22,83" o:spt="100" adj="0,,0" path="m8839,3384r15,l8855,3384r2,l8857,3385r,5l8857,3395r,5l8857,3401r,1l8857,3404r,1l8856,3405r-1,l8839,3405r-1,l8836,3405r,-1l8836,3399r,-5l8836,3389r,-1l8836,3387r,-2l8836,3384r2,l8839,3384xm8839,3323r15,l8855,3323r2,l8857,3325r,5l8857,3335r,4l8857,3341r,1l8857,3343r,2l8856,3345r-1,l8839,3345r-1,l8836,3345r,-2l8836,3338r,-5l8836,3328r,-1l8836,3326r,-1l8836,3323r2,l8839,3323xe" filled="f" strokeweight=".02119mm">
              <v:stroke joinstyle="round"/>
              <v:formulas/>
              <v:path arrowok="t" o:connecttype="segments"/>
            </v:shape>
            <v:shape id="docshape606" o:spid="_x0000_s2560" style="position:absolute;left:9047;top:3072;width:340;height:240" coordorigin="9048,3073" coordsize="340,240" o:spt="100" adj="0,,0" path="m9048,3073r,240l9387,3313r-57,-41l9086,3272r,-119l9161,3153r-113,-80xm9161,3153r-75,l9257,3272r73,l9161,3153xe" fillcolor="#648701" stroked="f">
              <v:stroke joinstyle="round"/>
              <v:formulas/>
              <v:path arrowok="t" o:connecttype="segments"/>
            </v:shape>
            <v:shape id="docshape607" o:spid="_x0000_s2559" style="position:absolute;left:9047;top:3072;width:340;height:240" coordorigin="9048,3073" coordsize="340,240" o:spt="100" adj="0,,0" path="m9048,3073r,240l9387,3313,9048,3073xm9086,3153r171,119l9086,3272r,-119xe" filled="f" strokeweight=".01997mm">
              <v:stroke joinstyle="round"/>
              <v:formulas/>
              <v:path arrowok="t" o:connecttype="segments"/>
            </v:shape>
            <v:line id="_x0000_s2558" style="position:absolute" from="9035,3035" to="9035,3430" strokeweight=".07953mm"/>
            <v:shape id="docshape608" o:spid="_x0000_s2557" type="#_x0000_t75" style="position:absolute;left:9022;top:3415;width:24;height:55">
              <v:imagedata r:id="rId13" o:title=""/>
            </v:shape>
            <v:shape id="docshape609" o:spid="_x0000_s2556" style="position:absolute;left:9022;top:3415;width:24;height:55" coordorigin="9023,3415" coordsize="24,55" path="m9047,3454r,-39l9023,3415r,10l9023,3435r12,35l9036,3469r10,-10l9046,3457r1,-1l9047,3454xe" filled="f" strokecolor="#010000" strokeweight=".0355mm">
              <v:path arrowok="t"/>
            </v:shape>
            <v:shape id="docshape610" o:spid="_x0000_s2555" type="#_x0000_t75" style="position:absolute;left:9049;top:3346;width:37;height:23">
              <v:imagedata r:id="rId18" o:title=""/>
            </v:shape>
            <v:rect id="docshape611" o:spid="_x0000_s2554" style="position:absolute;left:9049;top:3346;width:37;height:23" filled="f" strokecolor="#59543f" strokeweight=".05964mm"/>
            <v:shape id="docshape612" o:spid="_x0000_s2553" type="#_x0000_t75" style="position:absolute;left:9082;top:3347;width:37;height:23">
              <v:imagedata r:id="rId18" o:title=""/>
            </v:shape>
            <v:rect id="docshape613" o:spid="_x0000_s2552" style="position:absolute;left:9082;top:3347;width:37;height:23" filled="f" strokecolor="#59543f" strokeweight=".05964mm"/>
            <v:shape id="docshape614" o:spid="_x0000_s2551" type="#_x0000_t75" style="position:absolute;left:9117;top:3349;width:37;height:23">
              <v:imagedata r:id="rId18" o:title=""/>
            </v:shape>
            <v:rect id="docshape615" o:spid="_x0000_s2550" style="position:absolute;left:9117;top:3349;width:37;height:23" filled="f" strokecolor="#59543f" strokeweight=".05964mm"/>
            <v:shape id="docshape616" o:spid="_x0000_s2549" type="#_x0000_t75" style="position:absolute;left:9151;top:3347;width:37;height:23">
              <v:imagedata r:id="rId18" o:title=""/>
            </v:shape>
            <v:rect id="docshape617" o:spid="_x0000_s2548" style="position:absolute;left:9151;top:3347;width:37;height:23" filled="f" strokecolor="#59543f" strokeweight=".05964mm"/>
            <v:shape id="docshape618" o:spid="_x0000_s2547" type="#_x0000_t75" style="position:absolute;left:9185;top:3347;width:37;height:23">
              <v:imagedata r:id="rId18" o:title=""/>
            </v:shape>
            <v:rect id="docshape619" o:spid="_x0000_s2546" style="position:absolute;left:9185;top:3347;width:37;height:23" filled="f" strokecolor="#59543f" strokeweight=".05964mm"/>
            <v:shape id="docshape620" o:spid="_x0000_s2545" type="#_x0000_t75" style="position:absolute;left:9219;top:3348;width:37;height:23">
              <v:imagedata r:id="rId18" o:title=""/>
            </v:shape>
            <v:rect id="docshape621" o:spid="_x0000_s2544" style="position:absolute;left:9219;top:3348;width:37;height:23" filled="f" strokecolor="#59543f" strokeweight=".05964mm"/>
            <v:shape id="docshape622" o:spid="_x0000_s2543" type="#_x0000_t75" style="position:absolute;left:9253;top:3347;width:37;height:23">
              <v:imagedata r:id="rId18" o:title=""/>
            </v:shape>
            <v:rect id="docshape623" o:spid="_x0000_s2542" style="position:absolute;left:9253;top:3347;width:37;height:23" filled="f" strokecolor="#59543f" strokeweight=".05964mm"/>
            <v:shape id="docshape624" o:spid="_x0000_s2541" type="#_x0000_t75" style="position:absolute;left:9287;top:3348;width:37;height:23">
              <v:imagedata r:id="rId18" o:title=""/>
            </v:shape>
            <v:rect id="docshape625" o:spid="_x0000_s2540" style="position:absolute;left:9287;top:3348;width:37;height:23" filled="f" strokecolor="#59543f" strokeweight=".05964mm"/>
            <v:shape id="docshape626" o:spid="_x0000_s2539" type="#_x0000_t75" style="position:absolute;left:9322;top:3346;width:37;height:23">
              <v:imagedata r:id="rId18" o:title=""/>
            </v:shape>
            <v:rect id="docshape627" o:spid="_x0000_s2538" style="position:absolute;left:9322;top:3346;width:37;height:23" filled="f" strokecolor="#59543f" strokeweight=".05964mm"/>
            <v:shape id="docshape628" o:spid="_x0000_s2537" type="#_x0000_t75" style="position:absolute;left:9356;top:3348;width:47;height:23">
              <v:imagedata r:id="rId19" o:title=""/>
            </v:shape>
            <v:shape id="docshape629" o:spid="_x0000_s2536" style="position:absolute;left:9356;top:3348;width:47;height:23" coordorigin="9356,3348" coordsize="47,23" path="m9356,3348r,23l9403,3371r-2,-8l9400,3356r-2,-8l9356,3348xe" filled="f" strokecolor="#59543f" strokeweight=".05964mm">
              <v:path arrowok="t"/>
            </v:shape>
            <v:shape id="docshape630" o:spid="_x0000_s2535" type="#_x0000_t75" style="position:absolute;left:9049;top:3328;width:29;height:18">
              <v:imagedata r:id="rId20" o:title=""/>
            </v:shape>
            <v:rect id="docshape631" o:spid="_x0000_s2534" style="position:absolute;left:9049;top:3328;width:29;height:18" filled="f" strokecolor="#59543f" strokeweight=".0875mm"/>
            <v:shape id="docshape632" o:spid="_x0000_s2533" type="#_x0000_t75" style="position:absolute;left:9075;top:3328;width:29;height:18">
              <v:imagedata r:id="rId21" o:title=""/>
            </v:shape>
            <v:rect id="docshape633" o:spid="_x0000_s2532" style="position:absolute;left:9075;top:3328;width:29;height:18" filled="f" strokecolor="#59543f" strokeweight=".0875mm"/>
            <v:shape id="docshape634" o:spid="_x0000_s2531" type="#_x0000_t75" style="position:absolute;left:9104;top:3328;width:29;height:19">
              <v:imagedata r:id="rId21" o:title=""/>
            </v:shape>
            <v:rect id="docshape635" o:spid="_x0000_s2530" style="position:absolute;left:9104;top:3328;width:29;height:19" filled="f" strokecolor="#59543f" strokeweight=".0875mm"/>
            <v:shape id="docshape636" o:spid="_x0000_s2529" type="#_x0000_t75" style="position:absolute;left:9133;top:3328;width:29;height:18">
              <v:imagedata r:id="rId21" o:title=""/>
            </v:shape>
            <v:rect id="docshape637" o:spid="_x0000_s2528" style="position:absolute;left:9133;top:3328;width:29;height:18" filled="f" strokecolor="#59543f" strokeweight=".0875mm"/>
            <v:shape id="docshape638" o:spid="_x0000_s2527" type="#_x0000_t75" style="position:absolute;left:9162;top:3328;width:29;height:18">
              <v:imagedata r:id="rId21" o:title=""/>
            </v:shape>
            <v:rect id="docshape639" o:spid="_x0000_s2526" style="position:absolute;left:9162;top:3328;width:29;height:18" filled="f" strokecolor="#59543f" strokeweight=".0875mm"/>
            <v:shape id="docshape640" o:spid="_x0000_s2525" type="#_x0000_t75" style="position:absolute;left:9191;top:3328;width:29;height:18">
              <v:imagedata r:id="rId20" o:title=""/>
            </v:shape>
            <v:rect id="docshape641" o:spid="_x0000_s2524" style="position:absolute;left:9191;top:3328;width:29;height:18" filled="f" strokecolor="#59543f" strokeweight=".0875mm"/>
            <v:shape id="docshape642" o:spid="_x0000_s2523" type="#_x0000_t75" style="position:absolute;left:9220;top:3328;width:29;height:18">
              <v:imagedata r:id="rId21" o:title=""/>
            </v:shape>
            <v:rect id="docshape643" o:spid="_x0000_s2522" style="position:absolute;left:9220;top:3328;width:29;height:18" filled="f" strokecolor="#59543f" strokeweight=".0875mm"/>
            <v:shape id="docshape644" o:spid="_x0000_s2521" type="#_x0000_t75" style="position:absolute;left:9250;top:3328;width:29;height:18">
              <v:imagedata r:id="rId21" o:title=""/>
            </v:shape>
            <v:rect id="docshape645" o:spid="_x0000_s2520" style="position:absolute;left:9250;top:3328;width:29;height:18" filled="f" strokecolor="#59543f" strokeweight=".0875mm"/>
            <v:shape id="docshape646" o:spid="_x0000_s2519" type="#_x0000_t75" style="position:absolute;left:9279;top:3328;width:29;height:18">
              <v:imagedata r:id="rId21" o:title=""/>
            </v:shape>
            <v:rect id="docshape647" o:spid="_x0000_s2518" style="position:absolute;left:9279;top:3328;width:29;height:18" filled="f" strokecolor="#59543f" strokeweight=".0875mm"/>
            <v:shape id="docshape648" o:spid="_x0000_s2517" type="#_x0000_t75" style="position:absolute;left:9308;top:3328;width:29;height:18">
              <v:imagedata r:id="rId21" o:title=""/>
            </v:shape>
            <v:rect id="docshape649" o:spid="_x0000_s2516" style="position:absolute;left:9308;top:3328;width:29;height:18" filled="f" strokecolor="#59543f" strokeweight=".0875mm"/>
            <v:shape id="docshape650" o:spid="_x0000_s2515" type="#_x0000_t75" style="position:absolute;left:9337;top:3328;width:29;height:18">
              <v:imagedata r:id="rId21" o:title=""/>
            </v:shape>
            <v:rect id="docshape651" o:spid="_x0000_s2514" style="position:absolute;left:9337;top:3328;width:29;height:18" filled="f" strokecolor="#59543f" strokeweight=".0875mm"/>
            <v:shape id="docshape652" o:spid="_x0000_s2513" type="#_x0000_t75" style="position:absolute;left:9366;top:3327;width:31;height:18">
              <v:imagedata r:id="rId21" o:title=""/>
            </v:shape>
            <v:shape id="docshape653" o:spid="_x0000_s2512" style="position:absolute;left:9366;top:3327;width:31;height:18" coordorigin="9366,3327" coordsize="31,18" path="m9366,3327r,17l9397,3344r-1,-5l9394,3333r-2,-6l9366,3327xe" filled="f" strokecolor="#59543f" strokeweight=".0875mm">
              <v:path arrowok="t"/>
            </v:shape>
            <v:shape id="docshape654" o:spid="_x0000_s2511" type="#_x0000_t75" style="position:absolute;left:9071;top:3368;width:37;height:23">
              <v:imagedata r:id="rId22" o:title=""/>
            </v:shape>
            <v:rect id="docshape655" o:spid="_x0000_s2510" style="position:absolute;left:9071;top:3368;width:37;height:23" filled="f" strokecolor="#59543f" strokeweight=".05964mm"/>
            <v:shape id="docshape656" o:spid="_x0000_s2509" type="#_x0000_t75" style="position:absolute;left:9105;top:3370;width:37;height:23">
              <v:imagedata r:id="rId18" o:title=""/>
            </v:shape>
            <v:rect id="docshape657" o:spid="_x0000_s2508" style="position:absolute;left:9105;top:3370;width:37;height:23" filled="f" strokecolor="#59543f" strokeweight=".05964mm"/>
            <v:shape id="docshape658" o:spid="_x0000_s2507" type="#_x0000_t75" style="position:absolute;left:9138;top:3369;width:37;height:23">
              <v:imagedata r:id="rId22" o:title=""/>
            </v:shape>
            <v:rect id="docshape659" o:spid="_x0000_s2506" style="position:absolute;left:9138;top:3369;width:37;height:23" filled="f" strokecolor="#59543f" strokeweight=".05964mm"/>
            <v:shape id="docshape660" o:spid="_x0000_s2505" type="#_x0000_t75" style="position:absolute;left:9172;top:3370;width:37;height:23">
              <v:imagedata r:id="rId18" o:title=""/>
            </v:shape>
            <v:rect id="docshape661" o:spid="_x0000_s2504" style="position:absolute;left:9172;top:3370;width:37;height:23" filled="f" strokecolor="#59543f" strokeweight=".05964mm"/>
            <v:shape id="docshape662" o:spid="_x0000_s2503" type="#_x0000_t75" style="position:absolute;left:9206;top:3370;width:37;height:23">
              <v:imagedata r:id="rId18" o:title=""/>
            </v:shape>
            <v:rect id="docshape663" o:spid="_x0000_s2502" style="position:absolute;left:9206;top:3370;width:37;height:23" filled="f" strokecolor="#59543f" strokeweight=".05964mm"/>
            <v:shape id="docshape664" o:spid="_x0000_s2501" type="#_x0000_t75" style="position:absolute;left:9239;top:3369;width:37;height:23">
              <v:imagedata r:id="rId18" o:title=""/>
            </v:shape>
            <v:rect id="docshape665" o:spid="_x0000_s2500" style="position:absolute;left:9239;top:3369;width:37;height:23" filled="f" strokecolor="#59543f" strokeweight=".05964mm"/>
            <v:shape id="docshape666" o:spid="_x0000_s2499" type="#_x0000_t75" style="position:absolute;left:9273;top:3371;width:37;height:23">
              <v:imagedata r:id="rId18" o:title=""/>
            </v:shape>
            <v:rect id="docshape667" o:spid="_x0000_s2498" style="position:absolute;left:9273;top:3371;width:37;height:23" filled="f" strokecolor="#59543f" strokeweight=".05964mm"/>
            <v:shape id="docshape668" o:spid="_x0000_s2497" type="#_x0000_t75" style="position:absolute;left:9306;top:3369;width:37;height:23">
              <v:imagedata r:id="rId18" o:title=""/>
            </v:shape>
            <v:rect id="docshape669" o:spid="_x0000_s2496" style="position:absolute;left:9306;top:3369;width:37;height:23" filled="f" strokecolor="#59543f" strokeweight=".05964mm"/>
            <v:shape id="docshape670" o:spid="_x0000_s2495" type="#_x0000_t75" style="position:absolute;left:9340;top:3370;width:37;height:23">
              <v:imagedata r:id="rId18" o:title=""/>
            </v:shape>
            <v:rect id="docshape671" o:spid="_x0000_s2494" style="position:absolute;left:9340;top:3370;width:37;height:23" filled="f" strokecolor="#59543f" strokeweight=".05964mm"/>
            <v:shape id="docshape672" o:spid="_x0000_s2493" type="#_x0000_t75" style="position:absolute;left:9374;top:3369;width:32;height:23">
              <v:imagedata r:id="rId22" o:title=""/>
            </v:shape>
            <v:shape id="docshape673" o:spid="_x0000_s2492" style="position:absolute;left:9374;top:3369;width:32;height:23" coordorigin="9374,3370" coordsize="32,23" path="m9374,3370r,22l9406,3392r-1,-7l9404,3377r-1,-7l9374,3370xe" filled="f" strokecolor="#59543f" strokeweight=".05964mm">
              <v:path arrowok="t"/>
            </v:shape>
            <v:shape id="docshape674" o:spid="_x0000_s2491" type="#_x0000_t75" style="position:absolute;left:9049;top:3366;width:26;height:23">
              <v:imagedata r:id="rId23" o:title=""/>
            </v:shape>
            <v:rect id="docshape675" o:spid="_x0000_s2490" style="position:absolute;left:9049;top:3366;width:26;height:23" filled="f" strokecolor="#59543f" strokeweight=".05964mm"/>
            <v:shape id="docshape676" o:spid="_x0000_s2489" type="#_x0000_t75" style="position:absolute;left:9110;top:3392;width:44;height:21">
              <v:imagedata r:id="rId24" o:title=""/>
            </v:shape>
            <v:rect id="docshape677" o:spid="_x0000_s2488" style="position:absolute;left:9110;top:3392;width:44;height:21" filled="f" strokecolor="#59543f" strokeweight=".05483mm"/>
            <v:shape id="docshape678" o:spid="_x0000_s2487" type="#_x0000_t75" style="position:absolute;left:9152;top:3391;width:37;height:23">
              <v:imagedata r:id="rId18" o:title=""/>
            </v:shape>
            <v:rect id="docshape679" o:spid="_x0000_s2486" style="position:absolute;left:9152;top:3391;width:37;height:23" filled="f" strokecolor="#59543f" strokeweight=".05964mm"/>
            <v:shape id="docshape680" o:spid="_x0000_s2485" type="#_x0000_t75" style="position:absolute;left:9187;top:3392;width:37;height:23">
              <v:imagedata r:id="rId18" o:title=""/>
            </v:shape>
            <v:rect id="docshape681" o:spid="_x0000_s2484" style="position:absolute;left:9187;top:3392;width:37;height:23" filled="f" strokecolor="#59543f" strokeweight=".05964mm"/>
            <v:shape id="docshape682" o:spid="_x0000_s2483" type="#_x0000_t75" style="position:absolute;left:9223;top:3391;width:37;height:23">
              <v:imagedata r:id="rId18" o:title=""/>
            </v:shape>
            <v:rect id="docshape683" o:spid="_x0000_s2482" style="position:absolute;left:9223;top:3391;width:37;height:23" filled="f" strokecolor="#59543f" strokeweight=".05964mm"/>
            <v:shape id="docshape684" o:spid="_x0000_s2481" type="#_x0000_t75" style="position:absolute;left:9258;top:3392;width:37;height:23">
              <v:imagedata r:id="rId18" o:title=""/>
            </v:shape>
            <v:rect id="docshape685" o:spid="_x0000_s2480" style="position:absolute;left:9258;top:3392;width:37;height:23" filled="f" strokecolor="#59543f" strokeweight=".05964mm"/>
            <v:shape id="docshape686" o:spid="_x0000_s2479" type="#_x0000_t75" style="position:absolute;left:9293;top:3391;width:37;height:23">
              <v:imagedata r:id="rId18" o:title=""/>
            </v:shape>
            <v:rect id="docshape687" o:spid="_x0000_s2478" style="position:absolute;left:9293;top:3391;width:37;height:23" filled="f" strokecolor="#59543f" strokeweight=".05964mm"/>
            <v:shape id="docshape688" o:spid="_x0000_s2477" type="#_x0000_t75" style="position:absolute;left:9328;top:3393;width:37;height:23">
              <v:imagedata r:id="rId18" o:title=""/>
            </v:shape>
            <v:rect id="docshape689" o:spid="_x0000_s2476" style="position:absolute;left:9328;top:3393;width:37;height:23" filled="f" strokecolor="#59543f" strokeweight=".05964mm"/>
            <v:shape id="docshape690" o:spid="_x0000_s2475" type="#_x0000_t75" style="position:absolute;left:9364;top:3391;width:44;height:23">
              <v:imagedata r:id="rId18" o:title=""/>
            </v:shape>
            <v:shape id="docshape691" o:spid="_x0000_s2474" style="position:absolute;left:9364;top:3391;width:44;height:23" coordorigin="9364,3391" coordsize="44,23" path="m9364,3391r,23l9408,3414r-1,-8l9407,3399r-1,-8l9364,3391xe" filled="f" strokecolor="#59543f" strokeweight=".05964mm">
              <v:path arrowok="t"/>
            </v:shape>
            <v:shape id="docshape692" o:spid="_x0000_s2473" type="#_x0000_t75" style="position:absolute;left:9157;top:3414;width:44;height:23">
              <v:imagedata r:id="rId25" o:title=""/>
            </v:shape>
            <v:rect id="docshape693" o:spid="_x0000_s2472" style="position:absolute;left:9157;top:3414;width:44;height:23" filled="f" strokecolor="#59543f" strokeweight=".05689mm"/>
            <v:shape id="docshape694" o:spid="_x0000_s2471" type="#_x0000_t75" style="position:absolute;left:9198;top:3414;width:37;height:23">
              <v:imagedata r:id="rId22" o:title=""/>
            </v:shape>
            <v:rect id="docshape695" o:spid="_x0000_s2470" style="position:absolute;left:9198;top:3414;width:37;height:23" filled="f" strokecolor="#59543f" strokeweight=".05964mm"/>
            <v:shape id="docshape696" o:spid="_x0000_s2469" type="#_x0000_t75" style="position:absolute;left:9233;top:3415;width:37;height:23">
              <v:imagedata r:id="rId18" o:title=""/>
            </v:shape>
            <v:rect id="docshape697" o:spid="_x0000_s2468" style="position:absolute;left:9233;top:3415;width:37;height:23" filled="f" strokecolor="#59543f" strokeweight=".05964mm"/>
            <v:shape id="docshape698" o:spid="_x0000_s2467" type="#_x0000_t75" style="position:absolute;left:9267;top:3413;width:37;height:26">
              <v:imagedata r:id="rId33" o:title=""/>
            </v:shape>
            <v:rect id="docshape699" o:spid="_x0000_s2466" style="position:absolute;left:9267;top:3413;width:37;height:26" filled="f" strokecolor="#59543f" strokeweight=".06111mm"/>
            <v:shape id="docshape700" o:spid="_x0000_s2465" type="#_x0000_t75" style="position:absolute;left:9301;top:3415;width:37;height:23">
              <v:imagedata r:id="rId18" o:title=""/>
            </v:shape>
            <v:rect id="docshape701" o:spid="_x0000_s2464" style="position:absolute;left:9301;top:3415;width:37;height:23" filled="f" strokecolor="#59543f" strokeweight=".05964mm"/>
            <v:shape id="docshape702" o:spid="_x0000_s2463" type="#_x0000_t75" style="position:absolute;left:9369;top:3415;width:39;height:23">
              <v:imagedata r:id="rId18" o:title=""/>
            </v:shape>
            <v:shape id="docshape703" o:spid="_x0000_s2462" style="position:absolute;left:9369;top:3415;width:39;height:23" coordorigin="9370,3415" coordsize="39,23" path="m9370,3415r,23l9408,3438r,-2l9408,3434r,-2l9408,3427r,-6l9408,3415r-38,xe" filled="f" strokecolor="#59543f" strokeweight=".05964mm">
              <v:path arrowok="t"/>
            </v:shape>
            <v:shape id="docshape704" o:spid="_x0000_s2461" type="#_x0000_t75" style="position:absolute;left:9185;top:3436;width:39;height:25">
              <v:imagedata r:id="rId18" o:title=""/>
            </v:shape>
            <v:rect id="docshape705" o:spid="_x0000_s2460" style="position:absolute;left:9185;top:3436;width:39;height:25" filled="f" strokecolor="#59543f" strokeweight=".0605mm"/>
            <v:shape id="docshape706" o:spid="_x0000_s2459" type="#_x0000_t75" style="position:absolute;left:9222;top:3437;width:27;height:23">
              <v:imagedata r:id="rId23" o:title=""/>
            </v:shape>
            <v:rect id="docshape707" o:spid="_x0000_s2458" style="position:absolute;left:9222;top:3437;width:27;height:23" filled="f" strokecolor="#59543f" strokeweight=".06208mm"/>
            <v:shape id="docshape708" o:spid="_x0000_s2457" type="#_x0000_t75" style="position:absolute;left:9248;top:3439;width:28;height:23">
              <v:imagedata r:id="rId160" o:title=""/>
            </v:shape>
            <v:rect id="docshape709" o:spid="_x0000_s2456" style="position:absolute;left:9248;top:3439;width:28;height:23" filled="f" strokecolor="#59543f" strokeweight=".06203mm"/>
            <v:shape id="docshape710" o:spid="_x0000_s2455" type="#_x0000_t75" style="position:absolute;left:9275;top:3437;width:49;height:23">
              <v:imagedata r:id="rId26" o:title=""/>
            </v:shape>
            <v:rect id="docshape711" o:spid="_x0000_s2454" style="position:absolute;left:9275;top:3437;width:49;height:23" filled="f" strokecolor="#59543f" strokeweight=".05497mm"/>
            <v:shape id="docshape712" o:spid="_x0000_s2453" type="#_x0000_t75" style="position:absolute;left:9324;top:3437;width:66;height:23">
              <v:imagedata r:id="rId27" o:title=""/>
            </v:shape>
            <v:rect id="docshape713" o:spid="_x0000_s2452" style="position:absolute;left:9324;top:3437;width:66;height:23" filled="f" strokecolor="#59543f" strokeweight=".04847mm"/>
            <v:shape id="docshape714" o:spid="_x0000_s2451" type="#_x0000_t75" style="position:absolute;left:9389;top:3437;width:19;height:23">
              <v:imagedata r:id="rId28" o:title=""/>
            </v:shape>
            <v:shape id="docshape715" o:spid="_x0000_s2450" style="position:absolute;left:9389;top:3437;width:19;height:23" coordorigin="9389,3437" coordsize="19,23" path="m9389,3437r,23l9407,3460r1,-8l9408,3445r,-8l9389,3437xe" filled="f" strokecolor="#59543f" strokeweight=".05964mm">
              <v:path arrowok="t"/>
            </v:shape>
            <v:shape id="docshape716" o:spid="_x0000_s2449" type="#_x0000_t75" style="position:absolute;left:9207;top:3461;width:37;height:23">
              <v:imagedata r:id="rId18" o:title=""/>
            </v:shape>
            <v:rect id="docshape717" o:spid="_x0000_s2448" style="position:absolute;left:9207;top:3461;width:37;height:23" filled="f" strokecolor="#59543f" strokeweight=".05964mm"/>
            <v:shape id="docshape718" o:spid="_x0000_s2447" type="#_x0000_t75" style="position:absolute;left:9241;top:3461;width:37;height:23">
              <v:imagedata r:id="rId18" o:title=""/>
            </v:shape>
            <v:rect id="docshape719" o:spid="_x0000_s2446" style="position:absolute;left:9241;top:3461;width:37;height:23" filled="f" strokecolor="#59543f" strokeweight=".05964mm"/>
            <v:shape id="docshape720" o:spid="_x0000_s2445" type="#_x0000_t75" style="position:absolute;left:9275;top:3462;width:37;height:23">
              <v:imagedata r:id="rId18" o:title=""/>
            </v:shape>
            <v:rect id="docshape721" o:spid="_x0000_s2444" style="position:absolute;left:9275;top:3462;width:37;height:23" filled="f" strokecolor="#59543f" strokeweight=".05964mm"/>
            <v:shape id="docshape722" o:spid="_x0000_s2443" type="#_x0000_t75" style="position:absolute;left:9309;top:3460;width:37;height:23">
              <v:imagedata r:id="rId18" o:title=""/>
            </v:shape>
            <v:rect id="docshape723" o:spid="_x0000_s2442" style="position:absolute;left:9309;top:3460;width:37;height:23" filled="f" strokecolor="#59543f" strokeweight=".05964mm"/>
            <v:shape id="docshape724" o:spid="_x0000_s2441" type="#_x0000_t75" style="position:absolute;left:9343;top:3460;width:37;height:23">
              <v:imagedata r:id="rId18" o:title=""/>
            </v:shape>
            <v:rect id="docshape725" o:spid="_x0000_s2440" style="position:absolute;left:9343;top:3460;width:37;height:23" filled="f" strokecolor="#59543f" strokeweight=".05964mm"/>
            <v:shape id="docshape726" o:spid="_x0000_s2439" type="#_x0000_t75" style="position:absolute;left:9335;top:3413;width:37;height:26">
              <v:imagedata r:id="rId18" o:title=""/>
            </v:shape>
            <v:rect id="docshape727" o:spid="_x0000_s2438" style="position:absolute;left:9335;top:3413;width:37;height:26" filled="f" strokecolor="#59543f" strokeweight=".06097mm"/>
            <v:shape id="docshape728" o:spid="_x0000_s2437" type="#_x0000_t75" style="position:absolute;left:9378;top:3460;width:30;height:23">
              <v:imagedata r:id="rId22" o:title=""/>
            </v:shape>
            <v:shape id="docshape729" o:spid="_x0000_s2436" style="position:absolute;left:9378;top:3460;width:30;height:23" coordorigin="9378,3460" coordsize="30,23" path="m9378,3460r,23l9405,3483r1,-8l9407,3468r,-8l9378,3460xe" filled="f" strokecolor="#59543f" strokeweight=".05964mm">
              <v:path arrowok="t"/>
            </v:shape>
            <v:shape id="docshape730" o:spid="_x0000_s2435" type="#_x0000_t75" style="position:absolute;left:9227;top:3483;width:37;height:23">
              <v:imagedata r:id="rId18" o:title=""/>
            </v:shape>
            <v:rect id="docshape731" o:spid="_x0000_s2434" style="position:absolute;left:9227;top:3483;width:37;height:23" filled="f" strokecolor="#59543f" strokeweight=".05964mm"/>
            <v:shape id="docshape732" o:spid="_x0000_s2433" type="#_x0000_t75" style="position:absolute;left:9262;top:3482;width:37;height:23">
              <v:imagedata r:id="rId18" o:title=""/>
            </v:shape>
            <v:rect id="docshape733" o:spid="_x0000_s2432" style="position:absolute;left:9262;top:3482;width:37;height:23" filled="f" strokecolor="#59543f" strokeweight=".05964mm"/>
            <v:shape id="docshape734" o:spid="_x0000_s2431" type="#_x0000_t75" style="position:absolute;left:9297;top:3484;width:37;height:23">
              <v:imagedata r:id="rId18" o:title=""/>
            </v:shape>
            <v:rect id="docshape735" o:spid="_x0000_s2430" style="position:absolute;left:9297;top:3484;width:37;height:23" filled="f" strokecolor="#59543f" strokeweight=".05964mm"/>
            <v:shape id="docshape736" o:spid="_x0000_s2429" type="#_x0000_t75" style="position:absolute;left:9332;top:3481;width:37;height:23">
              <v:imagedata r:id="rId18" o:title=""/>
            </v:shape>
            <v:rect id="docshape737" o:spid="_x0000_s2428" style="position:absolute;left:9332;top:3481;width:37;height:23" filled="f" strokecolor="#59543f" strokeweight=".05964mm"/>
            <v:shape id="docshape738" o:spid="_x0000_s2427" type="#_x0000_t75" style="position:absolute;left:9367;top:3483;width:37;height:23">
              <v:imagedata r:id="rId18" o:title=""/>
            </v:shape>
            <v:shape id="docshape739" o:spid="_x0000_s2426" style="position:absolute;left:9367;top:3483;width:37;height:23" coordorigin="9368,3484" coordsize="37,23" path="m9368,3484r,22l9400,3506r2,-7l9403,3491r1,-7l9368,3484xe" filled="f" strokecolor="#59543f" strokeweight=".05964mm">
              <v:path arrowok="t"/>
            </v:shape>
            <v:shape id="docshape740" o:spid="_x0000_s2425" type="#_x0000_t75" style="position:absolute;left:9241;top:3506;width:37;height:23">
              <v:imagedata r:id="rId18" o:title=""/>
            </v:shape>
            <v:rect id="docshape741" o:spid="_x0000_s2424" style="position:absolute;left:9241;top:3506;width:37;height:23" filled="f" strokecolor="#59543f" strokeweight=".05964mm"/>
            <v:shape id="docshape742" o:spid="_x0000_s2423" type="#_x0000_t75" style="position:absolute;left:9278;top:3508;width:37;height:23">
              <v:imagedata r:id="rId18" o:title=""/>
            </v:shape>
            <v:rect id="docshape743" o:spid="_x0000_s2422" style="position:absolute;left:9278;top:3508;width:37;height:23" filled="f" strokecolor="#59543f" strokeweight=".05964mm"/>
            <v:shape id="docshape744" o:spid="_x0000_s2421" type="#_x0000_t75" style="position:absolute;left:9314;top:3506;width:37;height:23">
              <v:imagedata r:id="rId18" o:title=""/>
            </v:shape>
            <v:rect id="docshape745" o:spid="_x0000_s2420" style="position:absolute;left:9314;top:3506;width:37;height:23" filled="f" strokecolor="#59543f" strokeweight=".05964mm"/>
            <v:shape id="docshape746" o:spid="_x0000_s2419" type="#_x0000_t75" style="position:absolute;left:9350;top:3504;width:26;height:25">
              <v:imagedata r:id="rId23" o:title=""/>
            </v:shape>
            <v:rect id="docshape747" o:spid="_x0000_s2418" style="position:absolute;left:9350;top:3504;width:26;height:25" filled="f" strokecolor="#59543f" strokeweight=".06186mm"/>
            <v:shape id="docshape748" o:spid="_x0000_s2417" type="#_x0000_t75" style="position:absolute;left:9374;top:3506;width:25;height:23">
              <v:imagedata r:id="rId23" o:title=""/>
            </v:shape>
            <v:shape id="docshape749" o:spid="_x0000_s2416" style="position:absolute;left:9374;top:3506;width:25;height:23" coordorigin="9375,3506" coordsize="25,23" path="m9375,3506r,23l9395,3529r2,-6l9398,3516r1,-6l9399,3506r-24,xe" filled="f" strokecolor="#59543f" strokeweight=".05964mm">
              <v:path arrowok="t"/>
            </v:shape>
            <v:shape id="docshape750" o:spid="_x0000_s2415" type="#_x0000_t75" style="position:absolute;left:9249;top:3528;width:43;height:15">
              <v:imagedata r:id="rId29" o:title=""/>
            </v:shape>
            <v:rect id="docshape751" o:spid="_x0000_s2414" style="position:absolute;left:9249;top:3528;width:43;height:15" filled="f" strokecolor="#59543f" strokeweight=".05964mm"/>
            <v:shape id="docshape752" o:spid="_x0000_s2413" type="#_x0000_t75" style="position:absolute;left:9288;top:3529;width:37;height:14">
              <v:imagedata r:id="rId161" o:title=""/>
            </v:shape>
            <v:rect id="docshape753" o:spid="_x0000_s2412" style="position:absolute;left:9288;top:3529;width:37;height:14" filled="f" strokecolor="#59543f" strokeweight=".05964mm"/>
            <v:shape id="docshape754" o:spid="_x0000_s2411" type="#_x0000_t75" style="position:absolute;left:9323;top:3528;width:37;height:15">
              <v:imagedata r:id="rId30" o:title=""/>
            </v:shape>
            <v:rect id="docshape755" o:spid="_x0000_s2410" style="position:absolute;left:9323;top:3528;width:37;height:15" filled="f" strokecolor="#59543f" strokeweight=".05964mm"/>
            <v:shape id="docshape756" o:spid="_x0000_s2409" type="#_x0000_t75" style="position:absolute;left:9357;top:3529;width:37;height:14">
              <v:imagedata r:id="rId162" o:title=""/>
            </v:shape>
            <v:shape id="docshape757" o:spid="_x0000_s2408" style="position:absolute;left:9357;top:3529;width:37;height:14" coordorigin="9357,3529" coordsize="37,14" path="m9357,3529r,14l9390,3543r2,-4l9393,3535r1,-4l9394,3529r-37,xe" filled="f" strokecolor="#59543f" strokeweight=".05964mm">
              <v:path arrowok="t"/>
            </v:shape>
            <v:shape id="docshape758" o:spid="_x0000_s2407" type="#_x0000_t75" style="position:absolute;left:9111;top:3397;width:41;height:36">
              <v:imagedata r:id="rId31" o:title=""/>
            </v:shape>
            <v:shape id="docshape759" o:spid="_x0000_s2406" style="position:absolute;left:9111;top:3397;width:41;height:36" coordorigin="9111,3397" coordsize="41,36" path="m9119,3397r-8,19l9122,3420r10,7l9142,3433r10,-19l9142,3407r-12,-6l9119,3397xe" filled="f" strokecolor="#59543f" strokeweight=".03978mm">
              <v:path arrowok="t"/>
            </v:shape>
            <v:shape id="docshape760" o:spid="_x0000_s2405" type="#_x0000_t75" style="position:absolute;left:9141;top:3410;width:44;height:42">
              <v:imagedata r:id="rId163" o:title=""/>
            </v:shape>
            <v:shape id="docshape761" o:spid="_x0000_s2404" style="position:absolute;left:9141;top:3410;width:44;height:42" coordorigin="9142,3411" coordsize="44,42" path="m9152,3411r-10,21l9152,3438r8,7l9169,3452r16,-17l9178,3428r-9,-7l9161,3415r-9,-4xe" filled="f" strokecolor="#59543f" strokeweight=".03978mm">
              <v:path arrowok="t"/>
            </v:shape>
            <v:shape id="docshape762" o:spid="_x0000_s2403" type="#_x0000_t75" style="position:absolute;left:9080;top:3386;width:38;height:29">
              <v:imagedata r:id="rId18" o:title=""/>
            </v:shape>
            <v:shape id="docshape763" o:spid="_x0000_s2402" style="position:absolute;left:9080;top:3386;width:38;height:29" coordorigin="9081,3387" coordsize="38,29" path="m9086,3387r-5,19l9092,3409r9,2l9111,3416r7,-19l9108,3391r-11,-2l9086,3387xe" filled="f" strokecolor="#59543f" strokeweight=".03978mm">
              <v:path arrowok="t"/>
            </v:shape>
            <v:shape id="docshape764" o:spid="_x0000_s2401" type="#_x0000_t75" style="position:absolute;left:9048;top:3377;width:40;height:29">
              <v:imagedata r:id="rId34" o:title=""/>
            </v:shape>
            <v:shape id="docshape765" o:spid="_x0000_s2400" style="position:absolute;left:9048;top:3377;width:40;height:29" coordorigin="9048,3377" coordsize="40,29" path="m9048,3377r1,24l9060,3402r11,2l9083,3406r5,-24l9076,3379r-16,-1l9048,3377xe" filled="f" strokecolor="#59543f" strokeweight=".03978mm">
              <v:path arrowok="t"/>
            </v:shape>
            <v:shape id="docshape766" o:spid="_x0000_s2399" type="#_x0000_t75" style="position:absolute;left:9169;top:3436;width:40;height:41">
              <v:imagedata r:id="rId35" o:title=""/>
            </v:shape>
            <v:shape id="docshape767" o:spid="_x0000_s2398" style="position:absolute;left:9169;top:3436;width:40;height:41" coordorigin="9170,3437" coordsize="40,41" path="m9184,3437r-14,15l9178,3459r8,9l9194,3477r16,-13l9202,3454r-9,-10l9184,3437xe" filled="f" strokecolor="#59543f" strokeweight=".03978mm">
              <v:path arrowok="t"/>
            </v:shape>
            <v:shape id="docshape768" o:spid="_x0000_s2397" type="#_x0000_t75" style="position:absolute;left:9193;top:3463;width:41;height:44">
              <v:imagedata r:id="rId164" o:title=""/>
            </v:shape>
            <v:shape id="docshape769" o:spid="_x0000_s2396" style="position:absolute;left:9193;top:3463;width:41;height:44" coordorigin="9194,3463" coordsize="41,44" path="m9210,3463r-16,15l9201,3487r6,9l9213,3507r21,-11l9229,3488r-6,-9l9217,3470r-7,-7xe" filled="f" strokecolor="#59543f" strokeweight=".03978mm">
              <v:path arrowok="t"/>
            </v:shape>
            <v:shape id="docshape770" o:spid="_x0000_s2395" type="#_x0000_t75" style="position:absolute;left:9212;top:3496;width:39;height:47">
              <v:imagedata r:id="rId37" o:title=""/>
            </v:shape>
            <v:shape id="docshape771" o:spid="_x0000_s2394" style="position:absolute;left:9212;top:3496;width:39;height:47" coordorigin="9213,3496" coordsize="39,47" path="m9235,3496r-22,12l9218,3518r6,14l9228,3543r23,l9250,3533r-4,-12l9241,3508r-6,-12xe" filled="f" strokecolor="#59543f" strokeweight=".03978mm">
              <v:path arrowok="t"/>
            </v:shape>
            <v:shape id="docshape772" o:spid="_x0000_s2393" style="position:absolute;left:8988;top:2972;width:359;height:687" coordorigin="8988,2972" coordsize="359,687" path="m9038,2972r-3,l9017,2976r-15,10l8992,3001r-4,18l8992,3037r10,15l9017,3062r18,4l9038,3066r2,l9347,3659,9075,3043r-9,-29l9062,2993r-5,-13l9044,2973r-3,l9038,2972xe" fillcolor="#676262" stroked="f">
              <v:path arrowok="t"/>
            </v:shape>
            <v:shape id="docshape773" o:spid="_x0000_s2392" style="position:absolute;left:8988;top:2972;width:359;height:687" coordorigin="8988,2972" coordsize="359,687" path="m9035,2972r-18,4l9002,2986r-10,15l8988,3019r4,18l9002,3052r15,10l9035,3066r2,l9038,3066r2,l9347,3659,9075,3043r-9,-29l9062,2993r-5,-13l9044,2973r-3,l9038,2972r-3,xe" filled="f" strokeweight=".03978mm">
              <v:path arrowok="t"/>
            </v:shape>
            <v:shape id="docshape774" o:spid="_x0000_s2391" type="#_x0000_t75" style="position:absolute;left:8790;top:3833;width:447;height:156">
              <v:imagedata r:id="rId38" o:title=""/>
            </v:shape>
            <w10:wrap anchorx="page" anchory="page"/>
          </v:group>
        </w:pict>
      </w:r>
      <w:r w:rsidR="00857EC1" w:rsidRPr="007E08DF">
        <w:rPr>
          <w:rFonts w:ascii="LM Roman 10" w:hAnsi="LM Roman 10"/>
          <w:noProof/>
        </w:rPr>
        <w:drawing>
          <wp:anchor distT="0" distB="0" distL="0" distR="0" simplePos="0" relativeHeight="251650560" behindDoc="0" locked="0" layoutInCell="1" allowOverlap="1" wp14:anchorId="58B059A6" wp14:editId="58B059A7">
            <wp:simplePos x="0" y="0"/>
            <wp:positionH relativeFrom="page">
              <wp:posOffset>1433177</wp:posOffset>
            </wp:positionH>
            <wp:positionV relativeFrom="page">
              <wp:posOffset>1603684</wp:posOffset>
            </wp:positionV>
            <wp:extent cx="614136" cy="1024274"/>
            <wp:effectExtent l="0" t="0" r="0" b="0"/>
            <wp:wrapNone/>
            <wp:docPr id="3" name="image1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51.png"/>
                    <pic:cNvPicPr/>
                  </pic:nvPicPr>
                  <pic:blipFill>
                    <a:blip r:embed="rId165" cstate="print"/>
                    <a:stretch>
                      <a:fillRect/>
                    </a:stretch>
                  </pic:blipFill>
                  <pic:spPr>
                    <a:xfrm>
                      <a:off x="0" y="0"/>
                      <a:ext cx="614136" cy="1024274"/>
                    </a:xfrm>
                    <a:prstGeom prst="rect">
                      <a:avLst/>
                    </a:prstGeom>
                  </pic:spPr>
                </pic:pic>
              </a:graphicData>
            </a:graphic>
          </wp:anchor>
        </w:drawing>
      </w:r>
      <w:r w:rsidR="00857EC1" w:rsidRPr="007E08DF">
        <w:rPr>
          <w:rFonts w:ascii="LM Roman 10" w:hAnsi="LM Roman 10"/>
          <w:w w:val="110"/>
        </w:rPr>
        <w:t>V</w:t>
      </w:r>
      <w:r w:rsidR="00857EC1" w:rsidRPr="007E08DF">
        <w:rPr>
          <w:rFonts w:ascii="LM Roman 10" w:hAnsi="LM Roman 10"/>
          <w:w w:val="110"/>
          <w:vertAlign w:val="superscript"/>
        </w:rPr>
        <w:t>o</w:t>
      </w:r>
      <w:r w:rsidR="00857EC1" w:rsidRPr="007E08DF">
        <w:rPr>
          <w:rFonts w:ascii="LM Roman 10" w:hAnsi="LM Roman 10"/>
          <w:w w:val="110"/>
        </w:rPr>
        <w:t>.</w:t>
      </w:r>
      <w:r w:rsidR="00857EC1" w:rsidRPr="007E08DF">
        <w:rPr>
          <w:rFonts w:ascii="LM Roman 10" w:hAnsi="LM Roman 10"/>
          <w:spacing w:val="18"/>
          <w:w w:val="110"/>
        </w:rPr>
        <w:t xml:space="preserve"> </w:t>
      </w:r>
      <w:r w:rsidR="00857EC1" w:rsidRPr="007E08DF">
        <w:rPr>
          <w:rFonts w:ascii="LM Roman 10" w:hAnsi="LM Roman 10"/>
          <w:w w:val="110"/>
        </w:rPr>
        <w:t>B</w:t>
      </w:r>
      <w:r w:rsidR="00857EC1" w:rsidRPr="007E08DF">
        <w:rPr>
          <w:rFonts w:ascii="LM Roman 10" w:hAnsi="LM Roman 10"/>
          <w:w w:val="110"/>
          <w:vertAlign w:val="superscript"/>
        </w:rPr>
        <w:t>o</w:t>
      </w:r>
      <w:r w:rsidR="00857EC1" w:rsidRPr="007E08DF">
        <w:rPr>
          <w:rFonts w:ascii="LM Roman 10" w:hAnsi="LM Roman 10"/>
          <w:w w:val="110"/>
        </w:rPr>
        <w:t>.</w:t>
      </w:r>
      <w:r w:rsidR="00857EC1" w:rsidRPr="007E08DF">
        <w:rPr>
          <w:rFonts w:ascii="LM Roman 10" w:hAnsi="LM Roman 10"/>
          <w:spacing w:val="18"/>
          <w:w w:val="110"/>
        </w:rPr>
        <w:t xml:space="preserve"> </w:t>
      </w:r>
      <w:r w:rsidR="00857EC1" w:rsidRPr="007E08DF">
        <w:rPr>
          <w:rFonts w:ascii="LM Roman 10" w:hAnsi="LM Roman 10"/>
          <w:w w:val="110"/>
        </w:rPr>
        <w:t>del</w:t>
      </w:r>
      <w:r w:rsidR="00D21848">
        <w:rPr>
          <w:rFonts w:ascii="LM Roman 10" w:hAnsi="LM Roman 10"/>
          <w:spacing w:val="19"/>
          <w:w w:val="110"/>
        </w:rPr>
        <w:t xml:space="preserve"> </w:t>
      </w:r>
      <w:r w:rsidR="00857EC1" w:rsidRPr="007E08DF">
        <w:rPr>
          <w:rFonts w:ascii="LM Roman 10" w:hAnsi="LM Roman 10"/>
          <w:spacing w:val="-2"/>
          <w:w w:val="105"/>
        </w:rPr>
        <w:t>Tutor:</w:t>
      </w:r>
    </w:p>
    <w:p w14:paraId="58B0575A" w14:textId="77777777" w:rsidR="007D17D7" w:rsidRPr="007E08DF" w:rsidRDefault="007D17D7">
      <w:pPr>
        <w:pStyle w:val="Textoindependiente"/>
        <w:rPr>
          <w:rFonts w:ascii="LM Roman 10" w:hAnsi="LM Roman 10"/>
          <w:sz w:val="24"/>
        </w:rPr>
      </w:pPr>
    </w:p>
    <w:p w14:paraId="58B0575B" w14:textId="77777777" w:rsidR="007D17D7" w:rsidRPr="007E08DF" w:rsidRDefault="007D17D7">
      <w:pPr>
        <w:pStyle w:val="Textoindependiente"/>
        <w:rPr>
          <w:rFonts w:ascii="LM Roman 10" w:hAnsi="LM Roman 10"/>
          <w:sz w:val="24"/>
        </w:rPr>
      </w:pPr>
    </w:p>
    <w:p w14:paraId="58B0575C" w14:textId="77777777" w:rsidR="007D17D7" w:rsidRPr="007E08DF" w:rsidRDefault="007D17D7">
      <w:pPr>
        <w:pStyle w:val="Textoindependiente"/>
        <w:rPr>
          <w:rFonts w:ascii="LM Roman 10" w:hAnsi="LM Roman 10"/>
          <w:sz w:val="24"/>
        </w:rPr>
      </w:pPr>
    </w:p>
    <w:p w14:paraId="58B0575D" w14:textId="77777777" w:rsidR="007D17D7" w:rsidRPr="007E08DF" w:rsidRDefault="007D17D7">
      <w:pPr>
        <w:pStyle w:val="Textoindependiente"/>
        <w:spacing w:before="2"/>
        <w:rPr>
          <w:rFonts w:ascii="LM Roman 10" w:hAnsi="LM Roman 10"/>
          <w:sz w:val="26"/>
        </w:rPr>
      </w:pPr>
    </w:p>
    <w:p w14:paraId="58B0575E" w14:textId="76F28D9B" w:rsidR="007D17D7" w:rsidRPr="007E08DF" w:rsidRDefault="00F64C8B">
      <w:pPr>
        <w:pStyle w:val="Textoindependiente"/>
        <w:ind w:left="915"/>
        <w:rPr>
          <w:rFonts w:ascii="LM Roman 10" w:hAnsi="LM Roman 10"/>
        </w:rPr>
      </w:pPr>
      <w:r w:rsidRPr="00F64C8B">
        <w:rPr>
          <w:rFonts w:ascii="LM Roman 10" w:hAnsi="LM Roman 10"/>
          <w:spacing w:val="-2"/>
        </w:rPr>
        <w:t>Dr. José Manuel Galán Ordax</w:t>
      </w:r>
    </w:p>
    <w:p w14:paraId="58B0575F" w14:textId="77777777" w:rsidR="007D17D7" w:rsidRPr="007E08DF" w:rsidRDefault="00857EC1">
      <w:pPr>
        <w:pStyle w:val="Textoindependiente"/>
        <w:spacing w:before="78"/>
        <w:ind w:left="915"/>
        <w:rPr>
          <w:rFonts w:ascii="LM Roman 10" w:hAnsi="LM Roman 10"/>
        </w:rPr>
      </w:pPr>
      <w:r w:rsidRPr="007E08DF">
        <w:rPr>
          <w:rFonts w:ascii="LM Roman 10" w:hAnsi="LM Roman 10"/>
        </w:rPr>
        <w:br w:type="column"/>
      </w:r>
      <w:r w:rsidRPr="007E08DF">
        <w:rPr>
          <w:rFonts w:ascii="LM Roman 10" w:hAnsi="LM Roman 10"/>
          <w:w w:val="110"/>
        </w:rPr>
        <w:t>V</w:t>
      </w:r>
      <w:r w:rsidRPr="007E08DF">
        <w:rPr>
          <w:rFonts w:ascii="LM Roman 10" w:hAnsi="LM Roman 10"/>
          <w:w w:val="110"/>
          <w:vertAlign w:val="superscript"/>
        </w:rPr>
        <w:t>o</w:t>
      </w:r>
      <w:r w:rsidRPr="007E08DF">
        <w:rPr>
          <w:rFonts w:ascii="LM Roman 10" w:hAnsi="LM Roman 10"/>
          <w:w w:val="110"/>
        </w:rPr>
        <w:t>.</w:t>
      </w:r>
      <w:r w:rsidRPr="007E08DF">
        <w:rPr>
          <w:rFonts w:ascii="LM Roman 10" w:hAnsi="LM Roman 10"/>
          <w:spacing w:val="4"/>
          <w:w w:val="110"/>
        </w:rPr>
        <w:t xml:space="preserve"> </w:t>
      </w:r>
      <w:r w:rsidRPr="007E08DF">
        <w:rPr>
          <w:rFonts w:ascii="LM Roman 10" w:hAnsi="LM Roman 10"/>
          <w:w w:val="110"/>
        </w:rPr>
        <w:t>B</w:t>
      </w:r>
      <w:r w:rsidRPr="007E08DF">
        <w:rPr>
          <w:rFonts w:ascii="LM Roman 10" w:hAnsi="LM Roman 10"/>
          <w:w w:val="110"/>
          <w:vertAlign w:val="superscript"/>
        </w:rPr>
        <w:t>o</w:t>
      </w:r>
      <w:r w:rsidRPr="007E08DF">
        <w:rPr>
          <w:rFonts w:ascii="LM Roman 10" w:hAnsi="LM Roman 10"/>
          <w:w w:val="110"/>
        </w:rPr>
        <w:t>.</w:t>
      </w:r>
      <w:r w:rsidRPr="007E08DF">
        <w:rPr>
          <w:rFonts w:ascii="LM Roman 10" w:hAnsi="LM Roman 10"/>
          <w:spacing w:val="4"/>
          <w:w w:val="110"/>
        </w:rPr>
        <w:t xml:space="preserve"> </w:t>
      </w:r>
      <w:r w:rsidRPr="007E08DF">
        <w:rPr>
          <w:rFonts w:ascii="LM Roman 10" w:hAnsi="LM Roman 10"/>
          <w:w w:val="110"/>
        </w:rPr>
        <w:t>del</w:t>
      </w:r>
      <w:r w:rsidRPr="007E08DF">
        <w:rPr>
          <w:rFonts w:ascii="LM Roman 10" w:hAnsi="LM Roman 10"/>
          <w:spacing w:val="4"/>
          <w:w w:val="110"/>
        </w:rPr>
        <w:t xml:space="preserve"> </w:t>
      </w:r>
      <w:r w:rsidRPr="007E08DF">
        <w:rPr>
          <w:rFonts w:ascii="LM Roman 10" w:hAnsi="LM Roman 10"/>
          <w:w w:val="110"/>
        </w:rPr>
        <w:t>co-</w:t>
      </w:r>
      <w:r w:rsidRPr="007E08DF">
        <w:rPr>
          <w:rFonts w:ascii="LM Roman 10" w:hAnsi="LM Roman 10"/>
          <w:spacing w:val="-2"/>
          <w:w w:val="110"/>
        </w:rPr>
        <w:t>tutor:</w:t>
      </w:r>
    </w:p>
    <w:p w14:paraId="58B05760" w14:textId="77777777" w:rsidR="007D17D7" w:rsidRPr="007E08DF" w:rsidRDefault="007D17D7">
      <w:pPr>
        <w:pStyle w:val="Textoindependiente"/>
        <w:rPr>
          <w:rFonts w:ascii="LM Roman 10" w:hAnsi="LM Roman 10"/>
          <w:sz w:val="24"/>
        </w:rPr>
      </w:pPr>
    </w:p>
    <w:p w14:paraId="58B05761" w14:textId="77777777" w:rsidR="007D17D7" w:rsidRPr="007E08DF" w:rsidRDefault="007D17D7">
      <w:pPr>
        <w:pStyle w:val="Textoindependiente"/>
        <w:rPr>
          <w:rFonts w:ascii="LM Roman 10" w:hAnsi="LM Roman 10"/>
          <w:sz w:val="24"/>
        </w:rPr>
      </w:pPr>
    </w:p>
    <w:p w14:paraId="58B05762" w14:textId="77777777" w:rsidR="007D17D7" w:rsidRPr="007E08DF" w:rsidRDefault="007D17D7">
      <w:pPr>
        <w:pStyle w:val="Textoindependiente"/>
        <w:rPr>
          <w:rFonts w:ascii="LM Roman 10" w:hAnsi="LM Roman 10"/>
          <w:sz w:val="24"/>
        </w:rPr>
      </w:pPr>
    </w:p>
    <w:p w14:paraId="58B05763" w14:textId="77777777" w:rsidR="007D17D7" w:rsidRPr="007E08DF" w:rsidRDefault="007D17D7">
      <w:pPr>
        <w:pStyle w:val="Textoindependiente"/>
        <w:spacing w:before="2"/>
        <w:rPr>
          <w:rFonts w:ascii="LM Roman 10" w:hAnsi="LM Roman 10"/>
          <w:sz w:val="26"/>
        </w:rPr>
      </w:pPr>
    </w:p>
    <w:p w14:paraId="58B05765" w14:textId="272C5637" w:rsidR="007D17D7" w:rsidRPr="00C93813" w:rsidRDefault="00F64C8B" w:rsidP="00C93813">
      <w:pPr>
        <w:pStyle w:val="Textoindependiente"/>
        <w:ind w:left="915"/>
        <w:rPr>
          <w:rFonts w:ascii="LM Roman 10" w:hAnsi="LM Roman 10"/>
        </w:rPr>
        <w:sectPr w:rsidR="007D17D7" w:rsidRPr="00C93813" w:rsidSect="00C50F46">
          <w:type w:val="continuous"/>
          <w:pgSz w:w="11910" w:h="16840"/>
          <w:pgMar w:top="4080" w:right="1680" w:bottom="280" w:left="1680" w:header="0" w:footer="0" w:gutter="0"/>
          <w:cols w:num="2" w:space="950"/>
        </w:sectPr>
      </w:pPr>
      <w:r w:rsidRPr="00F64C8B">
        <w:rPr>
          <w:rFonts w:ascii="LM Roman 10" w:hAnsi="LM Roman 10"/>
          <w:w w:val="95"/>
        </w:rPr>
        <w:t>Dra. Virginia Ahedo García</w:t>
      </w:r>
    </w:p>
    <w:p w14:paraId="4CFE310C" w14:textId="77777777" w:rsidR="0010442D" w:rsidRDefault="0010442D">
      <w:pPr>
        <w:pStyle w:val="Textoindependiente"/>
        <w:spacing w:before="6"/>
        <w:rPr>
          <w:sz w:val="17"/>
        </w:rPr>
        <w:sectPr w:rsidR="0010442D" w:rsidSect="005F1CCD">
          <w:headerReference w:type="default" r:id="rId166"/>
          <w:pgSz w:w="11910" w:h="16840"/>
          <w:pgMar w:top="1780" w:right="1680" w:bottom="280" w:left="1680" w:header="0" w:footer="0" w:gutter="0"/>
          <w:pgNumType w:start="1"/>
          <w:cols w:space="720"/>
        </w:sectPr>
      </w:pPr>
    </w:p>
    <w:p w14:paraId="58B05768" w14:textId="17D8A440" w:rsidR="007D17D7" w:rsidRPr="00643237" w:rsidRDefault="007D17D7" w:rsidP="00C93813">
      <w:pPr>
        <w:pStyle w:val="Textoindependiente"/>
        <w:spacing w:before="30"/>
        <w:ind w:right="614"/>
        <w:rPr>
          <w:rFonts w:ascii="LM Roman 10" w:hAnsi="LM Roman 10"/>
        </w:rPr>
      </w:pPr>
      <w:bookmarkStart w:id="1" w:name="_Hlk106469885"/>
    </w:p>
    <w:p w14:paraId="58B05769" w14:textId="77777777" w:rsidR="007D17D7" w:rsidRPr="00643237" w:rsidRDefault="007D17D7">
      <w:pPr>
        <w:pStyle w:val="Textoindependiente"/>
        <w:spacing w:before="10"/>
        <w:rPr>
          <w:rFonts w:ascii="LM Roman 10" w:hAnsi="LM Roman 10"/>
          <w:sz w:val="25"/>
        </w:rPr>
      </w:pPr>
    </w:p>
    <w:p w14:paraId="58B0576A" w14:textId="77777777" w:rsidR="007D17D7" w:rsidRPr="00121C1F" w:rsidRDefault="00857EC1">
      <w:pPr>
        <w:spacing w:before="66"/>
        <w:ind w:left="854" w:right="891"/>
        <w:jc w:val="center"/>
        <w:rPr>
          <w:rFonts w:ascii="LM Roman 10" w:hAnsi="LM Roman 10"/>
          <w:b/>
        </w:rPr>
      </w:pPr>
      <w:r w:rsidRPr="00121C1F">
        <w:rPr>
          <w:rFonts w:ascii="LM Roman 10" w:hAnsi="LM Roman 10"/>
          <w:b/>
          <w:spacing w:val="-2"/>
        </w:rPr>
        <w:t>Resumen</w:t>
      </w:r>
    </w:p>
    <w:p w14:paraId="58B0576B" w14:textId="77777777" w:rsidR="007D17D7" w:rsidRPr="00643237" w:rsidRDefault="007D17D7">
      <w:pPr>
        <w:pStyle w:val="Textoindependiente"/>
        <w:rPr>
          <w:rFonts w:ascii="LM Roman 10" w:hAnsi="LM Roman 10"/>
          <w:b/>
          <w:sz w:val="20"/>
        </w:rPr>
      </w:pPr>
    </w:p>
    <w:p w14:paraId="58B0576C" w14:textId="77777777" w:rsidR="007D17D7" w:rsidRPr="00643237" w:rsidRDefault="007D17D7">
      <w:pPr>
        <w:pStyle w:val="Textoindependiente"/>
        <w:spacing w:before="10"/>
        <w:rPr>
          <w:rFonts w:ascii="LM Roman 10" w:hAnsi="LM Roman 10"/>
          <w:b/>
          <w:sz w:val="19"/>
        </w:rPr>
      </w:pPr>
    </w:p>
    <w:p w14:paraId="3A83CAF6" w14:textId="1AFC4766" w:rsidR="00907D76" w:rsidRDefault="006365F4" w:rsidP="002A6B6B">
      <w:pPr>
        <w:spacing w:line="252" w:lineRule="auto"/>
        <w:ind w:left="1122" w:right="915" w:firstLine="338"/>
        <w:jc w:val="both"/>
        <w:rPr>
          <w:rFonts w:ascii="LM Roman 10" w:hAnsi="LM Roman 10"/>
          <w:spacing w:val="-2"/>
        </w:rPr>
      </w:pPr>
      <w:r w:rsidRPr="00643237">
        <w:rPr>
          <w:rFonts w:ascii="LM Roman 10" w:hAnsi="LM Roman 10"/>
          <w:spacing w:val="-2"/>
        </w:rPr>
        <w:t>El objetivo de este proyecto</w:t>
      </w:r>
      <w:r w:rsidR="00B44075" w:rsidRPr="00643237">
        <w:rPr>
          <w:rFonts w:ascii="LM Roman 10" w:hAnsi="LM Roman 10"/>
          <w:spacing w:val="-2"/>
        </w:rPr>
        <w:t xml:space="preserve"> es la </w:t>
      </w:r>
      <w:r w:rsidR="00907D76">
        <w:rPr>
          <w:rFonts w:ascii="LM Roman 10" w:hAnsi="LM Roman 10"/>
          <w:spacing w:val="-2"/>
        </w:rPr>
        <w:t>creación y desarrollo de una aplicación web que utiliza una herramienta automática de generación de cuestionarios para la plataforma Moodle, a partir de ficheros .XML creados completamente en lenguaje Python.</w:t>
      </w:r>
    </w:p>
    <w:p w14:paraId="5A670706" w14:textId="3D755529" w:rsidR="007A6F1C" w:rsidRDefault="00907D76" w:rsidP="007A6F1C">
      <w:pPr>
        <w:spacing w:line="252" w:lineRule="auto"/>
        <w:ind w:left="1122" w:right="915" w:firstLine="338"/>
        <w:jc w:val="both"/>
        <w:rPr>
          <w:rFonts w:ascii="LM Roman 10" w:hAnsi="LM Roman 10"/>
          <w:spacing w:val="-2"/>
        </w:rPr>
      </w:pPr>
      <w:r>
        <w:rPr>
          <w:rFonts w:ascii="LM Roman 10" w:hAnsi="LM Roman 10"/>
          <w:spacing w:val="-2"/>
        </w:rPr>
        <w:t>La aplicación web constará de una interfaz gráfica donde los usuarios deben seleccionar entre los diferentes tipos de preguntas</w:t>
      </w:r>
      <w:r w:rsidR="00CF7B69">
        <w:rPr>
          <w:rFonts w:ascii="LM Roman 10" w:hAnsi="LM Roman 10"/>
          <w:spacing w:val="-2"/>
        </w:rPr>
        <w:t xml:space="preserve"> y </w:t>
      </w:r>
      <w:r>
        <w:rPr>
          <w:rFonts w:ascii="LM Roman 10" w:hAnsi="LM Roman 10"/>
          <w:spacing w:val="-2"/>
        </w:rPr>
        <w:t xml:space="preserve">rellenar los datos </w:t>
      </w:r>
      <w:r w:rsidR="007A6F1C">
        <w:rPr>
          <w:rFonts w:ascii="LM Roman 10" w:hAnsi="LM Roman 10"/>
          <w:spacing w:val="-2"/>
        </w:rPr>
        <w:t xml:space="preserve">necesarios para que la herramienta pueda generar </w:t>
      </w:r>
      <w:r w:rsidR="00CF7B69">
        <w:rPr>
          <w:rFonts w:ascii="LM Roman 10" w:hAnsi="LM Roman 10"/>
          <w:spacing w:val="-2"/>
        </w:rPr>
        <w:t>el cuestionario,</w:t>
      </w:r>
      <w:r w:rsidR="007A6F1C">
        <w:rPr>
          <w:rFonts w:ascii="LM Roman 10" w:hAnsi="LM Roman 10"/>
          <w:spacing w:val="-2"/>
        </w:rPr>
        <w:t xml:space="preserve"> </w:t>
      </w:r>
      <w:r w:rsidR="00CF7B69">
        <w:rPr>
          <w:rFonts w:ascii="LM Roman 10" w:hAnsi="LM Roman 10"/>
          <w:spacing w:val="-2"/>
        </w:rPr>
        <w:t xml:space="preserve">en un fichero, </w:t>
      </w:r>
      <w:r w:rsidR="007A6F1C">
        <w:rPr>
          <w:rFonts w:ascii="LM Roman 10" w:hAnsi="LM Roman 10"/>
          <w:spacing w:val="-2"/>
        </w:rPr>
        <w:t xml:space="preserve">sobre el seguimiento y control de proyectos para la asignatura de gestión de proyectos. </w:t>
      </w:r>
    </w:p>
    <w:p w14:paraId="5EF1E4CB" w14:textId="3A062477" w:rsidR="00B17D59" w:rsidRDefault="007A6F1C" w:rsidP="004D2DF1">
      <w:pPr>
        <w:spacing w:line="252" w:lineRule="auto"/>
        <w:ind w:left="1122" w:right="915" w:firstLine="338"/>
        <w:jc w:val="both"/>
        <w:rPr>
          <w:rFonts w:ascii="LM Roman 10" w:hAnsi="LM Roman 10"/>
          <w:spacing w:val="-2"/>
        </w:rPr>
      </w:pPr>
      <w:r>
        <w:rPr>
          <w:rFonts w:ascii="LM Roman 10" w:hAnsi="LM Roman 10"/>
          <w:spacing w:val="-2"/>
        </w:rPr>
        <w:t xml:space="preserve">Los ficheros creados </w:t>
      </w:r>
      <w:r w:rsidR="004D2DF1">
        <w:rPr>
          <w:rFonts w:ascii="LM Roman 10" w:hAnsi="LM Roman 10"/>
          <w:spacing w:val="-2"/>
        </w:rPr>
        <w:t>podrán ser descargados para su importación en un formato estandarizado por Moodle.</w:t>
      </w:r>
      <w:r w:rsidR="00B44075" w:rsidRPr="00643237">
        <w:rPr>
          <w:rFonts w:ascii="LM Roman 10" w:hAnsi="LM Roman 10"/>
          <w:spacing w:val="-2"/>
        </w:rPr>
        <w:t xml:space="preserve"> </w:t>
      </w:r>
    </w:p>
    <w:p w14:paraId="344C291F" w14:textId="4306CFA7" w:rsidR="007B764C" w:rsidRPr="00643237" w:rsidRDefault="007B764C" w:rsidP="004D2DF1">
      <w:pPr>
        <w:spacing w:line="252" w:lineRule="auto"/>
        <w:ind w:left="1122" w:right="915" w:firstLine="338"/>
        <w:jc w:val="both"/>
        <w:rPr>
          <w:rFonts w:ascii="LM Roman 10" w:hAnsi="LM Roman 10"/>
        </w:rPr>
      </w:pPr>
      <w:r>
        <w:rPr>
          <w:rFonts w:ascii="LM Roman 10" w:hAnsi="LM Roman 10"/>
          <w:spacing w:val="-2"/>
        </w:rPr>
        <w:t xml:space="preserve">Para visualizar la página web hay que acceder a: </w:t>
      </w:r>
      <w:hyperlink r:id="rId167" w:history="1">
        <w:r w:rsidRPr="00504AA1">
          <w:rPr>
            <w:rStyle w:val="Hipervnculo"/>
            <w:rFonts w:ascii="LM Roman 10" w:hAnsi="LM Roman 10"/>
            <w:color w:val="FF0000"/>
            <w:spacing w:val="-2"/>
          </w:rPr>
          <w:t>https://mqgenerator.herokuapp.com/</w:t>
        </w:r>
      </w:hyperlink>
    </w:p>
    <w:p w14:paraId="58B0576E" w14:textId="77777777" w:rsidR="007D17D7" w:rsidRPr="00643237" w:rsidRDefault="007D17D7">
      <w:pPr>
        <w:pStyle w:val="Textoindependiente"/>
        <w:rPr>
          <w:rFonts w:ascii="LM Roman 10" w:hAnsi="LM Roman 10"/>
          <w:sz w:val="20"/>
        </w:rPr>
      </w:pPr>
    </w:p>
    <w:p w14:paraId="58B0576F" w14:textId="77777777" w:rsidR="007D17D7" w:rsidRPr="00121C1F" w:rsidRDefault="00857EC1">
      <w:pPr>
        <w:spacing w:before="145"/>
        <w:ind w:left="854" w:right="890"/>
        <w:jc w:val="center"/>
        <w:rPr>
          <w:rFonts w:ascii="LM Roman 10" w:hAnsi="LM Roman 10"/>
          <w:b/>
        </w:rPr>
      </w:pPr>
      <w:r w:rsidRPr="00121C1F">
        <w:rPr>
          <w:rFonts w:ascii="LM Roman 10" w:hAnsi="LM Roman 10"/>
          <w:b/>
          <w:spacing w:val="-2"/>
        </w:rPr>
        <w:t>Descriptores</w:t>
      </w:r>
    </w:p>
    <w:p w14:paraId="58B05770" w14:textId="77777777" w:rsidR="007D17D7" w:rsidRPr="00643237" w:rsidRDefault="007D17D7">
      <w:pPr>
        <w:pStyle w:val="Textoindependiente"/>
        <w:rPr>
          <w:rFonts w:ascii="LM Roman 10" w:hAnsi="LM Roman 10"/>
          <w:b/>
          <w:sz w:val="20"/>
        </w:rPr>
      </w:pPr>
    </w:p>
    <w:p w14:paraId="58B05771" w14:textId="77777777" w:rsidR="007D17D7" w:rsidRPr="00643237" w:rsidRDefault="007D17D7">
      <w:pPr>
        <w:pStyle w:val="Textoindependiente"/>
        <w:spacing w:before="10"/>
        <w:rPr>
          <w:rFonts w:ascii="LM Roman 10" w:hAnsi="LM Roman 10"/>
          <w:b/>
          <w:sz w:val="19"/>
        </w:rPr>
      </w:pPr>
    </w:p>
    <w:p w14:paraId="58B05772" w14:textId="4D551F94" w:rsidR="0010442D" w:rsidRPr="004D2DF1" w:rsidRDefault="00B313C3" w:rsidP="00854B3A">
      <w:pPr>
        <w:spacing w:line="252" w:lineRule="auto"/>
        <w:ind w:left="1122" w:right="915" w:firstLine="338"/>
        <w:jc w:val="both"/>
        <w:rPr>
          <w:rFonts w:ascii="LM Roman 10" w:hAnsi="LM Roman 10"/>
          <w:w w:val="95"/>
        </w:rPr>
      </w:pPr>
      <w:r w:rsidRPr="004D2DF1">
        <w:rPr>
          <w:rFonts w:ascii="LM Roman 10" w:hAnsi="LM Roman 10"/>
          <w:w w:val="95"/>
        </w:rPr>
        <w:t xml:space="preserve">Aplicación web, </w:t>
      </w:r>
      <w:r w:rsidR="004D2DF1" w:rsidRPr="004D2DF1">
        <w:rPr>
          <w:rFonts w:ascii="LM Roman 10" w:hAnsi="LM Roman 10"/>
          <w:w w:val="95"/>
        </w:rPr>
        <w:t xml:space="preserve">generación de cuestionarios, gestión de proyectos, </w:t>
      </w:r>
      <w:r w:rsidR="00A53D63" w:rsidRPr="004D2DF1">
        <w:rPr>
          <w:rFonts w:ascii="LM Roman 10" w:hAnsi="LM Roman 10"/>
          <w:w w:val="95"/>
        </w:rPr>
        <w:t>interfaz</w:t>
      </w:r>
      <w:r w:rsidR="00E436B7" w:rsidRPr="004D2DF1">
        <w:rPr>
          <w:rFonts w:ascii="LM Roman 10" w:hAnsi="LM Roman 10"/>
          <w:w w:val="95"/>
        </w:rPr>
        <w:t xml:space="preserve">, </w:t>
      </w:r>
      <w:r w:rsidR="004D2DF1" w:rsidRPr="004D2DF1">
        <w:rPr>
          <w:rFonts w:ascii="LM Roman 10" w:hAnsi="LM Roman 10"/>
          <w:w w:val="95"/>
        </w:rPr>
        <w:t>Python</w:t>
      </w:r>
      <w:r w:rsidR="004D2DF1">
        <w:rPr>
          <w:rFonts w:ascii="LM Roman 10" w:hAnsi="LM Roman 10"/>
          <w:w w:val="95"/>
        </w:rPr>
        <w:t>.</w:t>
      </w:r>
    </w:p>
    <w:p w14:paraId="58B05775" w14:textId="77F1451A" w:rsidR="007D17D7" w:rsidRPr="00C93813" w:rsidRDefault="0010442D" w:rsidP="00C93813">
      <w:pPr>
        <w:rPr>
          <w:rFonts w:ascii="LM Roman 10" w:hAnsi="LM Roman 10"/>
          <w:w w:val="95"/>
          <w:sz w:val="20"/>
        </w:rPr>
      </w:pPr>
      <w:r>
        <w:rPr>
          <w:rFonts w:ascii="LM Roman 10" w:hAnsi="LM Roman 10"/>
          <w:w w:val="95"/>
          <w:sz w:val="20"/>
        </w:rPr>
        <w:br w:type="page"/>
      </w:r>
      <w:bookmarkEnd w:id="1"/>
    </w:p>
    <w:p w14:paraId="58B05776" w14:textId="77777777" w:rsidR="007D17D7" w:rsidRPr="00121C1F" w:rsidRDefault="00857EC1">
      <w:pPr>
        <w:spacing w:before="66"/>
        <w:ind w:left="854" w:right="891"/>
        <w:jc w:val="center"/>
        <w:rPr>
          <w:rFonts w:ascii="LM Roman 10" w:hAnsi="LM Roman 10"/>
          <w:b/>
        </w:rPr>
      </w:pPr>
      <w:proofErr w:type="spellStart"/>
      <w:r w:rsidRPr="00121C1F">
        <w:rPr>
          <w:rFonts w:ascii="LM Roman 10" w:hAnsi="LM Roman 10"/>
          <w:b/>
          <w:spacing w:val="-2"/>
        </w:rPr>
        <w:lastRenderedPageBreak/>
        <w:t>Abstract</w:t>
      </w:r>
      <w:proofErr w:type="spellEnd"/>
    </w:p>
    <w:p w14:paraId="58B05777" w14:textId="77777777" w:rsidR="007D17D7" w:rsidRPr="00121C1F" w:rsidRDefault="007D17D7">
      <w:pPr>
        <w:pStyle w:val="Textoindependiente"/>
        <w:rPr>
          <w:rFonts w:ascii="LM Roman 10" w:hAnsi="LM Roman 10"/>
          <w:b/>
        </w:rPr>
      </w:pPr>
    </w:p>
    <w:p w14:paraId="58B05778" w14:textId="77777777" w:rsidR="007D17D7" w:rsidRPr="00121C1F" w:rsidRDefault="007D17D7">
      <w:pPr>
        <w:pStyle w:val="Textoindependiente"/>
        <w:spacing w:before="10"/>
        <w:rPr>
          <w:rFonts w:ascii="LM Roman 10" w:hAnsi="LM Roman 10"/>
          <w:b/>
        </w:rPr>
      </w:pPr>
    </w:p>
    <w:p w14:paraId="227542B6" w14:textId="77777777" w:rsidR="00CB20EE" w:rsidRPr="00CB20EE" w:rsidRDefault="007B3B8C" w:rsidP="00CB20EE">
      <w:pPr>
        <w:spacing w:line="252" w:lineRule="auto"/>
        <w:ind w:left="1123" w:right="913" w:firstLine="340"/>
        <w:jc w:val="both"/>
        <w:rPr>
          <w:rFonts w:ascii="LM Roman 10" w:hAnsi="LM Roman 10"/>
        </w:rPr>
      </w:pPr>
      <w:r>
        <w:rPr>
          <w:rFonts w:ascii="LM Roman 10" w:hAnsi="LM Roman 10"/>
        </w:rPr>
        <w:t xml:space="preserve">The </w:t>
      </w:r>
      <w:proofErr w:type="spellStart"/>
      <w:r>
        <w:rPr>
          <w:rFonts w:ascii="LM Roman 10" w:hAnsi="LM Roman 10"/>
        </w:rPr>
        <w:t>goal</w:t>
      </w:r>
      <w:proofErr w:type="spellEnd"/>
      <w:r>
        <w:rPr>
          <w:rFonts w:ascii="LM Roman 10" w:hAnsi="LM Roman 10"/>
        </w:rPr>
        <w:t xml:space="preserve"> </w:t>
      </w:r>
      <w:proofErr w:type="spellStart"/>
      <w:r>
        <w:rPr>
          <w:rFonts w:ascii="LM Roman 10" w:hAnsi="LM Roman 10"/>
        </w:rPr>
        <w:t>of</w:t>
      </w:r>
      <w:proofErr w:type="spellEnd"/>
      <w:r>
        <w:rPr>
          <w:rFonts w:ascii="LM Roman 10" w:hAnsi="LM Roman 10"/>
        </w:rPr>
        <w:t xml:space="preserve"> </w:t>
      </w:r>
      <w:proofErr w:type="spellStart"/>
      <w:r>
        <w:rPr>
          <w:rFonts w:ascii="LM Roman 10" w:hAnsi="LM Roman 10"/>
        </w:rPr>
        <w:t>this</w:t>
      </w:r>
      <w:proofErr w:type="spellEnd"/>
      <w:r>
        <w:rPr>
          <w:rFonts w:ascii="LM Roman 10" w:hAnsi="LM Roman 10"/>
        </w:rPr>
        <w:t xml:space="preserve"> </w:t>
      </w:r>
      <w:proofErr w:type="spellStart"/>
      <w:r>
        <w:rPr>
          <w:rFonts w:ascii="LM Roman 10" w:hAnsi="LM Roman 10"/>
        </w:rPr>
        <w:t>project</w:t>
      </w:r>
      <w:proofErr w:type="spellEnd"/>
      <w:r>
        <w:rPr>
          <w:rFonts w:ascii="LM Roman 10" w:hAnsi="LM Roman 10"/>
        </w:rPr>
        <w:t xml:space="preserve"> </w:t>
      </w:r>
      <w:r w:rsidR="00E4242B">
        <w:rPr>
          <w:rFonts w:ascii="LM Roman 10" w:hAnsi="LM Roman 10"/>
        </w:rPr>
        <w:t xml:space="preserve">is </w:t>
      </w:r>
      <w:r w:rsidR="00CB20EE" w:rsidRPr="00CB20EE">
        <w:rPr>
          <w:rFonts w:ascii="LM Roman 10" w:hAnsi="LM Roman 10"/>
        </w:rPr>
        <w:t xml:space="preserve">the </w:t>
      </w:r>
      <w:proofErr w:type="spellStart"/>
      <w:r w:rsidR="00CB20EE" w:rsidRPr="00CB20EE">
        <w:rPr>
          <w:rFonts w:ascii="LM Roman 10" w:hAnsi="LM Roman 10"/>
        </w:rPr>
        <w:t>creation</w:t>
      </w:r>
      <w:proofErr w:type="spellEnd"/>
      <w:r w:rsidR="00CB20EE" w:rsidRPr="00CB20EE">
        <w:rPr>
          <w:rFonts w:ascii="LM Roman 10" w:hAnsi="LM Roman 10"/>
        </w:rPr>
        <w:t xml:space="preserve"> and </w:t>
      </w:r>
      <w:proofErr w:type="spellStart"/>
      <w:r w:rsidR="00CB20EE" w:rsidRPr="00CB20EE">
        <w:rPr>
          <w:rFonts w:ascii="LM Roman 10" w:hAnsi="LM Roman 10"/>
        </w:rPr>
        <w:t>development</w:t>
      </w:r>
      <w:proofErr w:type="spellEnd"/>
      <w:r w:rsidR="00CB20EE" w:rsidRPr="00CB20EE">
        <w:rPr>
          <w:rFonts w:ascii="LM Roman 10" w:hAnsi="LM Roman 10"/>
        </w:rPr>
        <w:t xml:space="preserve"> </w:t>
      </w:r>
      <w:proofErr w:type="spellStart"/>
      <w:r w:rsidR="00CB20EE" w:rsidRPr="00CB20EE">
        <w:rPr>
          <w:rFonts w:ascii="LM Roman 10" w:hAnsi="LM Roman 10"/>
        </w:rPr>
        <w:t>of</w:t>
      </w:r>
      <w:proofErr w:type="spellEnd"/>
      <w:r w:rsidR="00CB20EE" w:rsidRPr="00CB20EE">
        <w:rPr>
          <w:rFonts w:ascii="LM Roman 10" w:hAnsi="LM Roman 10"/>
        </w:rPr>
        <w:t xml:space="preserve"> a web </w:t>
      </w:r>
      <w:proofErr w:type="spellStart"/>
      <w:r w:rsidR="00CB20EE" w:rsidRPr="00CB20EE">
        <w:rPr>
          <w:rFonts w:ascii="LM Roman 10" w:hAnsi="LM Roman 10"/>
        </w:rPr>
        <w:t>application</w:t>
      </w:r>
      <w:proofErr w:type="spellEnd"/>
      <w:r w:rsidR="00CB20EE" w:rsidRPr="00CB20EE">
        <w:rPr>
          <w:rFonts w:ascii="LM Roman 10" w:hAnsi="LM Roman 10"/>
        </w:rPr>
        <w:t xml:space="preserve"> that uses </w:t>
      </w:r>
      <w:proofErr w:type="spellStart"/>
      <w:r w:rsidR="00CB20EE" w:rsidRPr="00CB20EE">
        <w:rPr>
          <w:rFonts w:ascii="LM Roman 10" w:hAnsi="LM Roman 10"/>
        </w:rPr>
        <w:t>an</w:t>
      </w:r>
      <w:proofErr w:type="spellEnd"/>
      <w:r w:rsidR="00CB20EE" w:rsidRPr="00CB20EE">
        <w:rPr>
          <w:rFonts w:ascii="LM Roman 10" w:hAnsi="LM Roman 10"/>
        </w:rPr>
        <w:t xml:space="preserve"> </w:t>
      </w:r>
      <w:proofErr w:type="spellStart"/>
      <w:r w:rsidR="00CB20EE" w:rsidRPr="00CB20EE">
        <w:rPr>
          <w:rFonts w:ascii="LM Roman 10" w:hAnsi="LM Roman 10"/>
        </w:rPr>
        <w:t>automatic</w:t>
      </w:r>
      <w:proofErr w:type="spellEnd"/>
      <w:r w:rsidR="00CB20EE" w:rsidRPr="00CB20EE">
        <w:rPr>
          <w:rFonts w:ascii="LM Roman 10" w:hAnsi="LM Roman 10"/>
        </w:rPr>
        <w:t xml:space="preserve"> </w:t>
      </w:r>
      <w:proofErr w:type="spellStart"/>
      <w:r w:rsidR="00CB20EE" w:rsidRPr="00CB20EE">
        <w:rPr>
          <w:rFonts w:ascii="LM Roman 10" w:hAnsi="LM Roman 10"/>
        </w:rPr>
        <w:t>questionnaire</w:t>
      </w:r>
      <w:proofErr w:type="spellEnd"/>
      <w:r w:rsidR="00CB20EE" w:rsidRPr="00CB20EE">
        <w:rPr>
          <w:rFonts w:ascii="LM Roman 10" w:hAnsi="LM Roman 10"/>
        </w:rPr>
        <w:t xml:space="preserve"> </w:t>
      </w:r>
      <w:proofErr w:type="spellStart"/>
      <w:r w:rsidR="00CB20EE" w:rsidRPr="00CB20EE">
        <w:rPr>
          <w:rFonts w:ascii="LM Roman 10" w:hAnsi="LM Roman 10"/>
        </w:rPr>
        <w:t>generation</w:t>
      </w:r>
      <w:proofErr w:type="spellEnd"/>
      <w:r w:rsidR="00CB20EE" w:rsidRPr="00CB20EE">
        <w:rPr>
          <w:rFonts w:ascii="LM Roman 10" w:hAnsi="LM Roman 10"/>
        </w:rPr>
        <w:t xml:space="preserve"> </w:t>
      </w:r>
      <w:proofErr w:type="spellStart"/>
      <w:r w:rsidR="00CB20EE" w:rsidRPr="00CB20EE">
        <w:rPr>
          <w:rFonts w:ascii="LM Roman 10" w:hAnsi="LM Roman 10"/>
        </w:rPr>
        <w:t>tool</w:t>
      </w:r>
      <w:proofErr w:type="spellEnd"/>
      <w:r w:rsidR="00CB20EE" w:rsidRPr="00CB20EE">
        <w:rPr>
          <w:rFonts w:ascii="LM Roman 10" w:hAnsi="LM Roman 10"/>
        </w:rPr>
        <w:t xml:space="preserve"> </w:t>
      </w:r>
      <w:proofErr w:type="spellStart"/>
      <w:r w:rsidR="00CB20EE" w:rsidRPr="00CB20EE">
        <w:rPr>
          <w:rFonts w:ascii="LM Roman 10" w:hAnsi="LM Roman 10"/>
        </w:rPr>
        <w:t>for</w:t>
      </w:r>
      <w:proofErr w:type="spellEnd"/>
      <w:r w:rsidR="00CB20EE" w:rsidRPr="00CB20EE">
        <w:rPr>
          <w:rFonts w:ascii="LM Roman 10" w:hAnsi="LM Roman 10"/>
        </w:rPr>
        <w:t xml:space="preserve"> the Moodle </w:t>
      </w:r>
      <w:proofErr w:type="spellStart"/>
      <w:r w:rsidR="00CB20EE" w:rsidRPr="00CB20EE">
        <w:rPr>
          <w:rFonts w:ascii="LM Roman 10" w:hAnsi="LM Roman 10"/>
        </w:rPr>
        <w:t>platform</w:t>
      </w:r>
      <w:proofErr w:type="spellEnd"/>
      <w:r w:rsidR="00CB20EE" w:rsidRPr="00CB20EE">
        <w:rPr>
          <w:rFonts w:ascii="LM Roman 10" w:hAnsi="LM Roman 10"/>
        </w:rPr>
        <w:t xml:space="preserve">, </w:t>
      </w:r>
      <w:proofErr w:type="spellStart"/>
      <w:r w:rsidR="00CB20EE" w:rsidRPr="00CB20EE">
        <w:rPr>
          <w:rFonts w:ascii="LM Roman 10" w:hAnsi="LM Roman 10"/>
        </w:rPr>
        <w:t>based</w:t>
      </w:r>
      <w:proofErr w:type="spellEnd"/>
      <w:r w:rsidR="00CB20EE" w:rsidRPr="00CB20EE">
        <w:rPr>
          <w:rFonts w:ascii="LM Roman 10" w:hAnsi="LM Roman 10"/>
        </w:rPr>
        <w:t xml:space="preserve"> on .XML files </w:t>
      </w:r>
      <w:proofErr w:type="spellStart"/>
      <w:r w:rsidR="00CB20EE" w:rsidRPr="00CB20EE">
        <w:rPr>
          <w:rFonts w:ascii="LM Roman 10" w:hAnsi="LM Roman 10"/>
        </w:rPr>
        <w:t>created</w:t>
      </w:r>
      <w:proofErr w:type="spellEnd"/>
      <w:r w:rsidR="00CB20EE" w:rsidRPr="00CB20EE">
        <w:rPr>
          <w:rFonts w:ascii="LM Roman 10" w:hAnsi="LM Roman 10"/>
        </w:rPr>
        <w:t xml:space="preserve"> </w:t>
      </w:r>
      <w:proofErr w:type="spellStart"/>
      <w:r w:rsidR="00CB20EE" w:rsidRPr="00CB20EE">
        <w:rPr>
          <w:rFonts w:ascii="LM Roman 10" w:hAnsi="LM Roman 10"/>
        </w:rPr>
        <w:t>entirely</w:t>
      </w:r>
      <w:proofErr w:type="spellEnd"/>
      <w:r w:rsidR="00CB20EE" w:rsidRPr="00CB20EE">
        <w:rPr>
          <w:rFonts w:ascii="LM Roman 10" w:hAnsi="LM Roman 10"/>
        </w:rPr>
        <w:t xml:space="preserve"> in Python </w:t>
      </w:r>
      <w:proofErr w:type="spellStart"/>
      <w:r w:rsidR="00CB20EE" w:rsidRPr="00CB20EE">
        <w:rPr>
          <w:rFonts w:ascii="LM Roman 10" w:hAnsi="LM Roman 10"/>
        </w:rPr>
        <w:t>language</w:t>
      </w:r>
      <w:proofErr w:type="spellEnd"/>
      <w:r w:rsidR="00CB20EE" w:rsidRPr="00CB20EE">
        <w:rPr>
          <w:rFonts w:ascii="LM Roman 10" w:hAnsi="LM Roman 10"/>
        </w:rPr>
        <w:t>.</w:t>
      </w:r>
    </w:p>
    <w:p w14:paraId="078CF2EC" w14:textId="0CBC9542" w:rsidR="00CB20EE" w:rsidRPr="00CB20EE" w:rsidRDefault="00CB20EE" w:rsidP="00CB20EE">
      <w:pPr>
        <w:spacing w:line="252" w:lineRule="auto"/>
        <w:ind w:left="1123" w:right="913" w:firstLine="340"/>
        <w:jc w:val="both"/>
        <w:rPr>
          <w:rFonts w:ascii="LM Roman 10" w:hAnsi="LM Roman 10"/>
        </w:rPr>
      </w:pPr>
      <w:r w:rsidRPr="00CB20EE">
        <w:rPr>
          <w:rFonts w:ascii="LM Roman 10" w:hAnsi="LM Roman 10"/>
        </w:rPr>
        <w:t xml:space="preserve">The web </w:t>
      </w:r>
      <w:proofErr w:type="spellStart"/>
      <w:r w:rsidRPr="00CB20EE">
        <w:rPr>
          <w:rFonts w:ascii="LM Roman 10" w:hAnsi="LM Roman 10"/>
        </w:rPr>
        <w:t>application</w:t>
      </w:r>
      <w:proofErr w:type="spellEnd"/>
      <w:r w:rsidRPr="00CB20EE">
        <w:rPr>
          <w:rFonts w:ascii="LM Roman 10" w:hAnsi="LM Roman 10"/>
        </w:rPr>
        <w:t xml:space="preserve"> </w:t>
      </w:r>
      <w:proofErr w:type="spellStart"/>
      <w:r w:rsidRPr="00CB20EE">
        <w:rPr>
          <w:rFonts w:ascii="LM Roman 10" w:hAnsi="LM Roman 10"/>
        </w:rPr>
        <w:t>will</w:t>
      </w:r>
      <w:proofErr w:type="spellEnd"/>
      <w:r w:rsidRPr="00CB20EE">
        <w:rPr>
          <w:rFonts w:ascii="LM Roman 10" w:hAnsi="LM Roman 10"/>
        </w:rPr>
        <w:t xml:space="preserve"> </w:t>
      </w:r>
      <w:proofErr w:type="spellStart"/>
      <w:r w:rsidRPr="00CB20EE">
        <w:rPr>
          <w:rFonts w:ascii="LM Roman 10" w:hAnsi="LM Roman 10"/>
        </w:rPr>
        <w:t>consist</w:t>
      </w:r>
      <w:proofErr w:type="spellEnd"/>
      <w:r w:rsidRPr="00CB20EE">
        <w:rPr>
          <w:rFonts w:ascii="LM Roman 10" w:hAnsi="LM Roman 10"/>
        </w:rPr>
        <w:t xml:space="preserve"> </w:t>
      </w:r>
      <w:proofErr w:type="spellStart"/>
      <w:r w:rsidRPr="00CB20EE">
        <w:rPr>
          <w:rFonts w:ascii="LM Roman 10" w:hAnsi="LM Roman 10"/>
        </w:rPr>
        <w:t>of</w:t>
      </w:r>
      <w:proofErr w:type="spellEnd"/>
      <w:r w:rsidRPr="00CB20EE">
        <w:rPr>
          <w:rFonts w:ascii="LM Roman 10" w:hAnsi="LM Roman 10"/>
        </w:rPr>
        <w:t xml:space="preserve"> a </w:t>
      </w:r>
      <w:proofErr w:type="spellStart"/>
      <w:r w:rsidRPr="00CB20EE">
        <w:rPr>
          <w:rFonts w:ascii="LM Roman 10" w:hAnsi="LM Roman 10"/>
        </w:rPr>
        <w:t>graphical</w:t>
      </w:r>
      <w:proofErr w:type="spellEnd"/>
      <w:r w:rsidRPr="00CB20EE">
        <w:rPr>
          <w:rFonts w:ascii="LM Roman 10" w:hAnsi="LM Roman 10"/>
        </w:rPr>
        <w:t xml:space="preserve"> interface </w:t>
      </w:r>
      <w:proofErr w:type="spellStart"/>
      <w:r w:rsidRPr="00CB20EE">
        <w:rPr>
          <w:rFonts w:ascii="LM Roman 10" w:hAnsi="LM Roman 10"/>
        </w:rPr>
        <w:t>where</w:t>
      </w:r>
      <w:proofErr w:type="spellEnd"/>
      <w:r w:rsidRPr="00CB20EE">
        <w:rPr>
          <w:rFonts w:ascii="LM Roman 10" w:hAnsi="LM Roman 10"/>
        </w:rPr>
        <w:t xml:space="preserve"> </w:t>
      </w:r>
      <w:proofErr w:type="spellStart"/>
      <w:r w:rsidRPr="00CB20EE">
        <w:rPr>
          <w:rFonts w:ascii="LM Roman 10" w:hAnsi="LM Roman 10"/>
        </w:rPr>
        <w:t>users</w:t>
      </w:r>
      <w:proofErr w:type="spellEnd"/>
      <w:r w:rsidRPr="00CB20EE">
        <w:rPr>
          <w:rFonts w:ascii="LM Roman 10" w:hAnsi="LM Roman 10"/>
        </w:rPr>
        <w:t xml:space="preserve"> </w:t>
      </w:r>
      <w:proofErr w:type="spellStart"/>
      <w:r w:rsidRPr="00CB20EE">
        <w:rPr>
          <w:rFonts w:ascii="LM Roman 10" w:hAnsi="LM Roman 10"/>
        </w:rPr>
        <w:t>must</w:t>
      </w:r>
      <w:proofErr w:type="spellEnd"/>
      <w:r w:rsidRPr="00CB20EE">
        <w:rPr>
          <w:rFonts w:ascii="LM Roman 10" w:hAnsi="LM Roman 10"/>
        </w:rPr>
        <w:t xml:space="preserve"> </w:t>
      </w:r>
      <w:proofErr w:type="spellStart"/>
      <w:r w:rsidRPr="00CB20EE">
        <w:rPr>
          <w:rFonts w:ascii="LM Roman 10" w:hAnsi="LM Roman 10"/>
        </w:rPr>
        <w:t>select</w:t>
      </w:r>
      <w:proofErr w:type="spellEnd"/>
      <w:r w:rsidRPr="00CB20EE">
        <w:rPr>
          <w:rFonts w:ascii="LM Roman 10" w:hAnsi="LM Roman 10"/>
        </w:rPr>
        <w:t xml:space="preserve"> </w:t>
      </w:r>
      <w:proofErr w:type="spellStart"/>
      <w:r w:rsidRPr="00CB20EE">
        <w:rPr>
          <w:rFonts w:ascii="LM Roman 10" w:hAnsi="LM Roman 10"/>
        </w:rPr>
        <w:t>between</w:t>
      </w:r>
      <w:proofErr w:type="spellEnd"/>
      <w:r w:rsidRPr="00CB20EE">
        <w:rPr>
          <w:rFonts w:ascii="LM Roman 10" w:hAnsi="LM Roman 10"/>
        </w:rPr>
        <w:t xml:space="preserve"> </w:t>
      </w:r>
      <w:proofErr w:type="spellStart"/>
      <w:r w:rsidRPr="00CB20EE">
        <w:rPr>
          <w:rFonts w:ascii="LM Roman 10" w:hAnsi="LM Roman 10"/>
        </w:rPr>
        <w:t>different</w:t>
      </w:r>
      <w:proofErr w:type="spellEnd"/>
      <w:r w:rsidRPr="00CB20EE">
        <w:rPr>
          <w:rFonts w:ascii="LM Roman 10" w:hAnsi="LM Roman 10"/>
        </w:rPr>
        <w:t xml:space="preserve"> </w:t>
      </w:r>
      <w:proofErr w:type="spellStart"/>
      <w:r w:rsidRPr="00CB20EE">
        <w:rPr>
          <w:rFonts w:ascii="LM Roman 10" w:hAnsi="LM Roman 10"/>
        </w:rPr>
        <w:t>types</w:t>
      </w:r>
      <w:proofErr w:type="spellEnd"/>
      <w:r w:rsidRPr="00CB20EE">
        <w:rPr>
          <w:rFonts w:ascii="LM Roman 10" w:hAnsi="LM Roman 10"/>
        </w:rPr>
        <w:t xml:space="preserve"> </w:t>
      </w:r>
      <w:proofErr w:type="spellStart"/>
      <w:r w:rsidRPr="00CB20EE">
        <w:rPr>
          <w:rFonts w:ascii="LM Roman 10" w:hAnsi="LM Roman 10"/>
        </w:rPr>
        <w:t>of</w:t>
      </w:r>
      <w:proofErr w:type="spellEnd"/>
      <w:r w:rsidRPr="00CB20EE">
        <w:rPr>
          <w:rFonts w:ascii="LM Roman 10" w:hAnsi="LM Roman 10"/>
        </w:rPr>
        <w:t xml:space="preserve"> </w:t>
      </w:r>
      <w:proofErr w:type="spellStart"/>
      <w:r w:rsidRPr="00CB20EE">
        <w:rPr>
          <w:rFonts w:ascii="LM Roman 10" w:hAnsi="LM Roman 10"/>
        </w:rPr>
        <w:t>questions</w:t>
      </w:r>
      <w:proofErr w:type="spellEnd"/>
      <w:r w:rsidRPr="00CB20EE">
        <w:rPr>
          <w:rFonts w:ascii="LM Roman 10" w:hAnsi="LM Roman 10"/>
        </w:rPr>
        <w:t xml:space="preserve"> and </w:t>
      </w:r>
      <w:proofErr w:type="spellStart"/>
      <w:r w:rsidRPr="00CB20EE">
        <w:rPr>
          <w:rFonts w:ascii="LM Roman 10" w:hAnsi="LM Roman 10"/>
        </w:rPr>
        <w:t>fill</w:t>
      </w:r>
      <w:proofErr w:type="spellEnd"/>
      <w:r w:rsidRPr="00CB20EE">
        <w:rPr>
          <w:rFonts w:ascii="LM Roman 10" w:hAnsi="LM Roman 10"/>
        </w:rPr>
        <w:t xml:space="preserve"> in the </w:t>
      </w:r>
      <w:proofErr w:type="spellStart"/>
      <w:r w:rsidRPr="00CB20EE">
        <w:rPr>
          <w:rFonts w:ascii="LM Roman 10" w:hAnsi="LM Roman 10"/>
        </w:rPr>
        <w:t>necessary</w:t>
      </w:r>
      <w:proofErr w:type="spellEnd"/>
      <w:r w:rsidRPr="00CB20EE">
        <w:rPr>
          <w:rFonts w:ascii="LM Roman 10" w:hAnsi="LM Roman 10"/>
        </w:rPr>
        <w:t xml:space="preserve"> data so that the </w:t>
      </w:r>
      <w:proofErr w:type="spellStart"/>
      <w:r w:rsidRPr="00CB20EE">
        <w:rPr>
          <w:rFonts w:ascii="LM Roman 10" w:hAnsi="LM Roman 10"/>
        </w:rPr>
        <w:t>tool</w:t>
      </w:r>
      <w:proofErr w:type="spellEnd"/>
      <w:r w:rsidRPr="00CB20EE">
        <w:rPr>
          <w:rFonts w:ascii="LM Roman 10" w:hAnsi="LM Roman 10"/>
        </w:rPr>
        <w:t xml:space="preserve"> can </w:t>
      </w:r>
      <w:proofErr w:type="spellStart"/>
      <w:r w:rsidRPr="00CB20EE">
        <w:rPr>
          <w:rFonts w:ascii="LM Roman 10" w:hAnsi="LM Roman 10"/>
        </w:rPr>
        <w:t>generate</w:t>
      </w:r>
      <w:proofErr w:type="spellEnd"/>
      <w:r w:rsidRPr="00CB20EE">
        <w:rPr>
          <w:rFonts w:ascii="LM Roman 10" w:hAnsi="LM Roman 10"/>
        </w:rPr>
        <w:t xml:space="preserve"> the </w:t>
      </w:r>
      <w:r w:rsidR="00CF7B69">
        <w:rPr>
          <w:rFonts w:ascii="LM Roman 10" w:hAnsi="LM Roman 10"/>
        </w:rPr>
        <w:t>quiz in a file,</w:t>
      </w:r>
      <w:r w:rsidR="004B28EC">
        <w:rPr>
          <w:rFonts w:ascii="LM Roman 10" w:hAnsi="LM Roman 10"/>
        </w:rPr>
        <w:t xml:space="preserve"> </w:t>
      </w:r>
      <w:proofErr w:type="spellStart"/>
      <w:r w:rsidR="004B28EC">
        <w:rPr>
          <w:rFonts w:ascii="LM Roman 10" w:hAnsi="LM Roman 10"/>
        </w:rPr>
        <w:t>based</w:t>
      </w:r>
      <w:proofErr w:type="spellEnd"/>
      <w:r w:rsidRPr="00CB20EE">
        <w:rPr>
          <w:rFonts w:ascii="LM Roman 10" w:hAnsi="LM Roman 10"/>
        </w:rPr>
        <w:t xml:space="preserve"> on the </w:t>
      </w:r>
      <w:proofErr w:type="spellStart"/>
      <w:r w:rsidRPr="00CB20EE">
        <w:rPr>
          <w:rFonts w:ascii="LM Roman 10" w:hAnsi="LM Roman 10"/>
        </w:rPr>
        <w:t>monitoring</w:t>
      </w:r>
      <w:proofErr w:type="spellEnd"/>
      <w:r w:rsidRPr="00CB20EE">
        <w:rPr>
          <w:rFonts w:ascii="LM Roman 10" w:hAnsi="LM Roman 10"/>
        </w:rPr>
        <w:t xml:space="preserve"> and control </w:t>
      </w:r>
      <w:proofErr w:type="spellStart"/>
      <w:r w:rsidRPr="00CB20EE">
        <w:rPr>
          <w:rFonts w:ascii="LM Roman 10" w:hAnsi="LM Roman 10"/>
        </w:rPr>
        <w:t>of</w:t>
      </w:r>
      <w:proofErr w:type="spellEnd"/>
      <w:r w:rsidRPr="00CB20EE">
        <w:rPr>
          <w:rFonts w:ascii="LM Roman 10" w:hAnsi="LM Roman 10"/>
        </w:rPr>
        <w:t xml:space="preserve"> </w:t>
      </w:r>
      <w:proofErr w:type="spellStart"/>
      <w:r w:rsidRPr="00CB20EE">
        <w:rPr>
          <w:rFonts w:ascii="LM Roman 10" w:hAnsi="LM Roman 10"/>
        </w:rPr>
        <w:t>projects</w:t>
      </w:r>
      <w:proofErr w:type="spellEnd"/>
      <w:r w:rsidRPr="00CB20EE">
        <w:rPr>
          <w:rFonts w:ascii="LM Roman 10" w:hAnsi="LM Roman 10"/>
        </w:rPr>
        <w:t xml:space="preserve"> </w:t>
      </w:r>
      <w:proofErr w:type="spellStart"/>
      <w:r w:rsidRPr="00CB20EE">
        <w:rPr>
          <w:rFonts w:ascii="LM Roman 10" w:hAnsi="LM Roman 10"/>
        </w:rPr>
        <w:t>for</w:t>
      </w:r>
      <w:proofErr w:type="spellEnd"/>
      <w:r w:rsidRPr="00CB20EE">
        <w:rPr>
          <w:rFonts w:ascii="LM Roman 10" w:hAnsi="LM Roman 10"/>
        </w:rPr>
        <w:t xml:space="preserve"> the </w:t>
      </w:r>
      <w:proofErr w:type="spellStart"/>
      <w:r w:rsidRPr="00CB20EE">
        <w:rPr>
          <w:rFonts w:ascii="LM Roman 10" w:hAnsi="LM Roman 10"/>
        </w:rPr>
        <w:t>subject</w:t>
      </w:r>
      <w:proofErr w:type="spellEnd"/>
      <w:r w:rsidRPr="00CB20EE">
        <w:rPr>
          <w:rFonts w:ascii="LM Roman 10" w:hAnsi="LM Roman 10"/>
        </w:rPr>
        <w:t xml:space="preserve"> </w:t>
      </w:r>
      <w:proofErr w:type="spellStart"/>
      <w:r w:rsidRPr="00CB20EE">
        <w:rPr>
          <w:rFonts w:ascii="LM Roman 10" w:hAnsi="LM Roman 10"/>
        </w:rPr>
        <w:t>of</w:t>
      </w:r>
      <w:proofErr w:type="spellEnd"/>
      <w:r w:rsidRPr="00CB20EE">
        <w:rPr>
          <w:rFonts w:ascii="LM Roman 10" w:hAnsi="LM Roman 10"/>
        </w:rPr>
        <w:t xml:space="preserve"> </w:t>
      </w:r>
      <w:proofErr w:type="spellStart"/>
      <w:r w:rsidRPr="00CB20EE">
        <w:rPr>
          <w:rFonts w:ascii="LM Roman 10" w:hAnsi="LM Roman 10"/>
        </w:rPr>
        <w:t>project</w:t>
      </w:r>
      <w:proofErr w:type="spellEnd"/>
      <w:r w:rsidRPr="00CB20EE">
        <w:rPr>
          <w:rFonts w:ascii="LM Roman 10" w:hAnsi="LM Roman 10"/>
        </w:rPr>
        <w:t xml:space="preserve"> </w:t>
      </w:r>
      <w:proofErr w:type="spellStart"/>
      <w:r w:rsidRPr="00CB20EE">
        <w:rPr>
          <w:rFonts w:ascii="LM Roman 10" w:hAnsi="LM Roman 10"/>
        </w:rPr>
        <w:t>management</w:t>
      </w:r>
      <w:proofErr w:type="spellEnd"/>
      <w:r w:rsidRPr="00CB20EE">
        <w:rPr>
          <w:rFonts w:ascii="LM Roman 10" w:hAnsi="LM Roman 10"/>
        </w:rPr>
        <w:t xml:space="preserve">. </w:t>
      </w:r>
    </w:p>
    <w:p w14:paraId="7A2886A2" w14:textId="6FC302A6" w:rsidR="0079275A" w:rsidRDefault="00CB20EE" w:rsidP="00CB20EE">
      <w:pPr>
        <w:spacing w:line="252" w:lineRule="auto"/>
        <w:ind w:left="1123" w:right="913" w:firstLine="340"/>
        <w:jc w:val="both"/>
        <w:rPr>
          <w:rFonts w:ascii="LM Roman 10" w:hAnsi="LM Roman 10"/>
        </w:rPr>
      </w:pPr>
      <w:r w:rsidRPr="00CB20EE">
        <w:rPr>
          <w:rFonts w:ascii="LM Roman 10" w:hAnsi="LM Roman 10"/>
        </w:rPr>
        <w:t xml:space="preserve">The </w:t>
      </w:r>
      <w:proofErr w:type="spellStart"/>
      <w:r w:rsidRPr="00CB20EE">
        <w:rPr>
          <w:rFonts w:ascii="LM Roman 10" w:hAnsi="LM Roman 10"/>
        </w:rPr>
        <w:t>created</w:t>
      </w:r>
      <w:proofErr w:type="spellEnd"/>
      <w:r w:rsidRPr="00CB20EE">
        <w:rPr>
          <w:rFonts w:ascii="LM Roman 10" w:hAnsi="LM Roman 10"/>
        </w:rPr>
        <w:t xml:space="preserve"> files </w:t>
      </w:r>
      <w:proofErr w:type="spellStart"/>
      <w:r w:rsidRPr="00CB20EE">
        <w:rPr>
          <w:rFonts w:ascii="LM Roman 10" w:hAnsi="LM Roman 10"/>
        </w:rPr>
        <w:t>will</w:t>
      </w:r>
      <w:proofErr w:type="spellEnd"/>
      <w:r w:rsidRPr="00CB20EE">
        <w:rPr>
          <w:rFonts w:ascii="LM Roman 10" w:hAnsi="LM Roman 10"/>
        </w:rPr>
        <w:t xml:space="preserve"> be </w:t>
      </w:r>
      <w:proofErr w:type="spellStart"/>
      <w:r w:rsidRPr="00CB20EE">
        <w:rPr>
          <w:rFonts w:ascii="LM Roman 10" w:hAnsi="LM Roman 10"/>
        </w:rPr>
        <w:t>downloadable</w:t>
      </w:r>
      <w:proofErr w:type="spellEnd"/>
      <w:r w:rsidRPr="00CB20EE">
        <w:rPr>
          <w:rFonts w:ascii="LM Roman 10" w:hAnsi="LM Roman 10"/>
        </w:rPr>
        <w:t xml:space="preserve"> </w:t>
      </w:r>
      <w:proofErr w:type="spellStart"/>
      <w:r w:rsidRPr="00CB20EE">
        <w:rPr>
          <w:rFonts w:ascii="LM Roman 10" w:hAnsi="LM Roman 10"/>
        </w:rPr>
        <w:t>for</w:t>
      </w:r>
      <w:proofErr w:type="spellEnd"/>
      <w:r w:rsidRPr="00CB20EE">
        <w:rPr>
          <w:rFonts w:ascii="LM Roman 10" w:hAnsi="LM Roman 10"/>
        </w:rPr>
        <w:t xml:space="preserve"> </w:t>
      </w:r>
      <w:proofErr w:type="spellStart"/>
      <w:r w:rsidRPr="00CB20EE">
        <w:rPr>
          <w:rFonts w:ascii="LM Roman 10" w:hAnsi="LM Roman 10"/>
        </w:rPr>
        <w:t>import</w:t>
      </w:r>
      <w:proofErr w:type="spellEnd"/>
      <w:r w:rsidRPr="00CB20EE">
        <w:rPr>
          <w:rFonts w:ascii="LM Roman 10" w:hAnsi="LM Roman 10"/>
        </w:rPr>
        <w:t xml:space="preserve"> in a </w:t>
      </w:r>
      <w:proofErr w:type="spellStart"/>
      <w:r w:rsidRPr="00CB20EE">
        <w:rPr>
          <w:rFonts w:ascii="LM Roman 10" w:hAnsi="LM Roman 10"/>
        </w:rPr>
        <w:t>standardi</w:t>
      </w:r>
      <w:r>
        <w:rPr>
          <w:rFonts w:ascii="LM Roman 10" w:hAnsi="LM Roman 10"/>
        </w:rPr>
        <w:t>zed</w:t>
      </w:r>
      <w:proofErr w:type="spellEnd"/>
      <w:r w:rsidRPr="00CB20EE">
        <w:rPr>
          <w:rFonts w:ascii="LM Roman 10" w:hAnsi="LM Roman 10"/>
        </w:rPr>
        <w:t xml:space="preserve"> Moodle </w:t>
      </w:r>
      <w:proofErr w:type="spellStart"/>
      <w:r w:rsidRPr="00CB20EE">
        <w:rPr>
          <w:rFonts w:ascii="LM Roman 10" w:hAnsi="LM Roman 10"/>
        </w:rPr>
        <w:t>format</w:t>
      </w:r>
      <w:proofErr w:type="spellEnd"/>
      <w:r w:rsidRPr="00CB20EE">
        <w:rPr>
          <w:rFonts w:ascii="LM Roman 10" w:hAnsi="LM Roman 10"/>
        </w:rPr>
        <w:t>.</w:t>
      </w:r>
    </w:p>
    <w:p w14:paraId="14CB4946" w14:textId="2F97DB09" w:rsidR="007B764C" w:rsidRPr="00121C1F" w:rsidRDefault="007B764C" w:rsidP="00CB20EE">
      <w:pPr>
        <w:spacing w:line="252" w:lineRule="auto"/>
        <w:ind w:left="1123" w:right="913" w:firstLine="340"/>
        <w:jc w:val="both"/>
        <w:rPr>
          <w:rFonts w:ascii="LM Roman 10" w:hAnsi="LM Roman 10"/>
        </w:rPr>
      </w:pPr>
      <w:r>
        <w:rPr>
          <w:rFonts w:ascii="LM Roman 10" w:hAnsi="LM Roman 10"/>
        </w:rPr>
        <w:t xml:space="preserve">To </w:t>
      </w:r>
      <w:proofErr w:type="spellStart"/>
      <w:r>
        <w:rPr>
          <w:rFonts w:ascii="LM Roman 10" w:hAnsi="LM Roman 10"/>
        </w:rPr>
        <w:t>view</w:t>
      </w:r>
      <w:proofErr w:type="spellEnd"/>
      <w:r>
        <w:rPr>
          <w:rFonts w:ascii="LM Roman 10" w:hAnsi="LM Roman 10"/>
        </w:rPr>
        <w:t xml:space="preserve"> the web page you </w:t>
      </w:r>
      <w:proofErr w:type="spellStart"/>
      <w:r>
        <w:rPr>
          <w:rFonts w:ascii="LM Roman 10" w:hAnsi="LM Roman 10"/>
        </w:rPr>
        <w:t>must</w:t>
      </w:r>
      <w:proofErr w:type="spellEnd"/>
      <w:r>
        <w:rPr>
          <w:rFonts w:ascii="LM Roman 10" w:hAnsi="LM Roman 10"/>
        </w:rPr>
        <w:t xml:space="preserve"> </w:t>
      </w:r>
      <w:proofErr w:type="spellStart"/>
      <w:r>
        <w:rPr>
          <w:rFonts w:ascii="LM Roman 10" w:hAnsi="LM Roman 10"/>
        </w:rPr>
        <w:t>access</w:t>
      </w:r>
      <w:proofErr w:type="spellEnd"/>
      <w:r>
        <w:rPr>
          <w:rFonts w:ascii="LM Roman 10" w:hAnsi="LM Roman 10"/>
        </w:rPr>
        <w:t xml:space="preserve">:  </w:t>
      </w:r>
      <w:hyperlink r:id="rId168" w:history="1">
        <w:r w:rsidRPr="00504AA1">
          <w:rPr>
            <w:rStyle w:val="Hipervnculo"/>
            <w:rFonts w:ascii="LM Roman 10" w:hAnsi="LM Roman 10"/>
            <w:color w:val="FF0000"/>
          </w:rPr>
          <w:t>https://mqgenerator.herokuapp.com/</w:t>
        </w:r>
      </w:hyperlink>
    </w:p>
    <w:p w14:paraId="58B0577A" w14:textId="77777777" w:rsidR="007D17D7" w:rsidRPr="00121C1F" w:rsidRDefault="007D17D7">
      <w:pPr>
        <w:pStyle w:val="Textoindependiente"/>
        <w:rPr>
          <w:rFonts w:ascii="LM Roman 10" w:hAnsi="LM Roman 10"/>
        </w:rPr>
      </w:pPr>
    </w:p>
    <w:p w14:paraId="58B0577B" w14:textId="77777777" w:rsidR="007D17D7" w:rsidRPr="00121C1F" w:rsidRDefault="00857EC1">
      <w:pPr>
        <w:spacing w:before="155"/>
        <w:ind w:left="854" w:right="891"/>
        <w:jc w:val="center"/>
        <w:rPr>
          <w:rFonts w:ascii="LM Roman 10" w:hAnsi="LM Roman 10"/>
          <w:b/>
        </w:rPr>
      </w:pPr>
      <w:proofErr w:type="spellStart"/>
      <w:r w:rsidRPr="00121C1F">
        <w:rPr>
          <w:rFonts w:ascii="LM Roman 10" w:hAnsi="LM Roman 10"/>
          <w:b/>
          <w:spacing w:val="-2"/>
        </w:rPr>
        <w:t>Keywords</w:t>
      </w:r>
      <w:proofErr w:type="spellEnd"/>
    </w:p>
    <w:p w14:paraId="58B0577C" w14:textId="77777777" w:rsidR="007D17D7" w:rsidRPr="00121C1F" w:rsidRDefault="007D17D7">
      <w:pPr>
        <w:pStyle w:val="Textoindependiente"/>
        <w:rPr>
          <w:rFonts w:ascii="LM Roman 10" w:hAnsi="LM Roman 10"/>
          <w:b/>
        </w:rPr>
      </w:pPr>
    </w:p>
    <w:p w14:paraId="58B0577D" w14:textId="77777777" w:rsidR="007D17D7" w:rsidRPr="00121C1F" w:rsidRDefault="007D17D7">
      <w:pPr>
        <w:pStyle w:val="Textoindependiente"/>
        <w:rPr>
          <w:rFonts w:ascii="LM Roman 10" w:hAnsi="LM Roman 10"/>
          <w:b/>
        </w:rPr>
      </w:pPr>
    </w:p>
    <w:p w14:paraId="58B0577F" w14:textId="7BD9294C" w:rsidR="007D17D7" w:rsidRPr="002F2BE0" w:rsidRDefault="002D13F9" w:rsidP="00854B3A">
      <w:pPr>
        <w:spacing w:line="252" w:lineRule="auto"/>
        <w:ind w:left="1123" w:right="913"/>
        <w:jc w:val="both"/>
        <w:rPr>
          <w:rFonts w:ascii="LM Roman 10" w:hAnsi="LM Roman 10"/>
        </w:rPr>
        <w:sectPr w:rsidR="007D17D7" w:rsidRPr="002F2BE0" w:rsidSect="00F15817">
          <w:headerReference w:type="even" r:id="rId169"/>
          <w:headerReference w:type="default" r:id="rId170"/>
          <w:pgSz w:w="11910" w:h="16840"/>
          <w:pgMar w:top="1780" w:right="1680" w:bottom="280" w:left="1680" w:header="0" w:footer="0" w:gutter="0"/>
          <w:pgNumType w:start="1"/>
          <w:cols w:space="720"/>
          <w:docGrid w:linePitch="299"/>
        </w:sectPr>
      </w:pPr>
      <w:r>
        <w:rPr>
          <w:rFonts w:ascii="LM Roman 10" w:hAnsi="LM Roman 10"/>
          <w:spacing w:val="-2"/>
        </w:rPr>
        <w:t xml:space="preserve">Web </w:t>
      </w:r>
      <w:proofErr w:type="spellStart"/>
      <w:r>
        <w:rPr>
          <w:rFonts w:ascii="LM Roman 10" w:hAnsi="LM Roman 10"/>
          <w:spacing w:val="-2"/>
        </w:rPr>
        <w:t>application</w:t>
      </w:r>
      <w:proofErr w:type="spellEnd"/>
      <w:r>
        <w:rPr>
          <w:rFonts w:ascii="LM Roman 10" w:hAnsi="LM Roman 10"/>
          <w:spacing w:val="-2"/>
        </w:rPr>
        <w:t>,</w:t>
      </w:r>
      <w:r w:rsidR="00CB20EE">
        <w:rPr>
          <w:rFonts w:ascii="LM Roman 10" w:hAnsi="LM Roman 10"/>
          <w:spacing w:val="-2"/>
        </w:rPr>
        <w:t xml:space="preserve"> quiz </w:t>
      </w:r>
      <w:proofErr w:type="spellStart"/>
      <w:r w:rsidR="00CB20EE">
        <w:rPr>
          <w:rFonts w:ascii="LM Roman 10" w:hAnsi="LM Roman 10"/>
          <w:spacing w:val="-2"/>
        </w:rPr>
        <w:t>generation</w:t>
      </w:r>
      <w:proofErr w:type="spellEnd"/>
      <w:r w:rsidR="00CB20EE">
        <w:rPr>
          <w:rFonts w:ascii="LM Roman 10" w:hAnsi="LM Roman 10"/>
          <w:spacing w:val="-2"/>
        </w:rPr>
        <w:t xml:space="preserve">, </w:t>
      </w:r>
      <w:proofErr w:type="spellStart"/>
      <w:r w:rsidR="00CB20EE">
        <w:rPr>
          <w:rFonts w:ascii="LM Roman 10" w:hAnsi="LM Roman 10"/>
          <w:spacing w:val="-2"/>
        </w:rPr>
        <w:t>project</w:t>
      </w:r>
      <w:proofErr w:type="spellEnd"/>
      <w:r w:rsidR="00CB20EE">
        <w:rPr>
          <w:rFonts w:ascii="LM Roman 10" w:hAnsi="LM Roman 10"/>
          <w:spacing w:val="-2"/>
        </w:rPr>
        <w:t xml:space="preserve"> </w:t>
      </w:r>
      <w:proofErr w:type="spellStart"/>
      <w:r w:rsidR="00CB20EE">
        <w:rPr>
          <w:rFonts w:ascii="LM Roman 10" w:hAnsi="LM Roman 10"/>
          <w:spacing w:val="-2"/>
        </w:rPr>
        <w:t>management</w:t>
      </w:r>
      <w:proofErr w:type="spellEnd"/>
      <w:r w:rsidR="00CB20EE">
        <w:rPr>
          <w:rFonts w:ascii="LM Roman 10" w:hAnsi="LM Roman 10"/>
          <w:spacing w:val="-2"/>
        </w:rPr>
        <w:t>,</w:t>
      </w:r>
      <w:r>
        <w:rPr>
          <w:rFonts w:ascii="LM Roman 10" w:hAnsi="LM Roman 10"/>
          <w:spacing w:val="-2"/>
        </w:rPr>
        <w:t xml:space="preserve"> </w:t>
      </w:r>
      <w:r w:rsidR="000D1328">
        <w:rPr>
          <w:rFonts w:ascii="LM Roman 10" w:hAnsi="LM Roman 10"/>
          <w:spacing w:val="-2"/>
        </w:rPr>
        <w:t>interface,</w:t>
      </w:r>
      <w:r w:rsidR="00CB20EE">
        <w:rPr>
          <w:rFonts w:ascii="LM Roman 10" w:hAnsi="LM Roman 10"/>
          <w:spacing w:val="-2"/>
        </w:rPr>
        <w:t xml:space="preserve"> Python</w:t>
      </w:r>
      <w:r w:rsidR="000D1328">
        <w:rPr>
          <w:rFonts w:ascii="LM Roman 10" w:hAnsi="LM Roman 10"/>
          <w:spacing w:val="-2"/>
        </w:rPr>
        <w:t>.</w:t>
      </w:r>
    </w:p>
    <w:p w14:paraId="58B05781" w14:textId="6566E90E" w:rsidR="007D17D7" w:rsidRPr="00273F16" w:rsidRDefault="00495454">
      <w:pPr>
        <w:pStyle w:val="Ttulo1"/>
        <w:spacing w:before="24"/>
        <w:ind w:left="799"/>
        <w:rPr>
          <w:rFonts w:ascii="LM Sans 10" w:hAnsi="LM Sans 10"/>
        </w:rPr>
      </w:pPr>
      <w:bookmarkStart w:id="2" w:name="_Toc107521254"/>
      <w:bookmarkStart w:id="3" w:name="_Toc138438224"/>
      <w:r w:rsidRPr="00273F16">
        <w:rPr>
          <w:rFonts w:ascii="LM Sans 10" w:hAnsi="LM Sans 10"/>
          <w:noProof/>
        </w:rPr>
        <w:lastRenderedPageBreak/>
        <mc:AlternateContent>
          <mc:Choice Requires="wps">
            <w:drawing>
              <wp:anchor distT="0" distB="0" distL="0" distR="0" simplePos="0" relativeHeight="251632128" behindDoc="1" locked="0" layoutInCell="1" allowOverlap="1" wp14:anchorId="58B059A8" wp14:editId="125F7004">
                <wp:simplePos x="0" y="0"/>
                <wp:positionH relativeFrom="page">
                  <wp:posOffset>1452245</wp:posOffset>
                </wp:positionH>
                <wp:positionV relativeFrom="paragraph">
                  <wp:posOffset>-53975</wp:posOffset>
                </wp:positionV>
                <wp:extent cx="4669155" cy="1270"/>
                <wp:effectExtent l="0" t="0" r="0" b="0"/>
                <wp:wrapTopAndBottom/>
                <wp:docPr id="5" name="Forma libre: forma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7A3A77" id="Forma libre: forma 5" o:spid="_x0000_s1026" style="position:absolute;margin-left:114.35pt;margin-top:-4.25pt;width:367.65pt;height:.1pt;z-index:-2516843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sidR="00C64EA0" w:rsidRPr="00273F16">
        <w:rPr>
          <w:rFonts w:ascii="LM Sans 10" w:hAnsi="LM Sans 10"/>
          <w:noProof/>
        </w:rPr>
        <w:t>Índice</w:t>
      </w:r>
      <w:r w:rsidR="00857EC1" w:rsidRPr="00273F16">
        <w:rPr>
          <w:rFonts w:ascii="LM Sans 10" w:hAnsi="LM Sans 10"/>
          <w:spacing w:val="-8"/>
          <w:w w:val="94"/>
        </w:rPr>
        <w:t xml:space="preserve"> </w:t>
      </w:r>
      <w:r w:rsidR="00857EC1" w:rsidRPr="00273F16">
        <w:rPr>
          <w:rFonts w:ascii="LM Sans 10" w:hAnsi="LM Sans 10"/>
          <w:spacing w:val="-2"/>
        </w:rPr>
        <w:t>general</w:t>
      </w:r>
      <w:bookmarkEnd w:id="2"/>
      <w:bookmarkEnd w:id="3"/>
    </w:p>
    <w:p w14:paraId="58B05782" w14:textId="4D5DE023" w:rsidR="007D17D7" w:rsidRDefault="000133A9">
      <w:pPr>
        <w:pStyle w:val="Textoindependiente"/>
        <w:spacing w:before="6"/>
        <w:rPr>
          <w:rFonts w:ascii="Trebuchet MS"/>
          <w:b/>
          <w:sz w:val="20"/>
        </w:rPr>
      </w:pPr>
      <w:r>
        <w:pict w14:anchorId="58B059A8">
          <v:shape id="docshape775" o:spid="_x0000_s2389" style="position:absolute;margin-left:112.85pt;margin-top:13.15pt;width:367.65pt;height:.1pt;z-index:-15725568;mso-wrap-distance-left:0;mso-wrap-distance-right:0;mso-position-horizontal-relative:page" coordorigin="2257,263" coordsize="7353,0" path="m2257,263r7352,e" filled="f" strokeweight=".14042mm">
            <v:path arrowok="t"/>
            <w10:wrap type="topAndBottom" anchorx="page"/>
          </v:shape>
        </w:pict>
      </w:r>
    </w:p>
    <w:p w14:paraId="58B05783" w14:textId="77777777" w:rsidR="007D17D7" w:rsidRDefault="007D17D7">
      <w:pPr>
        <w:pStyle w:val="Textoindependiente"/>
        <w:rPr>
          <w:rFonts w:ascii="Trebuchet MS"/>
          <w:b/>
          <w:sz w:val="20"/>
        </w:rPr>
      </w:pPr>
    </w:p>
    <w:p w14:paraId="58B05784" w14:textId="5A4B6758" w:rsidR="007D17D7" w:rsidRDefault="007D17D7">
      <w:pPr>
        <w:pStyle w:val="Textoindependiente"/>
        <w:rPr>
          <w:rFonts w:ascii="Trebuchet MS"/>
          <w:b/>
          <w:sz w:val="20"/>
        </w:rPr>
      </w:pPr>
    </w:p>
    <w:p w14:paraId="58B05786" w14:textId="77777777" w:rsidR="007D17D7" w:rsidRDefault="007D17D7">
      <w:pPr>
        <w:pStyle w:val="Textoindependiente"/>
        <w:spacing w:before="4"/>
        <w:rPr>
          <w:rFonts w:ascii="Trebuchet MS"/>
          <w:b/>
          <w:sz w:val="26"/>
        </w:rPr>
      </w:pPr>
    </w:p>
    <w:p w14:paraId="4171137A" w14:textId="2009AF9E" w:rsidR="00AA2632" w:rsidRDefault="00006582">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r>
        <w:rPr>
          <w:rFonts w:ascii="PMingLiU"/>
        </w:rPr>
        <w:fldChar w:fldCharType="begin"/>
      </w:r>
      <w:r>
        <w:rPr>
          <w:rFonts w:ascii="PMingLiU"/>
        </w:rPr>
        <w:instrText xml:space="preserve"> TOC \o "1-3" \h \z \u </w:instrText>
      </w:r>
      <w:r>
        <w:rPr>
          <w:rFonts w:ascii="PMingLiU"/>
        </w:rPr>
        <w:fldChar w:fldCharType="separate"/>
      </w:r>
      <w:hyperlink w:anchor="_Toc138438224" w:history="1">
        <w:r w:rsidR="00AA2632" w:rsidRPr="00AB3380">
          <w:rPr>
            <w:rStyle w:val="Hipervnculo"/>
            <w:rFonts w:ascii="LM Sans 10" w:hAnsi="LM Sans 10"/>
            <w:noProof/>
          </w:rPr>
          <w:t>Índice</w:t>
        </w:r>
        <w:r w:rsidR="00AA2632" w:rsidRPr="00AB3380">
          <w:rPr>
            <w:rStyle w:val="Hipervnculo"/>
            <w:rFonts w:ascii="LM Sans 10" w:hAnsi="LM Sans 10"/>
            <w:noProof/>
            <w:spacing w:val="-8"/>
            <w:w w:val="94"/>
          </w:rPr>
          <w:t xml:space="preserve"> </w:t>
        </w:r>
        <w:r w:rsidR="00AA2632" w:rsidRPr="00AB3380">
          <w:rPr>
            <w:rStyle w:val="Hipervnculo"/>
            <w:rFonts w:ascii="LM Sans 10" w:hAnsi="LM Sans 10"/>
            <w:noProof/>
            <w:spacing w:val="-2"/>
          </w:rPr>
          <w:t>general</w:t>
        </w:r>
        <w:r w:rsidR="00AA2632">
          <w:rPr>
            <w:noProof/>
            <w:webHidden/>
          </w:rPr>
          <w:tab/>
        </w:r>
        <w:r w:rsidR="00AA2632">
          <w:rPr>
            <w:noProof/>
            <w:webHidden/>
          </w:rPr>
          <w:fldChar w:fldCharType="begin"/>
        </w:r>
        <w:r w:rsidR="00AA2632">
          <w:rPr>
            <w:noProof/>
            <w:webHidden/>
          </w:rPr>
          <w:instrText xml:space="preserve"> PAGEREF _Toc138438224 \h </w:instrText>
        </w:r>
        <w:r w:rsidR="00AA2632">
          <w:rPr>
            <w:noProof/>
            <w:webHidden/>
          </w:rPr>
        </w:r>
        <w:r w:rsidR="00AA2632">
          <w:rPr>
            <w:noProof/>
            <w:webHidden/>
          </w:rPr>
          <w:fldChar w:fldCharType="separate"/>
        </w:r>
        <w:r w:rsidR="002C3C17">
          <w:rPr>
            <w:noProof/>
            <w:webHidden/>
          </w:rPr>
          <w:t>III</w:t>
        </w:r>
        <w:r w:rsidR="00AA2632">
          <w:rPr>
            <w:noProof/>
            <w:webHidden/>
          </w:rPr>
          <w:fldChar w:fldCharType="end"/>
        </w:r>
      </w:hyperlink>
    </w:p>
    <w:p w14:paraId="2A04FDFF" w14:textId="77762451" w:rsidR="00AA2632"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25" w:history="1">
        <w:r w:rsidR="00AA2632" w:rsidRPr="00AB3380">
          <w:rPr>
            <w:rStyle w:val="Hipervnculo"/>
            <w:rFonts w:ascii="LM Sans 10" w:hAnsi="LM Sans 10"/>
            <w:noProof/>
          </w:rPr>
          <w:t>Índice</w:t>
        </w:r>
        <w:r w:rsidR="00AA2632" w:rsidRPr="00AB3380">
          <w:rPr>
            <w:rStyle w:val="Hipervnculo"/>
            <w:rFonts w:ascii="LM Sans 10" w:hAnsi="LM Sans 10"/>
            <w:noProof/>
            <w:spacing w:val="-8"/>
            <w:w w:val="94"/>
          </w:rPr>
          <w:t xml:space="preserve"> </w:t>
        </w:r>
        <w:r w:rsidR="00AA2632" w:rsidRPr="00AB3380">
          <w:rPr>
            <w:rStyle w:val="Hipervnculo"/>
            <w:rFonts w:ascii="LM Sans 10" w:hAnsi="LM Sans 10"/>
            <w:noProof/>
            <w:spacing w:val="-2"/>
          </w:rPr>
          <w:t>de figuras</w:t>
        </w:r>
        <w:r w:rsidR="00AA2632">
          <w:rPr>
            <w:noProof/>
            <w:webHidden/>
          </w:rPr>
          <w:tab/>
        </w:r>
        <w:r w:rsidR="00AA2632">
          <w:rPr>
            <w:noProof/>
            <w:webHidden/>
          </w:rPr>
          <w:fldChar w:fldCharType="begin"/>
        </w:r>
        <w:r w:rsidR="00AA2632">
          <w:rPr>
            <w:noProof/>
            <w:webHidden/>
          </w:rPr>
          <w:instrText xml:space="preserve"> PAGEREF _Toc138438225 \h </w:instrText>
        </w:r>
        <w:r w:rsidR="00AA2632">
          <w:rPr>
            <w:noProof/>
            <w:webHidden/>
          </w:rPr>
        </w:r>
        <w:r w:rsidR="00AA2632">
          <w:rPr>
            <w:noProof/>
            <w:webHidden/>
          </w:rPr>
          <w:fldChar w:fldCharType="separate"/>
        </w:r>
        <w:r w:rsidR="002C3C17">
          <w:rPr>
            <w:noProof/>
            <w:webHidden/>
          </w:rPr>
          <w:t>VII</w:t>
        </w:r>
        <w:r w:rsidR="00AA2632">
          <w:rPr>
            <w:noProof/>
            <w:webHidden/>
          </w:rPr>
          <w:fldChar w:fldCharType="end"/>
        </w:r>
      </w:hyperlink>
    </w:p>
    <w:p w14:paraId="1C90EED7" w14:textId="102D9D76" w:rsidR="00AA2632"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26" w:history="1">
        <w:r w:rsidR="00AA2632" w:rsidRPr="00AB3380">
          <w:rPr>
            <w:rStyle w:val="Hipervnculo"/>
            <w:rFonts w:ascii="LM Sans 10" w:hAnsi="LM Sans 10"/>
            <w:noProof/>
            <w:w w:val="121"/>
          </w:rPr>
          <w:t>Introducción</w:t>
        </w:r>
        <w:r w:rsidR="00AA2632">
          <w:rPr>
            <w:noProof/>
            <w:webHidden/>
          </w:rPr>
          <w:tab/>
        </w:r>
        <w:r w:rsidR="00AA2632">
          <w:rPr>
            <w:noProof/>
            <w:webHidden/>
          </w:rPr>
          <w:fldChar w:fldCharType="begin"/>
        </w:r>
        <w:r w:rsidR="00AA2632">
          <w:rPr>
            <w:noProof/>
            <w:webHidden/>
          </w:rPr>
          <w:instrText xml:space="preserve"> PAGEREF _Toc138438226 \h </w:instrText>
        </w:r>
        <w:r w:rsidR="00AA2632">
          <w:rPr>
            <w:noProof/>
            <w:webHidden/>
          </w:rPr>
        </w:r>
        <w:r w:rsidR="00AA2632">
          <w:rPr>
            <w:noProof/>
            <w:webHidden/>
          </w:rPr>
          <w:fldChar w:fldCharType="separate"/>
        </w:r>
        <w:r w:rsidR="002C3C17">
          <w:rPr>
            <w:noProof/>
            <w:webHidden/>
          </w:rPr>
          <w:t>1</w:t>
        </w:r>
        <w:r w:rsidR="00AA2632">
          <w:rPr>
            <w:noProof/>
            <w:webHidden/>
          </w:rPr>
          <w:fldChar w:fldCharType="end"/>
        </w:r>
      </w:hyperlink>
    </w:p>
    <w:p w14:paraId="7F27615A" w14:textId="7BC7BC5F"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27" w:history="1">
        <w:r w:rsidR="00AA2632" w:rsidRPr="00AB3380">
          <w:rPr>
            <w:rStyle w:val="Hipervnculo"/>
            <w:noProof/>
          </w:rPr>
          <w:t>1.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Tipo de preguntas</w:t>
        </w:r>
        <w:r w:rsidR="00AA2632">
          <w:rPr>
            <w:noProof/>
            <w:webHidden/>
          </w:rPr>
          <w:tab/>
        </w:r>
        <w:r w:rsidR="00AA2632">
          <w:rPr>
            <w:noProof/>
            <w:webHidden/>
          </w:rPr>
          <w:fldChar w:fldCharType="begin"/>
        </w:r>
        <w:r w:rsidR="00AA2632">
          <w:rPr>
            <w:noProof/>
            <w:webHidden/>
          </w:rPr>
          <w:instrText xml:space="preserve"> PAGEREF _Toc138438227 \h </w:instrText>
        </w:r>
        <w:r w:rsidR="00AA2632">
          <w:rPr>
            <w:noProof/>
            <w:webHidden/>
          </w:rPr>
        </w:r>
        <w:r w:rsidR="00AA2632">
          <w:rPr>
            <w:noProof/>
            <w:webHidden/>
          </w:rPr>
          <w:fldChar w:fldCharType="separate"/>
        </w:r>
        <w:r w:rsidR="002C3C17">
          <w:rPr>
            <w:noProof/>
            <w:webHidden/>
          </w:rPr>
          <w:t>1</w:t>
        </w:r>
        <w:r w:rsidR="00AA2632">
          <w:rPr>
            <w:noProof/>
            <w:webHidden/>
          </w:rPr>
          <w:fldChar w:fldCharType="end"/>
        </w:r>
      </w:hyperlink>
    </w:p>
    <w:p w14:paraId="24CEC331" w14:textId="65606B28"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28" w:history="1">
        <w:r w:rsidR="00AA2632" w:rsidRPr="00AB3380">
          <w:rPr>
            <w:rStyle w:val="Hipervnculo"/>
            <w:noProof/>
          </w:rPr>
          <w:t>1.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Estructura de la memoria</w:t>
        </w:r>
        <w:r w:rsidR="00AA2632">
          <w:rPr>
            <w:noProof/>
            <w:webHidden/>
          </w:rPr>
          <w:tab/>
        </w:r>
        <w:r w:rsidR="00AA2632">
          <w:rPr>
            <w:noProof/>
            <w:webHidden/>
          </w:rPr>
          <w:fldChar w:fldCharType="begin"/>
        </w:r>
        <w:r w:rsidR="00AA2632">
          <w:rPr>
            <w:noProof/>
            <w:webHidden/>
          </w:rPr>
          <w:instrText xml:space="preserve"> PAGEREF _Toc138438228 \h </w:instrText>
        </w:r>
        <w:r w:rsidR="00AA2632">
          <w:rPr>
            <w:noProof/>
            <w:webHidden/>
          </w:rPr>
        </w:r>
        <w:r w:rsidR="00AA2632">
          <w:rPr>
            <w:noProof/>
            <w:webHidden/>
          </w:rPr>
          <w:fldChar w:fldCharType="separate"/>
        </w:r>
        <w:r w:rsidR="002C3C17">
          <w:rPr>
            <w:noProof/>
            <w:webHidden/>
          </w:rPr>
          <w:t>4</w:t>
        </w:r>
        <w:r w:rsidR="00AA2632">
          <w:rPr>
            <w:noProof/>
            <w:webHidden/>
          </w:rPr>
          <w:fldChar w:fldCharType="end"/>
        </w:r>
      </w:hyperlink>
    </w:p>
    <w:p w14:paraId="2B22EE44" w14:textId="5F45692A"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29" w:history="1">
        <w:r w:rsidR="00AA2632" w:rsidRPr="00AB3380">
          <w:rPr>
            <w:rStyle w:val="Hipervnculo"/>
            <w:noProof/>
          </w:rPr>
          <w:t>1.3.</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Recursos adjuntos</w:t>
        </w:r>
        <w:r w:rsidR="00AA2632">
          <w:rPr>
            <w:noProof/>
            <w:webHidden/>
          </w:rPr>
          <w:tab/>
        </w:r>
        <w:r w:rsidR="00AA2632">
          <w:rPr>
            <w:noProof/>
            <w:webHidden/>
          </w:rPr>
          <w:fldChar w:fldCharType="begin"/>
        </w:r>
        <w:r w:rsidR="00AA2632">
          <w:rPr>
            <w:noProof/>
            <w:webHidden/>
          </w:rPr>
          <w:instrText xml:space="preserve"> PAGEREF _Toc138438229 \h </w:instrText>
        </w:r>
        <w:r w:rsidR="00AA2632">
          <w:rPr>
            <w:noProof/>
            <w:webHidden/>
          </w:rPr>
        </w:r>
        <w:r w:rsidR="00AA2632">
          <w:rPr>
            <w:noProof/>
            <w:webHidden/>
          </w:rPr>
          <w:fldChar w:fldCharType="separate"/>
        </w:r>
        <w:r w:rsidR="002C3C17">
          <w:rPr>
            <w:noProof/>
            <w:webHidden/>
          </w:rPr>
          <w:t>5</w:t>
        </w:r>
        <w:r w:rsidR="00AA2632">
          <w:rPr>
            <w:noProof/>
            <w:webHidden/>
          </w:rPr>
          <w:fldChar w:fldCharType="end"/>
        </w:r>
      </w:hyperlink>
    </w:p>
    <w:p w14:paraId="761B7AC5" w14:textId="30361CD4" w:rsidR="00AA2632"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0" w:history="1">
        <w:r w:rsidR="00AA2632" w:rsidRPr="00AB3380">
          <w:rPr>
            <w:rStyle w:val="Hipervnculo"/>
            <w:rFonts w:ascii="LM Sans 10" w:hAnsi="LM Sans 10"/>
            <w:noProof/>
          </w:rPr>
          <w:t>Objetivos</w:t>
        </w:r>
        <w:r w:rsidR="00AA2632" w:rsidRPr="00AB3380">
          <w:rPr>
            <w:rStyle w:val="Hipervnculo"/>
            <w:rFonts w:ascii="LM Sans 10" w:hAnsi="LM Sans 10"/>
            <w:noProof/>
            <w:spacing w:val="-28"/>
          </w:rPr>
          <w:t xml:space="preserve"> </w:t>
        </w:r>
        <w:r w:rsidR="00AA2632" w:rsidRPr="00AB3380">
          <w:rPr>
            <w:rStyle w:val="Hipervnculo"/>
            <w:rFonts w:ascii="LM Sans 10" w:hAnsi="LM Sans 10"/>
            <w:noProof/>
          </w:rPr>
          <w:t>del</w:t>
        </w:r>
        <w:r w:rsidR="00AA2632" w:rsidRPr="00AB3380">
          <w:rPr>
            <w:rStyle w:val="Hipervnculo"/>
            <w:rFonts w:ascii="LM Sans 10" w:hAnsi="LM Sans 10"/>
            <w:noProof/>
            <w:spacing w:val="-28"/>
          </w:rPr>
          <w:t xml:space="preserve"> </w:t>
        </w:r>
        <w:r w:rsidR="00AA2632" w:rsidRPr="00AB3380">
          <w:rPr>
            <w:rStyle w:val="Hipervnculo"/>
            <w:rFonts w:ascii="LM Sans 10" w:hAnsi="LM Sans 10"/>
            <w:noProof/>
            <w:spacing w:val="-2"/>
          </w:rPr>
          <w:t>proyecto</w:t>
        </w:r>
        <w:r w:rsidR="00AA2632">
          <w:rPr>
            <w:noProof/>
            <w:webHidden/>
          </w:rPr>
          <w:tab/>
        </w:r>
        <w:r w:rsidR="00AA2632">
          <w:rPr>
            <w:noProof/>
            <w:webHidden/>
          </w:rPr>
          <w:fldChar w:fldCharType="begin"/>
        </w:r>
        <w:r w:rsidR="00AA2632">
          <w:rPr>
            <w:noProof/>
            <w:webHidden/>
          </w:rPr>
          <w:instrText xml:space="preserve"> PAGEREF _Toc138438230 \h </w:instrText>
        </w:r>
        <w:r w:rsidR="00AA2632">
          <w:rPr>
            <w:noProof/>
            <w:webHidden/>
          </w:rPr>
        </w:r>
        <w:r w:rsidR="00AA2632">
          <w:rPr>
            <w:noProof/>
            <w:webHidden/>
          </w:rPr>
          <w:fldChar w:fldCharType="separate"/>
        </w:r>
        <w:r w:rsidR="002C3C17">
          <w:rPr>
            <w:noProof/>
            <w:webHidden/>
          </w:rPr>
          <w:t>7</w:t>
        </w:r>
        <w:r w:rsidR="00AA2632">
          <w:rPr>
            <w:noProof/>
            <w:webHidden/>
          </w:rPr>
          <w:fldChar w:fldCharType="end"/>
        </w:r>
      </w:hyperlink>
    </w:p>
    <w:p w14:paraId="1741D021" w14:textId="465BDAA4" w:rsidR="00AA2632" w:rsidRDefault="000133A9">
      <w:pPr>
        <w:pStyle w:val="TDC2"/>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1" w:history="1">
        <w:r w:rsidR="00AA2632" w:rsidRPr="00AB3380">
          <w:rPr>
            <w:rStyle w:val="Hipervnculo"/>
            <w:noProof/>
          </w:rPr>
          <w:t>2.1. Objetivos generales</w:t>
        </w:r>
        <w:r w:rsidR="00AA2632">
          <w:rPr>
            <w:noProof/>
            <w:webHidden/>
          </w:rPr>
          <w:tab/>
        </w:r>
        <w:r w:rsidR="00AA2632">
          <w:rPr>
            <w:noProof/>
            <w:webHidden/>
          </w:rPr>
          <w:fldChar w:fldCharType="begin"/>
        </w:r>
        <w:r w:rsidR="00AA2632">
          <w:rPr>
            <w:noProof/>
            <w:webHidden/>
          </w:rPr>
          <w:instrText xml:space="preserve"> PAGEREF _Toc138438231 \h </w:instrText>
        </w:r>
        <w:r w:rsidR="00AA2632">
          <w:rPr>
            <w:noProof/>
            <w:webHidden/>
          </w:rPr>
        </w:r>
        <w:r w:rsidR="00AA2632">
          <w:rPr>
            <w:noProof/>
            <w:webHidden/>
          </w:rPr>
          <w:fldChar w:fldCharType="separate"/>
        </w:r>
        <w:r w:rsidR="002C3C17">
          <w:rPr>
            <w:noProof/>
            <w:webHidden/>
          </w:rPr>
          <w:t>7</w:t>
        </w:r>
        <w:r w:rsidR="00AA2632">
          <w:rPr>
            <w:noProof/>
            <w:webHidden/>
          </w:rPr>
          <w:fldChar w:fldCharType="end"/>
        </w:r>
      </w:hyperlink>
    </w:p>
    <w:p w14:paraId="52DA3F81" w14:textId="3BFBE623" w:rsidR="00AA2632" w:rsidRDefault="000133A9">
      <w:pPr>
        <w:pStyle w:val="TDC2"/>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2" w:history="1">
        <w:r w:rsidR="00AA2632" w:rsidRPr="00AB3380">
          <w:rPr>
            <w:rStyle w:val="Hipervnculo"/>
            <w:noProof/>
          </w:rPr>
          <w:t>2.2. Objetivos técnicos</w:t>
        </w:r>
        <w:r w:rsidR="00AA2632">
          <w:rPr>
            <w:noProof/>
            <w:webHidden/>
          </w:rPr>
          <w:tab/>
        </w:r>
        <w:r w:rsidR="00AA2632">
          <w:rPr>
            <w:noProof/>
            <w:webHidden/>
          </w:rPr>
          <w:fldChar w:fldCharType="begin"/>
        </w:r>
        <w:r w:rsidR="00AA2632">
          <w:rPr>
            <w:noProof/>
            <w:webHidden/>
          </w:rPr>
          <w:instrText xml:space="preserve"> PAGEREF _Toc138438232 \h </w:instrText>
        </w:r>
        <w:r w:rsidR="00AA2632">
          <w:rPr>
            <w:noProof/>
            <w:webHidden/>
          </w:rPr>
        </w:r>
        <w:r w:rsidR="00AA2632">
          <w:rPr>
            <w:noProof/>
            <w:webHidden/>
          </w:rPr>
          <w:fldChar w:fldCharType="separate"/>
        </w:r>
        <w:r w:rsidR="002C3C17">
          <w:rPr>
            <w:noProof/>
            <w:webHidden/>
          </w:rPr>
          <w:t>7</w:t>
        </w:r>
        <w:r w:rsidR="00AA2632">
          <w:rPr>
            <w:noProof/>
            <w:webHidden/>
          </w:rPr>
          <w:fldChar w:fldCharType="end"/>
        </w:r>
      </w:hyperlink>
    </w:p>
    <w:p w14:paraId="19C31693" w14:textId="493CA564" w:rsidR="00AA2632" w:rsidRDefault="000133A9">
      <w:pPr>
        <w:pStyle w:val="TDC2"/>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3" w:history="1">
        <w:r w:rsidR="00AA2632" w:rsidRPr="00AB3380">
          <w:rPr>
            <w:rStyle w:val="Hipervnculo"/>
            <w:noProof/>
          </w:rPr>
          <w:t>2.3. Objetivos personales</w:t>
        </w:r>
        <w:r w:rsidR="00AA2632">
          <w:rPr>
            <w:noProof/>
            <w:webHidden/>
          </w:rPr>
          <w:tab/>
        </w:r>
        <w:r w:rsidR="00AA2632">
          <w:rPr>
            <w:noProof/>
            <w:webHidden/>
          </w:rPr>
          <w:fldChar w:fldCharType="begin"/>
        </w:r>
        <w:r w:rsidR="00AA2632">
          <w:rPr>
            <w:noProof/>
            <w:webHidden/>
          </w:rPr>
          <w:instrText xml:space="preserve"> PAGEREF _Toc138438233 \h </w:instrText>
        </w:r>
        <w:r w:rsidR="00AA2632">
          <w:rPr>
            <w:noProof/>
            <w:webHidden/>
          </w:rPr>
        </w:r>
        <w:r w:rsidR="00AA2632">
          <w:rPr>
            <w:noProof/>
            <w:webHidden/>
          </w:rPr>
          <w:fldChar w:fldCharType="separate"/>
        </w:r>
        <w:r w:rsidR="002C3C17">
          <w:rPr>
            <w:noProof/>
            <w:webHidden/>
          </w:rPr>
          <w:t>8</w:t>
        </w:r>
        <w:r w:rsidR="00AA2632">
          <w:rPr>
            <w:noProof/>
            <w:webHidden/>
          </w:rPr>
          <w:fldChar w:fldCharType="end"/>
        </w:r>
      </w:hyperlink>
    </w:p>
    <w:p w14:paraId="6C45CFA7" w14:textId="777C6D20" w:rsidR="00AA2632"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4" w:history="1">
        <w:r w:rsidR="00AA2632" w:rsidRPr="00AB3380">
          <w:rPr>
            <w:rStyle w:val="Hipervnculo"/>
            <w:rFonts w:ascii="LM Sans 10" w:hAnsi="LM Sans 10"/>
            <w:noProof/>
          </w:rPr>
          <w:t>Conceptos</w:t>
        </w:r>
        <w:r w:rsidR="00AA2632" w:rsidRPr="00AB3380">
          <w:rPr>
            <w:rStyle w:val="Hipervnculo"/>
            <w:rFonts w:ascii="LM Sans 10" w:hAnsi="LM Sans 10"/>
            <w:noProof/>
            <w:spacing w:val="1"/>
          </w:rPr>
          <w:t xml:space="preserve"> </w:t>
        </w:r>
        <w:r w:rsidR="00AA2632" w:rsidRPr="00AB3380">
          <w:rPr>
            <w:rStyle w:val="Hipervnculo"/>
            <w:rFonts w:ascii="LM Sans 10" w:hAnsi="LM Sans 10"/>
            <w:noProof/>
            <w:spacing w:val="11"/>
          </w:rPr>
          <w:t>teóricos</w:t>
        </w:r>
        <w:r w:rsidR="00AA2632">
          <w:rPr>
            <w:noProof/>
            <w:webHidden/>
          </w:rPr>
          <w:tab/>
        </w:r>
        <w:r w:rsidR="00AA2632">
          <w:rPr>
            <w:noProof/>
            <w:webHidden/>
          </w:rPr>
          <w:fldChar w:fldCharType="begin"/>
        </w:r>
        <w:r w:rsidR="00AA2632">
          <w:rPr>
            <w:noProof/>
            <w:webHidden/>
          </w:rPr>
          <w:instrText xml:space="preserve"> PAGEREF _Toc138438234 \h </w:instrText>
        </w:r>
        <w:r w:rsidR="00AA2632">
          <w:rPr>
            <w:noProof/>
            <w:webHidden/>
          </w:rPr>
        </w:r>
        <w:r w:rsidR="00AA2632">
          <w:rPr>
            <w:noProof/>
            <w:webHidden/>
          </w:rPr>
          <w:fldChar w:fldCharType="separate"/>
        </w:r>
        <w:r w:rsidR="002C3C17">
          <w:rPr>
            <w:noProof/>
            <w:webHidden/>
          </w:rPr>
          <w:t>9</w:t>
        </w:r>
        <w:r w:rsidR="00AA2632">
          <w:rPr>
            <w:noProof/>
            <w:webHidden/>
          </w:rPr>
          <w:fldChar w:fldCharType="end"/>
        </w:r>
      </w:hyperlink>
    </w:p>
    <w:p w14:paraId="4D3C3A18" w14:textId="150F896B"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5" w:history="1">
        <w:r w:rsidR="00AA2632" w:rsidRPr="00AB3380">
          <w:rPr>
            <w:rStyle w:val="Hipervnculo"/>
            <w:noProof/>
          </w:rPr>
          <w:t>3.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Planificación y control de proyectos</w:t>
        </w:r>
        <w:r w:rsidR="00AA2632">
          <w:rPr>
            <w:noProof/>
            <w:webHidden/>
          </w:rPr>
          <w:tab/>
        </w:r>
        <w:r w:rsidR="00AA2632">
          <w:rPr>
            <w:noProof/>
            <w:webHidden/>
          </w:rPr>
          <w:fldChar w:fldCharType="begin"/>
        </w:r>
        <w:r w:rsidR="00AA2632">
          <w:rPr>
            <w:noProof/>
            <w:webHidden/>
          </w:rPr>
          <w:instrText xml:space="preserve"> PAGEREF _Toc138438235 \h </w:instrText>
        </w:r>
        <w:r w:rsidR="00AA2632">
          <w:rPr>
            <w:noProof/>
            <w:webHidden/>
          </w:rPr>
        </w:r>
        <w:r w:rsidR="00AA2632">
          <w:rPr>
            <w:noProof/>
            <w:webHidden/>
          </w:rPr>
          <w:fldChar w:fldCharType="separate"/>
        </w:r>
        <w:r w:rsidR="002C3C17">
          <w:rPr>
            <w:noProof/>
            <w:webHidden/>
          </w:rPr>
          <w:t>9</w:t>
        </w:r>
        <w:r w:rsidR="00AA2632">
          <w:rPr>
            <w:noProof/>
            <w:webHidden/>
          </w:rPr>
          <w:fldChar w:fldCharType="end"/>
        </w:r>
      </w:hyperlink>
    </w:p>
    <w:p w14:paraId="1A8D9173" w14:textId="71C6F99F"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6" w:history="1">
        <w:r w:rsidR="00AA2632" w:rsidRPr="00AB3380">
          <w:rPr>
            <w:rStyle w:val="Hipervnculo"/>
            <w:noProof/>
          </w:rPr>
          <w:t>3.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Método del Valor Ganado</w:t>
        </w:r>
        <w:r w:rsidR="00AA2632">
          <w:rPr>
            <w:noProof/>
            <w:webHidden/>
          </w:rPr>
          <w:tab/>
        </w:r>
        <w:r w:rsidR="00AA2632">
          <w:rPr>
            <w:noProof/>
            <w:webHidden/>
          </w:rPr>
          <w:fldChar w:fldCharType="begin"/>
        </w:r>
        <w:r w:rsidR="00AA2632">
          <w:rPr>
            <w:noProof/>
            <w:webHidden/>
          </w:rPr>
          <w:instrText xml:space="preserve"> PAGEREF _Toc138438236 \h </w:instrText>
        </w:r>
        <w:r w:rsidR="00AA2632">
          <w:rPr>
            <w:noProof/>
            <w:webHidden/>
          </w:rPr>
        </w:r>
        <w:r w:rsidR="00AA2632">
          <w:rPr>
            <w:noProof/>
            <w:webHidden/>
          </w:rPr>
          <w:fldChar w:fldCharType="separate"/>
        </w:r>
        <w:r w:rsidR="002C3C17">
          <w:rPr>
            <w:noProof/>
            <w:webHidden/>
          </w:rPr>
          <w:t>10</w:t>
        </w:r>
        <w:r w:rsidR="00AA2632">
          <w:rPr>
            <w:noProof/>
            <w:webHidden/>
          </w:rPr>
          <w:fldChar w:fldCharType="end"/>
        </w:r>
      </w:hyperlink>
    </w:p>
    <w:p w14:paraId="44119D61" w14:textId="6E46DC41"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7" w:history="1">
        <w:r w:rsidR="00AA2632" w:rsidRPr="00AB3380">
          <w:rPr>
            <w:rStyle w:val="Hipervnculo"/>
            <w:noProof/>
          </w:rPr>
          <w:t>3.3.</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Programación ganada</w:t>
        </w:r>
        <w:r w:rsidR="00AA2632">
          <w:rPr>
            <w:noProof/>
            <w:webHidden/>
          </w:rPr>
          <w:tab/>
        </w:r>
        <w:r w:rsidR="00AA2632">
          <w:rPr>
            <w:noProof/>
            <w:webHidden/>
          </w:rPr>
          <w:fldChar w:fldCharType="begin"/>
        </w:r>
        <w:r w:rsidR="00AA2632">
          <w:rPr>
            <w:noProof/>
            <w:webHidden/>
          </w:rPr>
          <w:instrText xml:space="preserve"> PAGEREF _Toc138438237 \h </w:instrText>
        </w:r>
        <w:r w:rsidR="00AA2632">
          <w:rPr>
            <w:noProof/>
            <w:webHidden/>
          </w:rPr>
        </w:r>
        <w:r w:rsidR="00AA2632">
          <w:rPr>
            <w:noProof/>
            <w:webHidden/>
          </w:rPr>
          <w:fldChar w:fldCharType="separate"/>
        </w:r>
        <w:r w:rsidR="002C3C17">
          <w:rPr>
            <w:noProof/>
            <w:webHidden/>
          </w:rPr>
          <w:t>14</w:t>
        </w:r>
        <w:r w:rsidR="00AA2632">
          <w:rPr>
            <w:noProof/>
            <w:webHidden/>
          </w:rPr>
          <w:fldChar w:fldCharType="end"/>
        </w:r>
      </w:hyperlink>
    </w:p>
    <w:p w14:paraId="72CF5958" w14:textId="5B0A5A00"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8" w:history="1">
        <w:r w:rsidR="00AA2632" w:rsidRPr="00AB3380">
          <w:rPr>
            <w:rStyle w:val="Hipervnculo"/>
            <w:noProof/>
          </w:rPr>
          <w:t>3.4.</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Moodle</w:t>
        </w:r>
        <w:r w:rsidR="00AA2632">
          <w:rPr>
            <w:noProof/>
            <w:webHidden/>
          </w:rPr>
          <w:tab/>
        </w:r>
        <w:r w:rsidR="00AA2632">
          <w:rPr>
            <w:noProof/>
            <w:webHidden/>
          </w:rPr>
          <w:fldChar w:fldCharType="begin"/>
        </w:r>
        <w:r w:rsidR="00AA2632">
          <w:rPr>
            <w:noProof/>
            <w:webHidden/>
          </w:rPr>
          <w:instrText xml:space="preserve"> PAGEREF _Toc138438238 \h </w:instrText>
        </w:r>
        <w:r w:rsidR="00AA2632">
          <w:rPr>
            <w:noProof/>
            <w:webHidden/>
          </w:rPr>
        </w:r>
        <w:r w:rsidR="00AA2632">
          <w:rPr>
            <w:noProof/>
            <w:webHidden/>
          </w:rPr>
          <w:fldChar w:fldCharType="separate"/>
        </w:r>
        <w:r w:rsidR="002C3C17">
          <w:rPr>
            <w:noProof/>
            <w:webHidden/>
          </w:rPr>
          <w:t>16</w:t>
        </w:r>
        <w:r w:rsidR="00AA2632">
          <w:rPr>
            <w:noProof/>
            <w:webHidden/>
          </w:rPr>
          <w:fldChar w:fldCharType="end"/>
        </w:r>
      </w:hyperlink>
    </w:p>
    <w:p w14:paraId="17A36D46" w14:textId="1FDF4368"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9" w:history="1">
        <w:r w:rsidR="00AA2632" w:rsidRPr="00AB3380">
          <w:rPr>
            <w:rStyle w:val="Hipervnculo"/>
            <w:noProof/>
          </w:rPr>
          <w:t>3.5.</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Preguntas Cloze</w:t>
        </w:r>
        <w:r w:rsidR="00AA2632">
          <w:rPr>
            <w:noProof/>
            <w:webHidden/>
          </w:rPr>
          <w:tab/>
        </w:r>
        <w:r w:rsidR="00AA2632">
          <w:rPr>
            <w:noProof/>
            <w:webHidden/>
          </w:rPr>
          <w:fldChar w:fldCharType="begin"/>
        </w:r>
        <w:r w:rsidR="00AA2632">
          <w:rPr>
            <w:noProof/>
            <w:webHidden/>
          </w:rPr>
          <w:instrText xml:space="preserve"> PAGEREF _Toc138438239 \h </w:instrText>
        </w:r>
        <w:r w:rsidR="00AA2632">
          <w:rPr>
            <w:noProof/>
            <w:webHidden/>
          </w:rPr>
        </w:r>
        <w:r w:rsidR="00AA2632">
          <w:rPr>
            <w:noProof/>
            <w:webHidden/>
          </w:rPr>
          <w:fldChar w:fldCharType="separate"/>
        </w:r>
        <w:r w:rsidR="002C3C17">
          <w:rPr>
            <w:noProof/>
            <w:webHidden/>
          </w:rPr>
          <w:t>16</w:t>
        </w:r>
        <w:r w:rsidR="00AA2632">
          <w:rPr>
            <w:noProof/>
            <w:webHidden/>
          </w:rPr>
          <w:fldChar w:fldCharType="end"/>
        </w:r>
      </w:hyperlink>
    </w:p>
    <w:p w14:paraId="73A3C3E9" w14:textId="7EA27965" w:rsidR="00AA2632"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0" w:history="1">
        <w:r w:rsidR="00AA2632" w:rsidRPr="00AB3380">
          <w:rPr>
            <w:rStyle w:val="Hipervnculo"/>
            <w:rFonts w:ascii="LM Sans 10" w:hAnsi="LM Sans 10"/>
            <w:noProof/>
            <w:spacing w:val="-4"/>
            <w:w w:val="123"/>
          </w:rPr>
          <w:t>Técnicas</w:t>
        </w:r>
        <w:r w:rsidR="00AA2632" w:rsidRPr="00AB3380">
          <w:rPr>
            <w:rStyle w:val="Hipervnculo"/>
            <w:rFonts w:ascii="LM Sans 10" w:hAnsi="LM Sans 10"/>
            <w:noProof/>
            <w:spacing w:val="-12"/>
          </w:rPr>
          <w:t xml:space="preserve"> </w:t>
        </w:r>
        <w:r w:rsidR="00AA2632" w:rsidRPr="00AB3380">
          <w:rPr>
            <w:rStyle w:val="Hipervnculo"/>
            <w:rFonts w:ascii="LM Sans 10" w:hAnsi="LM Sans 10"/>
            <w:noProof/>
          </w:rPr>
          <w:t>y</w:t>
        </w:r>
        <w:r w:rsidR="00AA2632" w:rsidRPr="00AB3380">
          <w:rPr>
            <w:rStyle w:val="Hipervnculo"/>
            <w:rFonts w:ascii="LM Sans 10" w:hAnsi="LM Sans 10"/>
            <w:noProof/>
            <w:spacing w:val="-13"/>
          </w:rPr>
          <w:t xml:space="preserve"> </w:t>
        </w:r>
        <w:r w:rsidR="00AA2632" w:rsidRPr="00AB3380">
          <w:rPr>
            <w:rStyle w:val="Hipervnculo"/>
            <w:rFonts w:ascii="LM Sans 10" w:hAnsi="LM Sans 10"/>
            <w:noProof/>
          </w:rPr>
          <w:t>herramientas</w:t>
        </w:r>
        <w:r w:rsidR="00AA2632">
          <w:rPr>
            <w:noProof/>
            <w:webHidden/>
          </w:rPr>
          <w:tab/>
        </w:r>
        <w:r w:rsidR="00AA2632">
          <w:rPr>
            <w:noProof/>
            <w:webHidden/>
          </w:rPr>
          <w:fldChar w:fldCharType="begin"/>
        </w:r>
        <w:r w:rsidR="00AA2632">
          <w:rPr>
            <w:noProof/>
            <w:webHidden/>
          </w:rPr>
          <w:instrText xml:space="preserve"> PAGEREF _Toc138438240 \h </w:instrText>
        </w:r>
        <w:r w:rsidR="00AA2632">
          <w:rPr>
            <w:noProof/>
            <w:webHidden/>
          </w:rPr>
        </w:r>
        <w:r w:rsidR="00AA2632">
          <w:rPr>
            <w:noProof/>
            <w:webHidden/>
          </w:rPr>
          <w:fldChar w:fldCharType="separate"/>
        </w:r>
        <w:r w:rsidR="002C3C17">
          <w:rPr>
            <w:noProof/>
            <w:webHidden/>
          </w:rPr>
          <w:t>18</w:t>
        </w:r>
        <w:r w:rsidR="00AA2632">
          <w:rPr>
            <w:noProof/>
            <w:webHidden/>
          </w:rPr>
          <w:fldChar w:fldCharType="end"/>
        </w:r>
      </w:hyperlink>
    </w:p>
    <w:p w14:paraId="6C9FA54C" w14:textId="49F1D702"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1" w:history="1">
        <w:r w:rsidR="00AA2632" w:rsidRPr="00AB3380">
          <w:rPr>
            <w:rStyle w:val="Hipervnculo"/>
            <w:noProof/>
          </w:rPr>
          <w:t>1.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SCRUM</w:t>
        </w:r>
        <w:r w:rsidR="00AA2632">
          <w:rPr>
            <w:noProof/>
            <w:webHidden/>
          </w:rPr>
          <w:tab/>
        </w:r>
        <w:r w:rsidR="00AA2632">
          <w:rPr>
            <w:noProof/>
            <w:webHidden/>
          </w:rPr>
          <w:fldChar w:fldCharType="begin"/>
        </w:r>
        <w:r w:rsidR="00AA2632">
          <w:rPr>
            <w:noProof/>
            <w:webHidden/>
          </w:rPr>
          <w:instrText xml:space="preserve"> PAGEREF _Toc138438241 \h </w:instrText>
        </w:r>
        <w:r w:rsidR="00AA2632">
          <w:rPr>
            <w:noProof/>
            <w:webHidden/>
          </w:rPr>
        </w:r>
        <w:r w:rsidR="00AA2632">
          <w:rPr>
            <w:noProof/>
            <w:webHidden/>
          </w:rPr>
          <w:fldChar w:fldCharType="separate"/>
        </w:r>
        <w:r w:rsidR="002C3C17">
          <w:rPr>
            <w:noProof/>
            <w:webHidden/>
          </w:rPr>
          <w:t>18</w:t>
        </w:r>
        <w:r w:rsidR="00AA2632">
          <w:rPr>
            <w:noProof/>
            <w:webHidden/>
          </w:rPr>
          <w:fldChar w:fldCharType="end"/>
        </w:r>
      </w:hyperlink>
    </w:p>
    <w:p w14:paraId="439544ED" w14:textId="67DC35D1"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2" w:history="1">
        <w:r w:rsidR="00AA2632" w:rsidRPr="00AB3380">
          <w:rPr>
            <w:rStyle w:val="Hipervnculo"/>
            <w:noProof/>
          </w:rPr>
          <w:t>1.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GitHub</w:t>
        </w:r>
        <w:r w:rsidR="00AA2632">
          <w:rPr>
            <w:noProof/>
            <w:webHidden/>
          </w:rPr>
          <w:tab/>
        </w:r>
        <w:r w:rsidR="00AA2632">
          <w:rPr>
            <w:noProof/>
            <w:webHidden/>
          </w:rPr>
          <w:fldChar w:fldCharType="begin"/>
        </w:r>
        <w:r w:rsidR="00AA2632">
          <w:rPr>
            <w:noProof/>
            <w:webHidden/>
          </w:rPr>
          <w:instrText xml:space="preserve"> PAGEREF _Toc138438242 \h </w:instrText>
        </w:r>
        <w:r w:rsidR="00AA2632">
          <w:rPr>
            <w:noProof/>
            <w:webHidden/>
          </w:rPr>
        </w:r>
        <w:r w:rsidR="00AA2632">
          <w:rPr>
            <w:noProof/>
            <w:webHidden/>
          </w:rPr>
          <w:fldChar w:fldCharType="separate"/>
        </w:r>
        <w:r w:rsidR="002C3C17">
          <w:rPr>
            <w:noProof/>
            <w:webHidden/>
          </w:rPr>
          <w:t>18</w:t>
        </w:r>
        <w:r w:rsidR="00AA2632">
          <w:rPr>
            <w:noProof/>
            <w:webHidden/>
          </w:rPr>
          <w:fldChar w:fldCharType="end"/>
        </w:r>
      </w:hyperlink>
    </w:p>
    <w:p w14:paraId="50821CBA" w14:textId="37081A0D"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3" w:history="1">
        <w:r w:rsidR="00AA2632" w:rsidRPr="00AB3380">
          <w:rPr>
            <w:rStyle w:val="Hipervnculo"/>
            <w:noProof/>
          </w:rPr>
          <w:t>1.3.</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GitKraken</w:t>
        </w:r>
        <w:r w:rsidR="00AA2632">
          <w:rPr>
            <w:noProof/>
            <w:webHidden/>
          </w:rPr>
          <w:tab/>
        </w:r>
        <w:r w:rsidR="00AA2632">
          <w:rPr>
            <w:noProof/>
            <w:webHidden/>
          </w:rPr>
          <w:fldChar w:fldCharType="begin"/>
        </w:r>
        <w:r w:rsidR="00AA2632">
          <w:rPr>
            <w:noProof/>
            <w:webHidden/>
          </w:rPr>
          <w:instrText xml:space="preserve"> PAGEREF _Toc138438243 \h </w:instrText>
        </w:r>
        <w:r w:rsidR="00AA2632">
          <w:rPr>
            <w:noProof/>
            <w:webHidden/>
          </w:rPr>
        </w:r>
        <w:r w:rsidR="00AA2632">
          <w:rPr>
            <w:noProof/>
            <w:webHidden/>
          </w:rPr>
          <w:fldChar w:fldCharType="separate"/>
        </w:r>
        <w:r w:rsidR="002C3C17">
          <w:rPr>
            <w:noProof/>
            <w:webHidden/>
          </w:rPr>
          <w:t>19</w:t>
        </w:r>
        <w:r w:rsidR="00AA2632">
          <w:rPr>
            <w:noProof/>
            <w:webHidden/>
          </w:rPr>
          <w:fldChar w:fldCharType="end"/>
        </w:r>
      </w:hyperlink>
    </w:p>
    <w:p w14:paraId="2A94E33D" w14:textId="37089B1E"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4" w:history="1">
        <w:r w:rsidR="00AA2632" w:rsidRPr="00AB3380">
          <w:rPr>
            <w:rStyle w:val="Hipervnculo"/>
            <w:noProof/>
          </w:rPr>
          <w:t>1.4.</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ZenHub</w:t>
        </w:r>
        <w:r w:rsidR="00AA2632">
          <w:rPr>
            <w:noProof/>
            <w:webHidden/>
          </w:rPr>
          <w:tab/>
        </w:r>
        <w:r w:rsidR="00AA2632">
          <w:rPr>
            <w:noProof/>
            <w:webHidden/>
          </w:rPr>
          <w:fldChar w:fldCharType="begin"/>
        </w:r>
        <w:r w:rsidR="00AA2632">
          <w:rPr>
            <w:noProof/>
            <w:webHidden/>
          </w:rPr>
          <w:instrText xml:space="preserve"> PAGEREF _Toc138438244 \h </w:instrText>
        </w:r>
        <w:r w:rsidR="00AA2632">
          <w:rPr>
            <w:noProof/>
            <w:webHidden/>
          </w:rPr>
        </w:r>
        <w:r w:rsidR="00AA2632">
          <w:rPr>
            <w:noProof/>
            <w:webHidden/>
          </w:rPr>
          <w:fldChar w:fldCharType="separate"/>
        </w:r>
        <w:r w:rsidR="002C3C17">
          <w:rPr>
            <w:noProof/>
            <w:webHidden/>
          </w:rPr>
          <w:t>19</w:t>
        </w:r>
        <w:r w:rsidR="00AA2632">
          <w:rPr>
            <w:noProof/>
            <w:webHidden/>
          </w:rPr>
          <w:fldChar w:fldCharType="end"/>
        </w:r>
      </w:hyperlink>
    </w:p>
    <w:p w14:paraId="2CDE6291" w14:textId="362A4CB1"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5" w:history="1">
        <w:r w:rsidR="00AA2632" w:rsidRPr="00AB3380">
          <w:rPr>
            <w:rStyle w:val="Hipervnculo"/>
            <w:noProof/>
          </w:rPr>
          <w:t>1.5.</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Microsoft Visual Studio Code</w:t>
        </w:r>
        <w:r w:rsidR="00AA2632">
          <w:rPr>
            <w:noProof/>
            <w:webHidden/>
          </w:rPr>
          <w:tab/>
        </w:r>
        <w:r w:rsidR="00AA2632">
          <w:rPr>
            <w:noProof/>
            <w:webHidden/>
          </w:rPr>
          <w:fldChar w:fldCharType="begin"/>
        </w:r>
        <w:r w:rsidR="00AA2632">
          <w:rPr>
            <w:noProof/>
            <w:webHidden/>
          </w:rPr>
          <w:instrText xml:space="preserve"> PAGEREF _Toc138438245 \h </w:instrText>
        </w:r>
        <w:r w:rsidR="00AA2632">
          <w:rPr>
            <w:noProof/>
            <w:webHidden/>
          </w:rPr>
        </w:r>
        <w:r w:rsidR="00AA2632">
          <w:rPr>
            <w:noProof/>
            <w:webHidden/>
          </w:rPr>
          <w:fldChar w:fldCharType="separate"/>
        </w:r>
        <w:r w:rsidR="002C3C17">
          <w:rPr>
            <w:noProof/>
            <w:webHidden/>
          </w:rPr>
          <w:t>20</w:t>
        </w:r>
        <w:r w:rsidR="00AA2632">
          <w:rPr>
            <w:noProof/>
            <w:webHidden/>
          </w:rPr>
          <w:fldChar w:fldCharType="end"/>
        </w:r>
      </w:hyperlink>
    </w:p>
    <w:p w14:paraId="6A78327C" w14:textId="42570C44"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6" w:history="1">
        <w:r w:rsidR="00AA2632" w:rsidRPr="00AB3380">
          <w:rPr>
            <w:rStyle w:val="Hipervnculo"/>
            <w:noProof/>
          </w:rPr>
          <w:t>1.6.</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Microsoft Word</w:t>
        </w:r>
        <w:r w:rsidR="00AA2632">
          <w:rPr>
            <w:noProof/>
            <w:webHidden/>
          </w:rPr>
          <w:tab/>
        </w:r>
        <w:r w:rsidR="00AA2632">
          <w:rPr>
            <w:noProof/>
            <w:webHidden/>
          </w:rPr>
          <w:fldChar w:fldCharType="begin"/>
        </w:r>
        <w:r w:rsidR="00AA2632">
          <w:rPr>
            <w:noProof/>
            <w:webHidden/>
          </w:rPr>
          <w:instrText xml:space="preserve"> PAGEREF _Toc138438246 \h </w:instrText>
        </w:r>
        <w:r w:rsidR="00AA2632">
          <w:rPr>
            <w:noProof/>
            <w:webHidden/>
          </w:rPr>
        </w:r>
        <w:r w:rsidR="00AA2632">
          <w:rPr>
            <w:noProof/>
            <w:webHidden/>
          </w:rPr>
          <w:fldChar w:fldCharType="separate"/>
        </w:r>
        <w:r w:rsidR="002C3C17">
          <w:rPr>
            <w:noProof/>
            <w:webHidden/>
          </w:rPr>
          <w:t>20</w:t>
        </w:r>
        <w:r w:rsidR="00AA2632">
          <w:rPr>
            <w:noProof/>
            <w:webHidden/>
          </w:rPr>
          <w:fldChar w:fldCharType="end"/>
        </w:r>
      </w:hyperlink>
    </w:p>
    <w:p w14:paraId="2035A8C6" w14:textId="2925B738"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7" w:history="1">
        <w:r w:rsidR="00AA2632" w:rsidRPr="00AB3380">
          <w:rPr>
            <w:rStyle w:val="Hipervnculo"/>
            <w:noProof/>
          </w:rPr>
          <w:t>1.7.</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Zotero</w:t>
        </w:r>
        <w:r w:rsidR="00AA2632">
          <w:rPr>
            <w:noProof/>
            <w:webHidden/>
          </w:rPr>
          <w:tab/>
        </w:r>
        <w:r w:rsidR="00AA2632">
          <w:rPr>
            <w:noProof/>
            <w:webHidden/>
          </w:rPr>
          <w:fldChar w:fldCharType="begin"/>
        </w:r>
        <w:r w:rsidR="00AA2632">
          <w:rPr>
            <w:noProof/>
            <w:webHidden/>
          </w:rPr>
          <w:instrText xml:space="preserve"> PAGEREF _Toc138438247 \h </w:instrText>
        </w:r>
        <w:r w:rsidR="00AA2632">
          <w:rPr>
            <w:noProof/>
            <w:webHidden/>
          </w:rPr>
        </w:r>
        <w:r w:rsidR="00AA2632">
          <w:rPr>
            <w:noProof/>
            <w:webHidden/>
          </w:rPr>
          <w:fldChar w:fldCharType="separate"/>
        </w:r>
        <w:r w:rsidR="002C3C17">
          <w:rPr>
            <w:noProof/>
            <w:webHidden/>
          </w:rPr>
          <w:t>20</w:t>
        </w:r>
        <w:r w:rsidR="00AA2632">
          <w:rPr>
            <w:noProof/>
            <w:webHidden/>
          </w:rPr>
          <w:fldChar w:fldCharType="end"/>
        </w:r>
      </w:hyperlink>
    </w:p>
    <w:p w14:paraId="459872B8" w14:textId="4389ED5E"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8" w:history="1">
        <w:r w:rsidR="00AA2632" w:rsidRPr="00AB3380">
          <w:rPr>
            <w:rStyle w:val="Hipervnculo"/>
            <w:noProof/>
          </w:rPr>
          <w:t>1.8.</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Microsoft Teams</w:t>
        </w:r>
        <w:r w:rsidR="00AA2632">
          <w:rPr>
            <w:noProof/>
            <w:webHidden/>
          </w:rPr>
          <w:tab/>
        </w:r>
        <w:r w:rsidR="00AA2632">
          <w:rPr>
            <w:noProof/>
            <w:webHidden/>
          </w:rPr>
          <w:fldChar w:fldCharType="begin"/>
        </w:r>
        <w:r w:rsidR="00AA2632">
          <w:rPr>
            <w:noProof/>
            <w:webHidden/>
          </w:rPr>
          <w:instrText xml:space="preserve"> PAGEREF _Toc138438248 \h </w:instrText>
        </w:r>
        <w:r w:rsidR="00AA2632">
          <w:rPr>
            <w:noProof/>
            <w:webHidden/>
          </w:rPr>
        </w:r>
        <w:r w:rsidR="00AA2632">
          <w:rPr>
            <w:noProof/>
            <w:webHidden/>
          </w:rPr>
          <w:fldChar w:fldCharType="separate"/>
        </w:r>
        <w:r w:rsidR="002C3C17">
          <w:rPr>
            <w:noProof/>
            <w:webHidden/>
          </w:rPr>
          <w:t>20</w:t>
        </w:r>
        <w:r w:rsidR="00AA2632">
          <w:rPr>
            <w:noProof/>
            <w:webHidden/>
          </w:rPr>
          <w:fldChar w:fldCharType="end"/>
        </w:r>
      </w:hyperlink>
    </w:p>
    <w:p w14:paraId="0475DEEE" w14:textId="1EE8240C"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9" w:history="1">
        <w:r w:rsidR="00AA2632" w:rsidRPr="00AB3380">
          <w:rPr>
            <w:rStyle w:val="Hipervnculo"/>
            <w:noProof/>
          </w:rPr>
          <w:t>1.9.</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Python</w:t>
        </w:r>
        <w:r w:rsidR="00AA2632">
          <w:rPr>
            <w:noProof/>
            <w:webHidden/>
          </w:rPr>
          <w:tab/>
        </w:r>
        <w:r w:rsidR="00AA2632">
          <w:rPr>
            <w:noProof/>
            <w:webHidden/>
          </w:rPr>
          <w:fldChar w:fldCharType="begin"/>
        </w:r>
        <w:r w:rsidR="00AA2632">
          <w:rPr>
            <w:noProof/>
            <w:webHidden/>
          </w:rPr>
          <w:instrText xml:space="preserve"> PAGEREF _Toc138438249 \h </w:instrText>
        </w:r>
        <w:r w:rsidR="00AA2632">
          <w:rPr>
            <w:noProof/>
            <w:webHidden/>
          </w:rPr>
        </w:r>
        <w:r w:rsidR="00AA2632">
          <w:rPr>
            <w:noProof/>
            <w:webHidden/>
          </w:rPr>
          <w:fldChar w:fldCharType="separate"/>
        </w:r>
        <w:r w:rsidR="002C3C17">
          <w:rPr>
            <w:noProof/>
            <w:webHidden/>
          </w:rPr>
          <w:t>21</w:t>
        </w:r>
        <w:r w:rsidR="00AA2632">
          <w:rPr>
            <w:noProof/>
            <w:webHidden/>
          </w:rPr>
          <w:fldChar w:fldCharType="end"/>
        </w:r>
      </w:hyperlink>
    </w:p>
    <w:p w14:paraId="38F5FB05" w14:textId="18DB6DA6" w:rsidR="00AA2632" w:rsidRDefault="000133A9">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0" w:history="1">
        <w:r w:rsidR="00AA2632" w:rsidRPr="00AB3380">
          <w:rPr>
            <w:rStyle w:val="Hipervnculo"/>
            <w:noProof/>
          </w:rPr>
          <w:t>1.10.</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Flask</w:t>
        </w:r>
        <w:r w:rsidR="00AA2632">
          <w:rPr>
            <w:noProof/>
            <w:webHidden/>
          </w:rPr>
          <w:tab/>
        </w:r>
        <w:r w:rsidR="00AA2632">
          <w:rPr>
            <w:noProof/>
            <w:webHidden/>
          </w:rPr>
          <w:fldChar w:fldCharType="begin"/>
        </w:r>
        <w:r w:rsidR="00AA2632">
          <w:rPr>
            <w:noProof/>
            <w:webHidden/>
          </w:rPr>
          <w:instrText xml:space="preserve"> PAGEREF _Toc138438250 \h </w:instrText>
        </w:r>
        <w:r w:rsidR="00AA2632">
          <w:rPr>
            <w:noProof/>
            <w:webHidden/>
          </w:rPr>
        </w:r>
        <w:r w:rsidR="00AA2632">
          <w:rPr>
            <w:noProof/>
            <w:webHidden/>
          </w:rPr>
          <w:fldChar w:fldCharType="separate"/>
        </w:r>
        <w:r w:rsidR="002C3C17">
          <w:rPr>
            <w:noProof/>
            <w:webHidden/>
          </w:rPr>
          <w:t>21</w:t>
        </w:r>
        <w:r w:rsidR="00AA2632">
          <w:rPr>
            <w:noProof/>
            <w:webHidden/>
          </w:rPr>
          <w:fldChar w:fldCharType="end"/>
        </w:r>
      </w:hyperlink>
    </w:p>
    <w:p w14:paraId="4FABCF40" w14:textId="664479B5" w:rsidR="00AA2632" w:rsidRDefault="000133A9">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1" w:history="1">
        <w:r w:rsidR="00AA2632" w:rsidRPr="00AB3380">
          <w:rPr>
            <w:rStyle w:val="Hipervnculo"/>
            <w:noProof/>
          </w:rPr>
          <w:t>1.1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Canva</w:t>
        </w:r>
        <w:r w:rsidR="00AA2632">
          <w:rPr>
            <w:noProof/>
            <w:webHidden/>
          </w:rPr>
          <w:tab/>
        </w:r>
        <w:r w:rsidR="00AA2632">
          <w:rPr>
            <w:noProof/>
            <w:webHidden/>
          </w:rPr>
          <w:fldChar w:fldCharType="begin"/>
        </w:r>
        <w:r w:rsidR="00AA2632">
          <w:rPr>
            <w:noProof/>
            <w:webHidden/>
          </w:rPr>
          <w:instrText xml:space="preserve"> PAGEREF _Toc138438251 \h </w:instrText>
        </w:r>
        <w:r w:rsidR="00AA2632">
          <w:rPr>
            <w:noProof/>
            <w:webHidden/>
          </w:rPr>
        </w:r>
        <w:r w:rsidR="00AA2632">
          <w:rPr>
            <w:noProof/>
            <w:webHidden/>
          </w:rPr>
          <w:fldChar w:fldCharType="separate"/>
        </w:r>
        <w:r w:rsidR="002C3C17">
          <w:rPr>
            <w:noProof/>
            <w:webHidden/>
          </w:rPr>
          <w:t>21</w:t>
        </w:r>
        <w:r w:rsidR="00AA2632">
          <w:rPr>
            <w:noProof/>
            <w:webHidden/>
          </w:rPr>
          <w:fldChar w:fldCharType="end"/>
        </w:r>
      </w:hyperlink>
    </w:p>
    <w:p w14:paraId="0D3A9B53" w14:textId="0D0C7177" w:rsidR="00AA2632" w:rsidRDefault="000133A9">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2" w:history="1">
        <w:r w:rsidR="00AA2632" w:rsidRPr="00AB3380">
          <w:rPr>
            <w:rStyle w:val="Hipervnculo"/>
            <w:noProof/>
          </w:rPr>
          <w:t>1.1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Heroku</w:t>
        </w:r>
        <w:r w:rsidR="00AA2632">
          <w:rPr>
            <w:noProof/>
            <w:webHidden/>
          </w:rPr>
          <w:tab/>
        </w:r>
        <w:r w:rsidR="00AA2632">
          <w:rPr>
            <w:noProof/>
            <w:webHidden/>
          </w:rPr>
          <w:fldChar w:fldCharType="begin"/>
        </w:r>
        <w:r w:rsidR="00AA2632">
          <w:rPr>
            <w:noProof/>
            <w:webHidden/>
          </w:rPr>
          <w:instrText xml:space="preserve"> PAGEREF _Toc138438252 \h </w:instrText>
        </w:r>
        <w:r w:rsidR="00AA2632">
          <w:rPr>
            <w:noProof/>
            <w:webHidden/>
          </w:rPr>
        </w:r>
        <w:r w:rsidR="00AA2632">
          <w:rPr>
            <w:noProof/>
            <w:webHidden/>
          </w:rPr>
          <w:fldChar w:fldCharType="separate"/>
        </w:r>
        <w:r w:rsidR="002C3C17">
          <w:rPr>
            <w:noProof/>
            <w:webHidden/>
          </w:rPr>
          <w:t>21</w:t>
        </w:r>
        <w:r w:rsidR="00AA2632">
          <w:rPr>
            <w:noProof/>
            <w:webHidden/>
          </w:rPr>
          <w:fldChar w:fldCharType="end"/>
        </w:r>
      </w:hyperlink>
    </w:p>
    <w:p w14:paraId="1C658729" w14:textId="3A6D54C1" w:rsidR="00AA2632" w:rsidRDefault="000133A9">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3" w:history="1">
        <w:r w:rsidR="00AA2632" w:rsidRPr="00AB3380">
          <w:rPr>
            <w:rStyle w:val="Hipervnculo"/>
            <w:noProof/>
          </w:rPr>
          <w:t>1.13.</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JavaScript</w:t>
        </w:r>
        <w:r w:rsidR="00AA2632">
          <w:rPr>
            <w:noProof/>
            <w:webHidden/>
          </w:rPr>
          <w:tab/>
        </w:r>
        <w:r w:rsidR="00AA2632">
          <w:rPr>
            <w:noProof/>
            <w:webHidden/>
          </w:rPr>
          <w:fldChar w:fldCharType="begin"/>
        </w:r>
        <w:r w:rsidR="00AA2632">
          <w:rPr>
            <w:noProof/>
            <w:webHidden/>
          </w:rPr>
          <w:instrText xml:space="preserve"> PAGEREF _Toc138438253 \h </w:instrText>
        </w:r>
        <w:r w:rsidR="00AA2632">
          <w:rPr>
            <w:noProof/>
            <w:webHidden/>
          </w:rPr>
        </w:r>
        <w:r w:rsidR="00AA2632">
          <w:rPr>
            <w:noProof/>
            <w:webHidden/>
          </w:rPr>
          <w:fldChar w:fldCharType="separate"/>
        </w:r>
        <w:r w:rsidR="002C3C17">
          <w:rPr>
            <w:noProof/>
            <w:webHidden/>
          </w:rPr>
          <w:t>22</w:t>
        </w:r>
        <w:r w:rsidR="00AA2632">
          <w:rPr>
            <w:noProof/>
            <w:webHidden/>
          </w:rPr>
          <w:fldChar w:fldCharType="end"/>
        </w:r>
      </w:hyperlink>
    </w:p>
    <w:p w14:paraId="7DFEF8B9" w14:textId="6F03EC7C" w:rsidR="00AA2632" w:rsidRDefault="000133A9">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4" w:history="1">
        <w:r w:rsidR="00AA2632" w:rsidRPr="00AB3380">
          <w:rPr>
            <w:rStyle w:val="Hipervnculo"/>
            <w:noProof/>
          </w:rPr>
          <w:t>1.14.</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HTML</w:t>
        </w:r>
        <w:r w:rsidR="00AA2632">
          <w:rPr>
            <w:noProof/>
            <w:webHidden/>
          </w:rPr>
          <w:tab/>
        </w:r>
        <w:r w:rsidR="00AA2632">
          <w:rPr>
            <w:noProof/>
            <w:webHidden/>
          </w:rPr>
          <w:fldChar w:fldCharType="begin"/>
        </w:r>
        <w:r w:rsidR="00AA2632">
          <w:rPr>
            <w:noProof/>
            <w:webHidden/>
          </w:rPr>
          <w:instrText xml:space="preserve"> PAGEREF _Toc138438254 \h </w:instrText>
        </w:r>
        <w:r w:rsidR="00AA2632">
          <w:rPr>
            <w:noProof/>
            <w:webHidden/>
          </w:rPr>
        </w:r>
        <w:r w:rsidR="00AA2632">
          <w:rPr>
            <w:noProof/>
            <w:webHidden/>
          </w:rPr>
          <w:fldChar w:fldCharType="separate"/>
        </w:r>
        <w:r w:rsidR="002C3C17">
          <w:rPr>
            <w:noProof/>
            <w:webHidden/>
          </w:rPr>
          <w:t>22</w:t>
        </w:r>
        <w:r w:rsidR="00AA2632">
          <w:rPr>
            <w:noProof/>
            <w:webHidden/>
          </w:rPr>
          <w:fldChar w:fldCharType="end"/>
        </w:r>
      </w:hyperlink>
    </w:p>
    <w:p w14:paraId="3998C054" w14:textId="44E1C554" w:rsidR="00AA2632" w:rsidRDefault="000133A9">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5" w:history="1">
        <w:r w:rsidR="00AA2632" w:rsidRPr="00AB3380">
          <w:rPr>
            <w:rStyle w:val="Hipervnculo"/>
            <w:noProof/>
          </w:rPr>
          <w:t>1.15.</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CSS</w:t>
        </w:r>
        <w:r w:rsidR="00AA2632">
          <w:rPr>
            <w:noProof/>
            <w:webHidden/>
          </w:rPr>
          <w:tab/>
        </w:r>
        <w:r w:rsidR="00AA2632">
          <w:rPr>
            <w:noProof/>
            <w:webHidden/>
          </w:rPr>
          <w:fldChar w:fldCharType="begin"/>
        </w:r>
        <w:r w:rsidR="00AA2632">
          <w:rPr>
            <w:noProof/>
            <w:webHidden/>
          </w:rPr>
          <w:instrText xml:space="preserve"> PAGEREF _Toc138438255 \h </w:instrText>
        </w:r>
        <w:r w:rsidR="00AA2632">
          <w:rPr>
            <w:noProof/>
            <w:webHidden/>
          </w:rPr>
        </w:r>
        <w:r w:rsidR="00AA2632">
          <w:rPr>
            <w:noProof/>
            <w:webHidden/>
          </w:rPr>
          <w:fldChar w:fldCharType="separate"/>
        </w:r>
        <w:r w:rsidR="002C3C17">
          <w:rPr>
            <w:noProof/>
            <w:webHidden/>
          </w:rPr>
          <w:t>22</w:t>
        </w:r>
        <w:r w:rsidR="00AA2632">
          <w:rPr>
            <w:noProof/>
            <w:webHidden/>
          </w:rPr>
          <w:fldChar w:fldCharType="end"/>
        </w:r>
      </w:hyperlink>
    </w:p>
    <w:p w14:paraId="34171861" w14:textId="7B789186" w:rsidR="00AA2632" w:rsidRDefault="000133A9">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6" w:history="1">
        <w:r w:rsidR="00AA2632" w:rsidRPr="00AB3380">
          <w:rPr>
            <w:rStyle w:val="Hipervnculo"/>
            <w:noProof/>
          </w:rPr>
          <w:t>1.16.</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XML</w:t>
        </w:r>
        <w:r w:rsidR="00AA2632">
          <w:rPr>
            <w:noProof/>
            <w:webHidden/>
          </w:rPr>
          <w:tab/>
        </w:r>
        <w:r w:rsidR="00AA2632">
          <w:rPr>
            <w:noProof/>
            <w:webHidden/>
          </w:rPr>
          <w:fldChar w:fldCharType="begin"/>
        </w:r>
        <w:r w:rsidR="00AA2632">
          <w:rPr>
            <w:noProof/>
            <w:webHidden/>
          </w:rPr>
          <w:instrText xml:space="preserve"> PAGEREF _Toc138438256 \h </w:instrText>
        </w:r>
        <w:r w:rsidR="00AA2632">
          <w:rPr>
            <w:noProof/>
            <w:webHidden/>
          </w:rPr>
        </w:r>
        <w:r w:rsidR="00AA2632">
          <w:rPr>
            <w:noProof/>
            <w:webHidden/>
          </w:rPr>
          <w:fldChar w:fldCharType="separate"/>
        </w:r>
        <w:r w:rsidR="002C3C17">
          <w:rPr>
            <w:noProof/>
            <w:webHidden/>
          </w:rPr>
          <w:t>22</w:t>
        </w:r>
        <w:r w:rsidR="00AA2632">
          <w:rPr>
            <w:noProof/>
            <w:webHidden/>
          </w:rPr>
          <w:fldChar w:fldCharType="end"/>
        </w:r>
      </w:hyperlink>
    </w:p>
    <w:p w14:paraId="750F0E1D" w14:textId="04435D05" w:rsidR="00AA2632" w:rsidRDefault="000133A9">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7" w:history="1">
        <w:r w:rsidR="00AA2632" w:rsidRPr="00AB3380">
          <w:rPr>
            <w:rStyle w:val="Hipervnculo"/>
            <w:noProof/>
          </w:rPr>
          <w:t>1.17.</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Bootstrap</w:t>
        </w:r>
        <w:r w:rsidR="00AA2632">
          <w:rPr>
            <w:noProof/>
            <w:webHidden/>
          </w:rPr>
          <w:tab/>
        </w:r>
        <w:r w:rsidR="00AA2632">
          <w:rPr>
            <w:noProof/>
            <w:webHidden/>
          </w:rPr>
          <w:fldChar w:fldCharType="begin"/>
        </w:r>
        <w:r w:rsidR="00AA2632">
          <w:rPr>
            <w:noProof/>
            <w:webHidden/>
          </w:rPr>
          <w:instrText xml:space="preserve"> PAGEREF _Toc138438257 \h </w:instrText>
        </w:r>
        <w:r w:rsidR="00AA2632">
          <w:rPr>
            <w:noProof/>
            <w:webHidden/>
          </w:rPr>
        </w:r>
        <w:r w:rsidR="00AA2632">
          <w:rPr>
            <w:noProof/>
            <w:webHidden/>
          </w:rPr>
          <w:fldChar w:fldCharType="separate"/>
        </w:r>
        <w:r w:rsidR="002C3C17">
          <w:rPr>
            <w:noProof/>
            <w:webHidden/>
          </w:rPr>
          <w:t>23</w:t>
        </w:r>
        <w:r w:rsidR="00AA2632">
          <w:rPr>
            <w:noProof/>
            <w:webHidden/>
          </w:rPr>
          <w:fldChar w:fldCharType="end"/>
        </w:r>
      </w:hyperlink>
    </w:p>
    <w:p w14:paraId="5D9D564F" w14:textId="6665F1BC" w:rsidR="00AA2632"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8" w:history="1">
        <w:r w:rsidR="00AA2632" w:rsidRPr="00AB3380">
          <w:rPr>
            <w:rStyle w:val="Hipervnculo"/>
            <w:rFonts w:ascii="LM Sans 10" w:hAnsi="LM Sans 10"/>
            <w:noProof/>
            <w:w w:val="95"/>
          </w:rPr>
          <w:t>Aspectos relevantes del desarrollo del proyecto</w:t>
        </w:r>
        <w:r w:rsidR="00AA2632">
          <w:rPr>
            <w:noProof/>
            <w:webHidden/>
          </w:rPr>
          <w:tab/>
        </w:r>
        <w:r w:rsidR="00AA2632">
          <w:rPr>
            <w:noProof/>
            <w:webHidden/>
          </w:rPr>
          <w:fldChar w:fldCharType="begin"/>
        </w:r>
        <w:r w:rsidR="00AA2632">
          <w:rPr>
            <w:noProof/>
            <w:webHidden/>
          </w:rPr>
          <w:instrText xml:space="preserve"> PAGEREF _Toc138438258 \h </w:instrText>
        </w:r>
        <w:r w:rsidR="00AA2632">
          <w:rPr>
            <w:noProof/>
            <w:webHidden/>
          </w:rPr>
        </w:r>
        <w:r w:rsidR="00AA2632">
          <w:rPr>
            <w:noProof/>
            <w:webHidden/>
          </w:rPr>
          <w:fldChar w:fldCharType="separate"/>
        </w:r>
        <w:r w:rsidR="002C3C17">
          <w:rPr>
            <w:noProof/>
            <w:webHidden/>
          </w:rPr>
          <w:t>24</w:t>
        </w:r>
        <w:r w:rsidR="00AA2632">
          <w:rPr>
            <w:noProof/>
            <w:webHidden/>
          </w:rPr>
          <w:fldChar w:fldCharType="end"/>
        </w:r>
      </w:hyperlink>
    </w:p>
    <w:p w14:paraId="78050490" w14:textId="09E83F77"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9" w:history="1">
        <w:r w:rsidR="00AA2632" w:rsidRPr="00AB3380">
          <w:rPr>
            <w:rStyle w:val="Hipervnculo"/>
            <w:noProof/>
          </w:rPr>
          <w:t>5.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Inicio del proyecto</w:t>
        </w:r>
        <w:r w:rsidR="00AA2632">
          <w:rPr>
            <w:noProof/>
            <w:webHidden/>
          </w:rPr>
          <w:tab/>
        </w:r>
        <w:r w:rsidR="00AA2632">
          <w:rPr>
            <w:noProof/>
            <w:webHidden/>
          </w:rPr>
          <w:fldChar w:fldCharType="begin"/>
        </w:r>
        <w:r w:rsidR="00AA2632">
          <w:rPr>
            <w:noProof/>
            <w:webHidden/>
          </w:rPr>
          <w:instrText xml:space="preserve"> PAGEREF _Toc138438259 \h </w:instrText>
        </w:r>
        <w:r w:rsidR="00AA2632">
          <w:rPr>
            <w:noProof/>
            <w:webHidden/>
          </w:rPr>
        </w:r>
        <w:r w:rsidR="00AA2632">
          <w:rPr>
            <w:noProof/>
            <w:webHidden/>
          </w:rPr>
          <w:fldChar w:fldCharType="separate"/>
        </w:r>
        <w:r w:rsidR="002C3C17">
          <w:rPr>
            <w:noProof/>
            <w:webHidden/>
          </w:rPr>
          <w:t>24</w:t>
        </w:r>
        <w:r w:rsidR="00AA2632">
          <w:rPr>
            <w:noProof/>
            <w:webHidden/>
          </w:rPr>
          <w:fldChar w:fldCharType="end"/>
        </w:r>
      </w:hyperlink>
    </w:p>
    <w:p w14:paraId="738D0FC8" w14:textId="3CF848AB"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0" w:history="1">
        <w:r w:rsidR="00AA2632" w:rsidRPr="00AB3380">
          <w:rPr>
            <w:rStyle w:val="Hipervnculo"/>
            <w:noProof/>
          </w:rPr>
          <w:t>5.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Metodología</w:t>
        </w:r>
        <w:r w:rsidR="00AA2632">
          <w:rPr>
            <w:noProof/>
            <w:webHidden/>
          </w:rPr>
          <w:tab/>
        </w:r>
        <w:r w:rsidR="00AA2632">
          <w:rPr>
            <w:noProof/>
            <w:webHidden/>
          </w:rPr>
          <w:fldChar w:fldCharType="begin"/>
        </w:r>
        <w:r w:rsidR="00AA2632">
          <w:rPr>
            <w:noProof/>
            <w:webHidden/>
          </w:rPr>
          <w:instrText xml:space="preserve"> PAGEREF _Toc138438260 \h </w:instrText>
        </w:r>
        <w:r w:rsidR="00AA2632">
          <w:rPr>
            <w:noProof/>
            <w:webHidden/>
          </w:rPr>
        </w:r>
        <w:r w:rsidR="00AA2632">
          <w:rPr>
            <w:noProof/>
            <w:webHidden/>
          </w:rPr>
          <w:fldChar w:fldCharType="separate"/>
        </w:r>
        <w:r w:rsidR="002C3C17">
          <w:rPr>
            <w:noProof/>
            <w:webHidden/>
          </w:rPr>
          <w:t>25</w:t>
        </w:r>
        <w:r w:rsidR="00AA2632">
          <w:rPr>
            <w:noProof/>
            <w:webHidden/>
          </w:rPr>
          <w:fldChar w:fldCharType="end"/>
        </w:r>
      </w:hyperlink>
    </w:p>
    <w:p w14:paraId="05A35516" w14:textId="0F998A4E"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1" w:history="1">
        <w:r w:rsidR="00AA2632" w:rsidRPr="00AB3380">
          <w:rPr>
            <w:rStyle w:val="Hipervnculo"/>
            <w:noProof/>
          </w:rPr>
          <w:t>5.3.</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Desarrollo práctico</w:t>
        </w:r>
        <w:r w:rsidR="00AA2632">
          <w:rPr>
            <w:noProof/>
            <w:webHidden/>
          </w:rPr>
          <w:tab/>
        </w:r>
        <w:r w:rsidR="00AA2632">
          <w:rPr>
            <w:noProof/>
            <w:webHidden/>
          </w:rPr>
          <w:fldChar w:fldCharType="begin"/>
        </w:r>
        <w:r w:rsidR="00AA2632">
          <w:rPr>
            <w:noProof/>
            <w:webHidden/>
          </w:rPr>
          <w:instrText xml:space="preserve"> PAGEREF _Toc138438261 \h </w:instrText>
        </w:r>
        <w:r w:rsidR="00AA2632">
          <w:rPr>
            <w:noProof/>
            <w:webHidden/>
          </w:rPr>
        </w:r>
        <w:r w:rsidR="00AA2632">
          <w:rPr>
            <w:noProof/>
            <w:webHidden/>
          </w:rPr>
          <w:fldChar w:fldCharType="separate"/>
        </w:r>
        <w:r w:rsidR="002C3C17">
          <w:rPr>
            <w:noProof/>
            <w:webHidden/>
          </w:rPr>
          <w:t>25</w:t>
        </w:r>
        <w:r w:rsidR="00AA2632">
          <w:rPr>
            <w:noProof/>
            <w:webHidden/>
          </w:rPr>
          <w:fldChar w:fldCharType="end"/>
        </w:r>
      </w:hyperlink>
    </w:p>
    <w:p w14:paraId="6603CFFB" w14:textId="22E145F6"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2" w:history="1">
        <w:r w:rsidR="00AA2632" w:rsidRPr="00AB3380">
          <w:rPr>
            <w:rStyle w:val="Hipervnculo"/>
            <w:noProof/>
          </w:rPr>
          <w:t>5.4.</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Problemas surgidos</w:t>
        </w:r>
        <w:r w:rsidR="00AA2632">
          <w:rPr>
            <w:noProof/>
            <w:webHidden/>
          </w:rPr>
          <w:tab/>
        </w:r>
        <w:r w:rsidR="00AA2632">
          <w:rPr>
            <w:noProof/>
            <w:webHidden/>
          </w:rPr>
          <w:fldChar w:fldCharType="begin"/>
        </w:r>
        <w:r w:rsidR="00AA2632">
          <w:rPr>
            <w:noProof/>
            <w:webHidden/>
          </w:rPr>
          <w:instrText xml:space="preserve"> PAGEREF _Toc138438262 \h </w:instrText>
        </w:r>
        <w:r w:rsidR="00AA2632">
          <w:rPr>
            <w:noProof/>
            <w:webHidden/>
          </w:rPr>
        </w:r>
        <w:r w:rsidR="00AA2632">
          <w:rPr>
            <w:noProof/>
            <w:webHidden/>
          </w:rPr>
          <w:fldChar w:fldCharType="separate"/>
        </w:r>
        <w:r w:rsidR="002C3C17">
          <w:rPr>
            <w:noProof/>
            <w:webHidden/>
          </w:rPr>
          <w:t>28</w:t>
        </w:r>
        <w:r w:rsidR="00AA2632">
          <w:rPr>
            <w:noProof/>
            <w:webHidden/>
          </w:rPr>
          <w:fldChar w:fldCharType="end"/>
        </w:r>
      </w:hyperlink>
    </w:p>
    <w:p w14:paraId="3B4EC9B8" w14:textId="060565A5" w:rsidR="00AA2632"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3" w:history="1">
        <w:r w:rsidR="00AA2632" w:rsidRPr="00AB3380">
          <w:rPr>
            <w:rStyle w:val="Hipervnculo"/>
            <w:rFonts w:ascii="LM Sans 10" w:hAnsi="LM Sans 10"/>
            <w:noProof/>
            <w:spacing w:val="-2"/>
          </w:rPr>
          <w:t>Trabajos</w:t>
        </w:r>
        <w:r w:rsidR="00AA2632" w:rsidRPr="00AB3380">
          <w:rPr>
            <w:rStyle w:val="Hipervnculo"/>
            <w:rFonts w:ascii="LM Sans 10" w:hAnsi="LM Sans 10"/>
            <w:noProof/>
            <w:spacing w:val="-26"/>
          </w:rPr>
          <w:t xml:space="preserve"> </w:t>
        </w:r>
        <w:r w:rsidR="00AA2632" w:rsidRPr="00AB3380">
          <w:rPr>
            <w:rStyle w:val="Hipervnculo"/>
            <w:rFonts w:ascii="LM Sans 10" w:hAnsi="LM Sans 10"/>
            <w:noProof/>
            <w:spacing w:val="-2"/>
          </w:rPr>
          <w:t>relacionados</w:t>
        </w:r>
        <w:r w:rsidR="00AA2632">
          <w:rPr>
            <w:noProof/>
            <w:webHidden/>
          </w:rPr>
          <w:tab/>
        </w:r>
        <w:r w:rsidR="00AA2632">
          <w:rPr>
            <w:noProof/>
            <w:webHidden/>
          </w:rPr>
          <w:fldChar w:fldCharType="begin"/>
        </w:r>
        <w:r w:rsidR="00AA2632">
          <w:rPr>
            <w:noProof/>
            <w:webHidden/>
          </w:rPr>
          <w:instrText xml:space="preserve"> PAGEREF _Toc138438263 \h </w:instrText>
        </w:r>
        <w:r w:rsidR="00AA2632">
          <w:rPr>
            <w:noProof/>
            <w:webHidden/>
          </w:rPr>
        </w:r>
        <w:r w:rsidR="00AA2632">
          <w:rPr>
            <w:noProof/>
            <w:webHidden/>
          </w:rPr>
          <w:fldChar w:fldCharType="separate"/>
        </w:r>
        <w:r w:rsidR="002C3C17">
          <w:rPr>
            <w:noProof/>
            <w:webHidden/>
          </w:rPr>
          <w:t>29</w:t>
        </w:r>
        <w:r w:rsidR="00AA2632">
          <w:rPr>
            <w:noProof/>
            <w:webHidden/>
          </w:rPr>
          <w:fldChar w:fldCharType="end"/>
        </w:r>
      </w:hyperlink>
    </w:p>
    <w:p w14:paraId="589D6325" w14:textId="154C5095"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4" w:history="1">
        <w:r w:rsidR="00AA2632" w:rsidRPr="00AB3380">
          <w:rPr>
            <w:rStyle w:val="Hipervnculo"/>
            <w:noProof/>
          </w:rPr>
          <w:t>6.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PLQUIZ:</w:t>
        </w:r>
        <w:r w:rsidR="00AA2632">
          <w:rPr>
            <w:noProof/>
            <w:webHidden/>
          </w:rPr>
          <w:tab/>
        </w:r>
        <w:r w:rsidR="00AA2632">
          <w:rPr>
            <w:noProof/>
            <w:webHidden/>
          </w:rPr>
          <w:fldChar w:fldCharType="begin"/>
        </w:r>
        <w:r w:rsidR="00AA2632">
          <w:rPr>
            <w:noProof/>
            <w:webHidden/>
          </w:rPr>
          <w:instrText xml:space="preserve"> PAGEREF _Toc138438264 \h </w:instrText>
        </w:r>
        <w:r w:rsidR="00AA2632">
          <w:rPr>
            <w:noProof/>
            <w:webHidden/>
          </w:rPr>
        </w:r>
        <w:r w:rsidR="00AA2632">
          <w:rPr>
            <w:noProof/>
            <w:webHidden/>
          </w:rPr>
          <w:fldChar w:fldCharType="separate"/>
        </w:r>
        <w:r w:rsidR="002C3C17">
          <w:rPr>
            <w:noProof/>
            <w:webHidden/>
          </w:rPr>
          <w:t>29</w:t>
        </w:r>
        <w:r w:rsidR="00AA2632">
          <w:rPr>
            <w:noProof/>
            <w:webHidden/>
          </w:rPr>
          <w:fldChar w:fldCharType="end"/>
        </w:r>
      </w:hyperlink>
    </w:p>
    <w:p w14:paraId="28F17156" w14:textId="6BA8928B"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5" w:history="1">
        <w:r w:rsidR="00AA2632" w:rsidRPr="00AB3380">
          <w:rPr>
            <w:rStyle w:val="Hipervnculo"/>
            <w:noProof/>
          </w:rPr>
          <w:t>6.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TFGII-Quiz-Grafos</w:t>
        </w:r>
        <w:r w:rsidR="00AA2632">
          <w:rPr>
            <w:noProof/>
            <w:webHidden/>
          </w:rPr>
          <w:tab/>
        </w:r>
        <w:r w:rsidR="00AA2632">
          <w:rPr>
            <w:noProof/>
            <w:webHidden/>
          </w:rPr>
          <w:fldChar w:fldCharType="begin"/>
        </w:r>
        <w:r w:rsidR="00AA2632">
          <w:rPr>
            <w:noProof/>
            <w:webHidden/>
          </w:rPr>
          <w:instrText xml:space="preserve"> PAGEREF _Toc138438265 \h </w:instrText>
        </w:r>
        <w:r w:rsidR="00AA2632">
          <w:rPr>
            <w:noProof/>
            <w:webHidden/>
          </w:rPr>
        </w:r>
        <w:r w:rsidR="00AA2632">
          <w:rPr>
            <w:noProof/>
            <w:webHidden/>
          </w:rPr>
          <w:fldChar w:fldCharType="separate"/>
        </w:r>
        <w:r w:rsidR="002C3C17">
          <w:rPr>
            <w:noProof/>
            <w:webHidden/>
          </w:rPr>
          <w:t>29</w:t>
        </w:r>
        <w:r w:rsidR="00AA2632">
          <w:rPr>
            <w:noProof/>
            <w:webHidden/>
          </w:rPr>
          <w:fldChar w:fldCharType="end"/>
        </w:r>
      </w:hyperlink>
    </w:p>
    <w:p w14:paraId="5195C37D" w14:textId="652549BD"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6" w:history="1">
        <w:r w:rsidR="00AA2632" w:rsidRPr="00AB3380">
          <w:rPr>
            <w:rStyle w:val="Hipervnculo"/>
            <w:noProof/>
          </w:rPr>
          <w:t>6.3.</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AssoQuiz-Generator</w:t>
        </w:r>
        <w:r w:rsidR="00AA2632">
          <w:rPr>
            <w:noProof/>
            <w:webHidden/>
          </w:rPr>
          <w:tab/>
        </w:r>
        <w:r w:rsidR="00AA2632">
          <w:rPr>
            <w:noProof/>
            <w:webHidden/>
          </w:rPr>
          <w:fldChar w:fldCharType="begin"/>
        </w:r>
        <w:r w:rsidR="00AA2632">
          <w:rPr>
            <w:noProof/>
            <w:webHidden/>
          </w:rPr>
          <w:instrText xml:space="preserve"> PAGEREF _Toc138438266 \h </w:instrText>
        </w:r>
        <w:r w:rsidR="00AA2632">
          <w:rPr>
            <w:noProof/>
            <w:webHidden/>
          </w:rPr>
        </w:r>
        <w:r w:rsidR="00AA2632">
          <w:rPr>
            <w:noProof/>
            <w:webHidden/>
          </w:rPr>
          <w:fldChar w:fldCharType="separate"/>
        </w:r>
        <w:r w:rsidR="002C3C17">
          <w:rPr>
            <w:noProof/>
            <w:webHidden/>
          </w:rPr>
          <w:t>30</w:t>
        </w:r>
        <w:r w:rsidR="00AA2632">
          <w:rPr>
            <w:noProof/>
            <w:webHidden/>
          </w:rPr>
          <w:fldChar w:fldCharType="end"/>
        </w:r>
      </w:hyperlink>
    </w:p>
    <w:p w14:paraId="797964AE" w14:textId="7F91589B" w:rsidR="00AA2632"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7" w:history="1">
        <w:r w:rsidR="00AA2632" w:rsidRPr="00AB3380">
          <w:rPr>
            <w:rStyle w:val="Hipervnculo"/>
            <w:rFonts w:ascii="LM Sans 10" w:hAnsi="LM Sans 10"/>
            <w:noProof/>
            <w:w w:val="95"/>
          </w:rPr>
          <w:t>Conclusiones</w:t>
        </w:r>
        <w:r w:rsidR="00AA2632" w:rsidRPr="00AB3380">
          <w:rPr>
            <w:rStyle w:val="Hipervnculo"/>
            <w:rFonts w:ascii="LM Sans 10" w:hAnsi="LM Sans 10"/>
            <w:noProof/>
            <w:spacing w:val="-23"/>
            <w:w w:val="95"/>
          </w:rPr>
          <w:t xml:space="preserve"> </w:t>
        </w:r>
        <w:r w:rsidR="00AA2632" w:rsidRPr="00AB3380">
          <w:rPr>
            <w:rStyle w:val="Hipervnculo"/>
            <w:rFonts w:ascii="LM Sans 10" w:hAnsi="LM Sans 10"/>
            <w:noProof/>
            <w:w w:val="95"/>
          </w:rPr>
          <w:t>y</w:t>
        </w:r>
        <w:r w:rsidR="00AA2632" w:rsidRPr="00AB3380">
          <w:rPr>
            <w:rStyle w:val="Hipervnculo"/>
            <w:rFonts w:ascii="LM Sans 10" w:hAnsi="LM Sans 10"/>
            <w:noProof/>
            <w:spacing w:val="-23"/>
            <w:w w:val="95"/>
          </w:rPr>
          <w:t xml:space="preserve"> </w:t>
        </w:r>
        <w:r w:rsidR="00AA2632" w:rsidRPr="00AB3380">
          <w:rPr>
            <w:rStyle w:val="Hipervnculo"/>
            <w:rFonts w:ascii="LM Sans 10" w:hAnsi="LM Sans 10"/>
            <w:noProof/>
            <w:w w:val="95"/>
          </w:rPr>
          <w:t xml:space="preserve">líneas de </w:t>
        </w:r>
        <w:r w:rsidR="00AA2632" w:rsidRPr="00AB3380">
          <w:rPr>
            <w:rStyle w:val="Hipervnculo"/>
            <w:rFonts w:ascii="LM Sans 10" w:hAnsi="LM Sans 10"/>
            <w:noProof/>
          </w:rPr>
          <w:t>trabajo futuras</w:t>
        </w:r>
        <w:r w:rsidR="00AA2632">
          <w:rPr>
            <w:noProof/>
            <w:webHidden/>
          </w:rPr>
          <w:tab/>
        </w:r>
        <w:r w:rsidR="00AA2632">
          <w:rPr>
            <w:noProof/>
            <w:webHidden/>
          </w:rPr>
          <w:fldChar w:fldCharType="begin"/>
        </w:r>
        <w:r w:rsidR="00AA2632">
          <w:rPr>
            <w:noProof/>
            <w:webHidden/>
          </w:rPr>
          <w:instrText xml:space="preserve"> PAGEREF _Toc138438267 \h </w:instrText>
        </w:r>
        <w:r w:rsidR="00AA2632">
          <w:rPr>
            <w:noProof/>
            <w:webHidden/>
          </w:rPr>
        </w:r>
        <w:r w:rsidR="00AA2632">
          <w:rPr>
            <w:noProof/>
            <w:webHidden/>
          </w:rPr>
          <w:fldChar w:fldCharType="separate"/>
        </w:r>
        <w:r w:rsidR="002C3C17">
          <w:rPr>
            <w:noProof/>
            <w:webHidden/>
          </w:rPr>
          <w:t>31</w:t>
        </w:r>
        <w:r w:rsidR="00AA2632">
          <w:rPr>
            <w:noProof/>
            <w:webHidden/>
          </w:rPr>
          <w:fldChar w:fldCharType="end"/>
        </w:r>
      </w:hyperlink>
    </w:p>
    <w:p w14:paraId="411851FC" w14:textId="76748356"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8" w:history="1">
        <w:r w:rsidR="00AA2632" w:rsidRPr="00AB3380">
          <w:rPr>
            <w:rStyle w:val="Hipervnculo"/>
            <w:noProof/>
          </w:rPr>
          <w:t>7.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Conclusiones</w:t>
        </w:r>
        <w:r w:rsidR="00AA2632">
          <w:rPr>
            <w:noProof/>
            <w:webHidden/>
          </w:rPr>
          <w:tab/>
        </w:r>
        <w:r w:rsidR="00AA2632">
          <w:rPr>
            <w:noProof/>
            <w:webHidden/>
          </w:rPr>
          <w:fldChar w:fldCharType="begin"/>
        </w:r>
        <w:r w:rsidR="00AA2632">
          <w:rPr>
            <w:noProof/>
            <w:webHidden/>
          </w:rPr>
          <w:instrText xml:space="preserve"> PAGEREF _Toc138438268 \h </w:instrText>
        </w:r>
        <w:r w:rsidR="00AA2632">
          <w:rPr>
            <w:noProof/>
            <w:webHidden/>
          </w:rPr>
        </w:r>
        <w:r w:rsidR="00AA2632">
          <w:rPr>
            <w:noProof/>
            <w:webHidden/>
          </w:rPr>
          <w:fldChar w:fldCharType="separate"/>
        </w:r>
        <w:r w:rsidR="002C3C17">
          <w:rPr>
            <w:noProof/>
            <w:webHidden/>
          </w:rPr>
          <w:t>31</w:t>
        </w:r>
        <w:r w:rsidR="00AA2632">
          <w:rPr>
            <w:noProof/>
            <w:webHidden/>
          </w:rPr>
          <w:fldChar w:fldCharType="end"/>
        </w:r>
      </w:hyperlink>
    </w:p>
    <w:p w14:paraId="5D0E043E" w14:textId="0E9FD6C8" w:rsidR="00AA2632" w:rsidRDefault="000133A9">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9" w:history="1">
        <w:r w:rsidR="00AA2632" w:rsidRPr="00AB3380">
          <w:rPr>
            <w:rStyle w:val="Hipervnculo"/>
            <w:noProof/>
          </w:rPr>
          <w:t>7.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Líneas de trabajo futuras</w:t>
        </w:r>
        <w:r w:rsidR="00AA2632">
          <w:rPr>
            <w:noProof/>
            <w:webHidden/>
          </w:rPr>
          <w:tab/>
        </w:r>
        <w:r w:rsidR="00AA2632">
          <w:rPr>
            <w:noProof/>
            <w:webHidden/>
          </w:rPr>
          <w:fldChar w:fldCharType="begin"/>
        </w:r>
        <w:r w:rsidR="00AA2632">
          <w:rPr>
            <w:noProof/>
            <w:webHidden/>
          </w:rPr>
          <w:instrText xml:space="preserve"> PAGEREF _Toc138438269 \h </w:instrText>
        </w:r>
        <w:r w:rsidR="00AA2632">
          <w:rPr>
            <w:noProof/>
            <w:webHidden/>
          </w:rPr>
        </w:r>
        <w:r w:rsidR="00AA2632">
          <w:rPr>
            <w:noProof/>
            <w:webHidden/>
          </w:rPr>
          <w:fldChar w:fldCharType="separate"/>
        </w:r>
        <w:r w:rsidR="002C3C17">
          <w:rPr>
            <w:noProof/>
            <w:webHidden/>
          </w:rPr>
          <w:t>32</w:t>
        </w:r>
        <w:r w:rsidR="00AA2632">
          <w:rPr>
            <w:noProof/>
            <w:webHidden/>
          </w:rPr>
          <w:fldChar w:fldCharType="end"/>
        </w:r>
      </w:hyperlink>
    </w:p>
    <w:p w14:paraId="7DC5943D" w14:textId="77635754" w:rsidR="00AA2632"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70" w:history="1">
        <w:r w:rsidR="00AA2632" w:rsidRPr="00AB3380">
          <w:rPr>
            <w:rStyle w:val="Hipervnculo"/>
            <w:rFonts w:ascii="LM Sans 10" w:hAnsi="LM Sans 10"/>
            <w:noProof/>
            <w:spacing w:val="11"/>
            <w:w w:val="102"/>
          </w:rPr>
          <w:t>Bibliografía</w:t>
        </w:r>
        <w:r w:rsidR="00AA2632">
          <w:rPr>
            <w:noProof/>
            <w:webHidden/>
          </w:rPr>
          <w:tab/>
        </w:r>
        <w:r w:rsidR="00AA2632">
          <w:rPr>
            <w:noProof/>
            <w:webHidden/>
          </w:rPr>
          <w:fldChar w:fldCharType="begin"/>
        </w:r>
        <w:r w:rsidR="00AA2632">
          <w:rPr>
            <w:noProof/>
            <w:webHidden/>
          </w:rPr>
          <w:instrText xml:space="preserve"> PAGEREF _Toc138438270 \h </w:instrText>
        </w:r>
        <w:r w:rsidR="00AA2632">
          <w:rPr>
            <w:noProof/>
            <w:webHidden/>
          </w:rPr>
        </w:r>
        <w:r w:rsidR="00AA2632">
          <w:rPr>
            <w:noProof/>
            <w:webHidden/>
          </w:rPr>
          <w:fldChar w:fldCharType="separate"/>
        </w:r>
        <w:r w:rsidR="002C3C17">
          <w:rPr>
            <w:noProof/>
            <w:webHidden/>
          </w:rPr>
          <w:t>34</w:t>
        </w:r>
        <w:r w:rsidR="00AA2632">
          <w:rPr>
            <w:noProof/>
            <w:webHidden/>
          </w:rPr>
          <w:fldChar w:fldCharType="end"/>
        </w:r>
      </w:hyperlink>
    </w:p>
    <w:p w14:paraId="3B275A20" w14:textId="1FD4E092" w:rsidR="007D17D7" w:rsidRDefault="00006582">
      <w:pPr>
        <w:jc w:val="center"/>
        <w:rPr>
          <w:rFonts w:ascii="PMingLiU" w:hAnsi="LM Roman 10"/>
          <w:color w:val="FF0000"/>
          <w:sz w:val="28"/>
        </w:rPr>
      </w:pPr>
      <w:r>
        <w:rPr>
          <w:rFonts w:ascii="PMingLiU" w:hAnsi="LM Roman 10"/>
          <w:color w:val="FF0000"/>
          <w:sz w:val="28"/>
        </w:rPr>
        <w:fldChar w:fldCharType="end"/>
      </w:r>
    </w:p>
    <w:p w14:paraId="1243C414" w14:textId="77777777" w:rsidR="002D2933" w:rsidRPr="002D2933" w:rsidRDefault="002D2933" w:rsidP="002D2933">
      <w:pPr>
        <w:rPr>
          <w:rFonts w:ascii="PMingLiU"/>
        </w:rPr>
      </w:pPr>
    </w:p>
    <w:p w14:paraId="6073CA36" w14:textId="77777777" w:rsidR="002D2933" w:rsidRPr="002D2933" w:rsidRDefault="002D2933" w:rsidP="002D2933">
      <w:pPr>
        <w:rPr>
          <w:rFonts w:ascii="PMingLiU"/>
        </w:rPr>
      </w:pPr>
    </w:p>
    <w:p w14:paraId="7A4C4405" w14:textId="77777777" w:rsidR="002D2933" w:rsidRPr="002D2933" w:rsidRDefault="002D2933" w:rsidP="002D2933">
      <w:pPr>
        <w:rPr>
          <w:rFonts w:ascii="PMingLiU"/>
        </w:rPr>
      </w:pPr>
    </w:p>
    <w:p w14:paraId="05E76081" w14:textId="77777777" w:rsidR="002D2933" w:rsidRPr="002D2933" w:rsidRDefault="002D2933" w:rsidP="002D2933">
      <w:pPr>
        <w:rPr>
          <w:rFonts w:ascii="PMingLiU"/>
        </w:rPr>
      </w:pPr>
    </w:p>
    <w:p w14:paraId="4A82CE45" w14:textId="77777777" w:rsidR="002D2933" w:rsidRPr="002D2933" w:rsidRDefault="002D2933" w:rsidP="002D2933">
      <w:pPr>
        <w:rPr>
          <w:rFonts w:ascii="PMingLiU"/>
        </w:rPr>
      </w:pPr>
    </w:p>
    <w:p w14:paraId="29351C11" w14:textId="77777777" w:rsidR="002D2933" w:rsidRPr="002D2933" w:rsidRDefault="002D2933" w:rsidP="002D2933">
      <w:pPr>
        <w:rPr>
          <w:rFonts w:ascii="PMingLiU"/>
        </w:rPr>
      </w:pPr>
    </w:p>
    <w:p w14:paraId="29E9BA80" w14:textId="77777777" w:rsidR="002D2933" w:rsidRPr="002D2933" w:rsidRDefault="002D2933" w:rsidP="002D2933">
      <w:pPr>
        <w:rPr>
          <w:rFonts w:ascii="PMingLiU"/>
        </w:rPr>
      </w:pPr>
    </w:p>
    <w:p w14:paraId="73F58AF2" w14:textId="5C81553D" w:rsidR="002D2933" w:rsidRPr="002D2933" w:rsidRDefault="002D2933" w:rsidP="002D2933">
      <w:pPr>
        <w:tabs>
          <w:tab w:val="left" w:pos="3744"/>
        </w:tabs>
        <w:rPr>
          <w:rFonts w:ascii="PMingLiU"/>
        </w:rPr>
      </w:pPr>
      <w:r>
        <w:rPr>
          <w:rFonts w:ascii="PMingLiU"/>
        </w:rPr>
        <w:tab/>
      </w:r>
    </w:p>
    <w:p w14:paraId="150ADB07" w14:textId="77777777" w:rsidR="002D2933" w:rsidRPr="002D2933" w:rsidRDefault="002D2933" w:rsidP="002D2933">
      <w:pPr>
        <w:rPr>
          <w:rFonts w:ascii="PMingLiU"/>
        </w:rPr>
      </w:pPr>
    </w:p>
    <w:p w14:paraId="2D06ED70" w14:textId="77777777" w:rsidR="00FC3A9A" w:rsidRDefault="00FC3A9A" w:rsidP="002D2933">
      <w:pPr>
        <w:rPr>
          <w:rFonts w:ascii="PMingLiU"/>
        </w:rPr>
        <w:sectPr w:rsidR="00FC3A9A" w:rsidSect="000D78A6">
          <w:headerReference w:type="even" r:id="rId171"/>
          <w:headerReference w:type="default" r:id="rId172"/>
          <w:footerReference w:type="default" r:id="rId173"/>
          <w:headerReference w:type="first" r:id="rId174"/>
          <w:footerReference w:type="first" r:id="rId175"/>
          <w:pgSz w:w="11910" w:h="16840"/>
          <w:pgMar w:top="1417" w:right="1701" w:bottom="1417" w:left="1701" w:header="0" w:footer="0" w:gutter="0"/>
          <w:pgNumType w:fmt="upperRoman"/>
          <w:cols w:space="720"/>
          <w:titlePg/>
          <w:docGrid w:linePitch="299"/>
        </w:sectPr>
      </w:pPr>
    </w:p>
    <w:p w14:paraId="58B057BE" w14:textId="2DE06837" w:rsidR="002D2933" w:rsidRPr="002D2933" w:rsidRDefault="002D2933" w:rsidP="002D2933">
      <w:pPr>
        <w:rPr>
          <w:rFonts w:ascii="PMingLiU"/>
        </w:rPr>
        <w:sectPr w:rsidR="002D2933" w:rsidRPr="002D2933" w:rsidSect="000D78A6">
          <w:headerReference w:type="first" r:id="rId176"/>
          <w:footerReference w:type="first" r:id="rId177"/>
          <w:pgSz w:w="11910" w:h="16840"/>
          <w:pgMar w:top="1417" w:right="1701" w:bottom="1417" w:left="1701" w:header="0" w:footer="0" w:gutter="0"/>
          <w:pgNumType w:fmt="upperRoman"/>
          <w:cols w:space="720"/>
          <w:titlePg/>
          <w:docGrid w:linePitch="299"/>
        </w:sectPr>
      </w:pPr>
    </w:p>
    <w:p w14:paraId="58B057BF" w14:textId="3B76C3D6" w:rsidR="007D17D7" w:rsidRDefault="006F2556">
      <w:pPr>
        <w:pStyle w:val="Textoindependiente"/>
        <w:spacing w:before="2"/>
        <w:rPr>
          <w:rFonts w:ascii="PMingLiU"/>
          <w:sz w:val="9"/>
        </w:rPr>
      </w:pPr>
      <w:r>
        <w:rPr>
          <w:noProof/>
        </w:rPr>
        <w:lastRenderedPageBreak/>
        <mc:AlternateContent>
          <mc:Choice Requires="wps">
            <w:drawing>
              <wp:anchor distT="0" distB="0" distL="0" distR="0" simplePos="0" relativeHeight="251634176" behindDoc="1" locked="0" layoutInCell="1" allowOverlap="1" wp14:anchorId="58B059A9" wp14:editId="3D0C01F2">
                <wp:simplePos x="0" y="0"/>
                <wp:positionH relativeFrom="page">
                  <wp:posOffset>1452245</wp:posOffset>
                </wp:positionH>
                <wp:positionV relativeFrom="paragraph">
                  <wp:posOffset>-45720</wp:posOffset>
                </wp:positionV>
                <wp:extent cx="4669155" cy="1270"/>
                <wp:effectExtent l="0" t="0" r="0" b="0"/>
                <wp:wrapTopAndBottom/>
                <wp:docPr id="6" name="Forma libre: forma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943BCA" id="Forma libre: forma 6" o:spid="_x0000_s1026" style="position:absolute;margin-left:114.35pt;margin-top:-3.6pt;width:367.65pt;height:.1pt;z-index:-2516823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76D6A99E" w14:textId="06506A6A" w:rsidR="0053710C" w:rsidRPr="00273F16" w:rsidRDefault="0053710C" w:rsidP="0053710C">
      <w:pPr>
        <w:pStyle w:val="Ttulo1"/>
        <w:spacing w:before="24"/>
        <w:ind w:left="799"/>
        <w:rPr>
          <w:rFonts w:ascii="LM Sans 10" w:hAnsi="LM Sans 10"/>
        </w:rPr>
      </w:pPr>
      <w:bookmarkStart w:id="4" w:name="_Toc107521255"/>
      <w:bookmarkStart w:id="5" w:name="_Toc138438225"/>
      <w:r w:rsidRPr="00273F16">
        <w:rPr>
          <w:rFonts w:ascii="LM Sans 10" w:hAnsi="LM Sans 10"/>
          <w:noProof/>
        </w:rPr>
        <w:t>Índice</w:t>
      </w:r>
      <w:r w:rsidRPr="00273F16">
        <w:rPr>
          <w:rFonts w:ascii="LM Sans 10" w:hAnsi="LM Sans 10"/>
          <w:spacing w:val="-8"/>
          <w:w w:val="94"/>
        </w:rPr>
        <w:t xml:space="preserve"> </w:t>
      </w:r>
      <w:r>
        <w:rPr>
          <w:rFonts w:ascii="LM Sans 10" w:hAnsi="LM Sans 10"/>
          <w:spacing w:val="-2"/>
        </w:rPr>
        <w:t>de figuras</w:t>
      </w:r>
      <w:bookmarkEnd w:id="4"/>
      <w:bookmarkEnd w:id="5"/>
    </w:p>
    <w:p w14:paraId="58B057C1" w14:textId="169BE77F" w:rsidR="007D17D7" w:rsidRDefault="000133A9">
      <w:pPr>
        <w:pStyle w:val="Textoindependiente"/>
        <w:spacing w:before="6"/>
        <w:rPr>
          <w:rFonts w:ascii="Trebuchet MS"/>
          <w:b/>
          <w:sz w:val="20"/>
        </w:rPr>
      </w:pPr>
      <w:r>
        <w:pict w14:anchorId="58B059A9">
          <v:shape id="docshape776" o:spid="_x0000_s2388" style="position:absolute;margin-left:112.85pt;margin-top:13.15pt;width:367.65pt;height:.1pt;z-index:-15725056;mso-wrap-distance-left:0;mso-wrap-distance-right:0;mso-position-horizontal-relative:page" coordorigin="2257,263" coordsize="7353,0" path="m2257,263r7352,e" filled="f" strokeweight=".14042mm">
            <v:path arrowok="t"/>
            <w10:wrap type="topAndBottom" anchorx="page"/>
          </v:shape>
        </w:pict>
      </w:r>
    </w:p>
    <w:p w14:paraId="58B057C2" w14:textId="7F69BFCB" w:rsidR="007D17D7" w:rsidRDefault="007D17D7">
      <w:pPr>
        <w:pStyle w:val="Textoindependiente"/>
        <w:rPr>
          <w:rFonts w:ascii="Trebuchet MS"/>
          <w:b/>
          <w:sz w:val="20"/>
        </w:rPr>
      </w:pPr>
    </w:p>
    <w:p w14:paraId="58B057C3" w14:textId="0DD4E58B" w:rsidR="007D17D7" w:rsidRDefault="007D17D7">
      <w:pPr>
        <w:pStyle w:val="Textoindependiente"/>
        <w:rPr>
          <w:rFonts w:ascii="Trebuchet MS"/>
          <w:b/>
          <w:sz w:val="20"/>
        </w:rPr>
      </w:pPr>
    </w:p>
    <w:p w14:paraId="58B057C4" w14:textId="77777777" w:rsidR="007D17D7" w:rsidRDefault="007D17D7">
      <w:pPr>
        <w:pStyle w:val="Textoindependiente"/>
        <w:spacing w:before="11"/>
        <w:rPr>
          <w:rFonts w:ascii="Trebuchet MS"/>
          <w:b/>
          <w:sz w:val="18"/>
        </w:rPr>
      </w:pPr>
    </w:p>
    <w:bookmarkStart w:id="6" w:name="Índice_de_figuras"/>
    <w:bookmarkStart w:id="7" w:name="_bookmark1"/>
    <w:bookmarkEnd w:id="6"/>
    <w:bookmarkEnd w:id="7"/>
    <w:p w14:paraId="62E15F7F" w14:textId="42571D5E" w:rsidR="00C03AFE" w:rsidRDefault="00FE0710">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r w:rsidRPr="0051561E">
        <w:rPr>
          <w:rFonts w:ascii="Times New Roman" w:hAnsi="Times New Roman"/>
          <w:sz w:val="24"/>
          <w:szCs w:val="24"/>
        </w:rPr>
        <w:fldChar w:fldCharType="begin"/>
      </w:r>
      <w:r w:rsidRPr="0051561E">
        <w:rPr>
          <w:rFonts w:ascii="Times New Roman" w:hAnsi="Times New Roman"/>
          <w:sz w:val="24"/>
          <w:szCs w:val="24"/>
        </w:rPr>
        <w:instrText xml:space="preserve"> TOC \h \z \t "Pie de foto;1" </w:instrText>
      </w:r>
      <w:r w:rsidRPr="0051561E">
        <w:rPr>
          <w:rFonts w:ascii="Times New Roman" w:hAnsi="Times New Roman"/>
          <w:sz w:val="24"/>
          <w:szCs w:val="24"/>
        </w:rPr>
        <w:fldChar w:fldCharType="separate"/>
      </w:r>
      <w:hyperlink w:anchor="_Toc138436851" w:history="1">
        <w:r w:rsidR="00C03AFE" w:rsidRPr="008B0356">
          <w:rPr>
            <w:rStyle w:val="Hipervnculo"/>
            <w:noProof/>
          </w:rPr>
          <w:t>Figura 1.1: Pregunta tipo tabla. Imagen facilitada por los tutores.</w:t>
        </w:r>
        <w:r w:rsidR="00C03AFE">
          <w:rPr>
            <w:noProof/>
            <w:webHidden/>
          </w:rPr>
          <w:tab/>
        </w:r>
        <w:r w:rsidR="00C03AFE">
          <w:rPr>
            <w:noProof/>
            <w:webHidden/>
          </w:rPr>
          <w:fldChar w:fldCharType="begin"/>
        </w:r>
        <w:r w:rsidR="00C03AFE">
          <w:rPr>
            <w:noProof/>
            <w:webHidden/>
          </w:rPr>
          <w:instrText xml:space="preserve"> PAGEREF _Toc138436851 \h </w:instrText>
        </w:r>
        <w:r w:rsidR="00C03AFE">
          <w:rPr>
            <w:noProof/>
            <w:webHidden/>
          </w:rPr>
        </w:r>
        <w:r w:rsidR="00C03AFE">
          <w:rPr>
            <w:noProof/>
            <w:webHidden/>
          </w:rPr>
          <w:fldChar w:fldCharType="separate"/>
        </w:r>
        <w:r w:rsidR="002C3C17">
          <w:rPr>
            <w:noProof/>
            <w:webHidden/>
          </w:rPr>
          <w:t>2</w:t>
        </w:r>
        <w:r w:rsidR="00C03AFE">
          <w:rPr>
            <w:noProof/>
            <w:webHidden/>
          </w:rPr>
          <w:fldChar w:fldCharType="end"/>
        </w:r>
      </w:hyperlink>
    </w:p>
    <w:p w14:paraId="7B196B44" w14:textId="7AEE6E7A" w:rsidR="00C03AFE"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2" w:history="1">
        <w:r w:rsidR="00C03AFE" w:rsidRPr="008B0356">
          <w:rPr>
            <w:rStyle w:val="Hipervnculo"/>
            <w:noProof/>
          </w:rPr>
          <w:t>Figura 1.2: Pregunta tipo valor ganado. Imagen facilitada por los tutores.</w:t>
        </w:r>
        <w:r w:rsidR="00C03AFE">
          <w:rPr>
            <w:noProof/>
            <w:webHidden/>
          </w:rPr>
          <w:tab/>
        </w:r>
        <w:r w:rsidR="00C03AFE">
          <w:rPr>
            <w:noProof/>
            <w:webHidden/>
          </w:rPr>
          <w:fldChar w:fldCharType="begin"/>
        </w:r>
        <w:r w:rsidR="00C03AFE">
          <w:rPr>
            <w:noProof/>
            <w:webHidden/>
          </w:rPr>
          <w:instrText xml:space="preserve"> PAGEREF _Toc138436852 \h </w:instrText>
        </w:r>
        <w:r w:rsidR="00C03AFE">
          <w:rPr>
            <w:noProof/>
            <w:webHidden/>
          </w:rPr>
        </w:r>
        <w:r w:rsidR="00C03AFE">
          <w:rPr>
            <w:noProof/>
            <w:webHidden/>
          </w:rPr>
          <w:fldChar w:fldCharType="separate"/>
        </w:r>
        <w:r w:rsidR="002C3C17">
          <w:rPr>
            <w:noProof/>
            <w:webHidden/>
          </w:rPr>
          <w:t>3</w:t>
        </w:r>
        <w:r w:rsidR="00C03AFE">
          <w:rPr>
            <w:noProof/>
            <w:webHidden/>
          </w:rPr>
          <w:fldChar w:fldCharType="end"/>
        </w:r>
      </w:hyperlink>
    </w:p>
    <w:p w14:paraId="193511A2" w14:textId="3A811671" w:rsidR="00C03AFE"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3" w:history="1">
        <w:r w:rsidR="00C03AFE" w:rsidRPr="008B0356">
          <w:rPr>
            <w:rStyle w:val="Hipervnculo"/>
            <w:noProof/>
          </w:rPr>
          <w:t>Figura 1.3: Pregunta tipo programación ganada. Imagen facilitada por los tutores.</w:t>
        </w:r>
        <w:r w:rsidR="00C03AFE">
          <w:rPr>
            <w:noProof/>
            <w:webHidden/>
          </w:rPr>
          <w:tab/>
        </w:r>
        <w:r w:rsidR="00C03AFE">
          <w:rPr>
            <w:noProof/>
            <w:webHidden/>
          </w:rPr>
          <w:fldChar w:fldCharType="begin"/>
        </w:r>
        <w:r w:rsidR="00C03AFE">
          <w:rPr>
            <w:noProof/>
            <w:webHidden/>
          </w:rPr>
          <w:instrText xml:space="preserve"> PAGEREF _Toc138436853 \h </w:instrText>
        </w:r>
        <w:r w:rsidR="00C03AFE">
          <w:rPr>
            <w:noProof/>
            <w:webHidden/>
          </w:rPr>
        </w:r>
        <w:r w:rsidR="00C03AFE">
          <w:rPr>
            <w:noProof/>
            <w:webHidden/>
          </w:rPr>
          <w:fldChar w:fldCharType="separate"/>
        </w:r>
        <w:r w:rsidR="002C3C17">
          <w:rPr>
            <w:noProof/>
            <w:webHidden/>
          </w:rPr>
          <w:t>4</w:t>
        </w:r>
        <w:r w:rsidR="00C03AFE">
          <w:rPr>
            <w:noProof/>
            <w:webHidden/>
          </w:rPr>
          <w:fldChar w:fldCharType="end"/>
        </w:r>
      </w:hyperlink>
    </w:p>
    <w:p w14:paraId="23F22621" w14:textId="06C1D095" w:rsidR="00C03AFE"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4" w:history="1">
        <w:r w:rsidR="00C03AFE" w:rsidRPr="008B0356">
          <w:rPr>
            <w:rStyle w:val="Hipervnculo"/>
            <w:noProof/>
          </w:rPr>
          <w:t xml:space="preserve">Figura 3.1: Representación gráfica de los diferentes valores básicos usados en el método valor ganado. </w:t>
        </w:r>
        <w:r w:rsidR="00C03AFE">
          <w:rPr>
            <w:noProof/>
            <w:webHidden/>
          </w:rPr>
          <w:tab/>
        </w:r>
        <w:r w:rsidR="00C03AFE">
          <w:rPr>
            <w:noProof/>
            <w:webHidden/>
          </w:rPr>
          <w:fldChar w:fldCharType="begin"/>
        </w:r>
        <w:r w:rsidR="00C03AFE">
          <w:rPr>
            <w:noProof/>
            <w:webHidden/>
          </w:rPr>
          <w:instrText xml:space="preserve"> PAGEREF _Toc138436854 \h </w:instrText>
        </w:r>
        <w:r w:rsidR="00C03AFE">
          <w:rPr>
            <w:noProof/>
            <w:webHidden/>
          </w:rPr>
        </w:r>
        <w:r w:rsidR="00C03AFE">
          <w:rPr>
            <w:noProof/>
            <w:webHidden/>
          </w:rPr>
          <w:fldChar w:fldCharType="separate"/>
        </w:r>
        <w:r w:rsidR="002C3C17">
          <w:rPr>
            <w:noProof/>
            <w:webHidden/>
          </w:rPr>
          <w:t>11</w:t>
        </w:r>
        <w:r w:rsidR="00C03AFE">
          <w:rPr>
            <w:noProof/>
            <w:webHidden/>
          </w:rPr>
          <w:fldChar w:fldCharType="end"/>
        </w:r>
      </w:hyperlink>
    </w:p>
    <w:p w14:paraId="1BAD9542" w14:textId="3EDA8486" w:rsidR="00C03AFE"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5" w:history="1">
        <w:r w:rsidR="00C03AFE" w:rsidRPr="008B0356">
          <w:rPr>
            <w:rStyle w:val="Hipervnculo"/>
            <w:noProof/>
          </w:rPr>
          <w:t xml:space="preserve">Figura 3.2: Gráfico de interpretación para el cálculo de medidas de variación. </w:t>
        </w:r>
        <w:r w:rsidR="00C03AFE">
          <w:rPr>
            <w:noProof/>
            <w:webHidden/>
          </w:rPr>
          <w:tab/>
        </w:r>
        <w:r w:rsidR="00C03AFE">
          <w:rPr>
            <w:noProof/>
            <w:webHidden/>
          </w:rPr>
          <w:fldChar w:fldCharType="begin"/>
        </w:r>
        <w:r w:rsidR="00C03AFE">
          <w:rPr>
            <w:noProof/>
            <w:webHidden/>
          </w:rPr>
          <w:instrText xml:space="preserve"> PAGEREF _Toc138436855 \h </w:instrText>
        </w:r>
        <w:r w:rsidR="00C03AFE">
          <w:rPr>
            <w:noProof/>
            <w:webHidden/>
          </w:rPr>
        </w:r>
        <w:r w:rsidR="00C03AFE">
          <w:rPr>
            <w:noProof/>
            <w:webHidden/>
          </w:rPr>
          <w:fldChar w:fldCharType="separate"/>
        </w:r>
        <w:r w:rsidR="002C3C17">
          <w:rPr>
            <w:noProof/>
            <w:webHidden/>
          </w:rPr>
          <w:t>12</w:t>
        </w:r>
        <w:r w:rsidR="00C03AFE">
          <w:rPr>
            <w:noProof/>
            <w:webHidden/>
          </w:rPr>
          <w:fldChar w:fldCharType="end"/>
        </w:r>
      </w:hyperlink>
    </w:p>
    <w:p w14:paraId="6D43D393" w14:textId="02233D7C" w:rsidR="00C03AFE"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6" w:history="1">
        <w:r w:rsidR="00C03AFE" w:rsidRPr="008B0356">
          <w:rPr>
            <w:rStyle w:val="Hipervnculo"/>
            <w:noProof/>
          </w:rPr>
          <w:t xml:space="preserve">Figura 3.3: Gráficos para el cálculo de índices por regresión. </w:t>
        </w:r>
        <w:r w:rsidR="00C03AFE">
          <w:rPr>
            <w:noProof/>
            <w:webHidden/>
          </w:rPr>
          <w:tab/>
        </w:r>
        <w:r w:rsidR="00C03AFE">
          <w:rPr>
            <w:noProof/>
            <w:webHidden/>
          </w:rPr>
          <w:fldChar w:fldCharType="begin"/>
        </w:r>
        <w:r w:rsidR="00C03AFE">
          <w:rPr>
            <w:noProof/>
            <w:webHidden/>
          </w:rPr>
          <w:instrText xml:space="preserve"> PAGEREF _Toc138436856 \h </w:instrText>
        </w:r>
        <w:r w:rsidR="00C03AFE">
          <w:rPr>
            <w:noProof/>
            <w:webHidden/>
          </w:rPr>
        </w:r>
        <w:r w:rsidR="00C03AFE">
          <w:rPr>
            <w:noProof/>
            <w:webHidden/>
          </w:rPr>
          <w:fldChar w:fldCharType="separate"/>
        </w:r>
        <w:r w:rsidR="002C3C17">
          <w:rPr>
            <w:noProof/>
            <w:webHidden/>
          </w:rPr>
          <w:t>13</w:t>
        </w:r>
        <w:r w:rsidR="00C03AFE">
          <w:rPr>
            <w:noProof/>
            <w:webHidden/>
          </w:rPr>
          <w:fldChar w:fldCharType="end"/>
        </w:r>
      </w:hyperlink>
    </w:p>
    <w:p w14:paraId="5E189CFF" w14:textId="4E3E1ABA" w:rsidR="00C03AFE"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7" w:history="1">
        <w:r w:rsidR="00C03AFE" w:rsidRPr="008B0356">
          <w:rPr>
            <w:rStyle w:val="Hipervnculo"/>
            <w:noProof/>
          </w:rPr>
          <w:t xml:space="preserve">Figura 3.4: Gráficos para el cálculo de proyecciones. </w:t>
        </w:r>
        <w:r w:rsidR="00C03AFE">
          <w:rPr>
            <w:noProof/>
            <w:webHidden/>
          </w:rPr>
          <w:tab/>
        </w:r>
        <w:r w:rsidR="00C03AFE">
          <w:rPr>
            <w:noProof/>
            <w:webHidden/>
          </w:rPr>
          <w:fldChar w:fldCharType="begin"/>
        </w:r>
        <w:r w:rsidR="00C03AFE">
          <w:rPr>
            <w:noProof/>
            <w:webHidden/>
          </w:rPr>
          <w:instrText xml:space="preserve"> PAGEREF _Toc138436857 \h </w:instrText>
        </w:r>
        <w:r w:rsidR="00C03AFE">
          <w:rPr>
            <w:noProof/>
            <w:webHidden/>
          </w:rPr>
        </w:r>
        <w:r w:rsidR="00C03AFE">
          <w:rPr>
            <w:noProof/>
            <w:webHidden/>
          </w:rPr>
          <w:fldChar w:fldCharType="separate"/>
        </w:r>
        <w:r w:rsidR="002C3C17">
          <w:rPr>
            <w:noProof/>
            <w:webHidden/>
          </w:rPr>
          <w:t>14</w:t>
        </w:r>
        <w:r w:rsidR="00C03AFE">
          <w:rPr>
            <w:noProof/>
            <w:webHidden/>
          </w:rPr>
          <w:fldChar w:fldCharType="end"/>
        </w:r>
      </w:hyperlink>
    </w:p>
    <w:p w14:paraId="714BC05F" w14:textId="30A8BFF5" w:rsidR="00C03AFE"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8" w:history="1">
        <w:r w:rsidR="00C03AFE" w:rsidRPr="008B0356">
          <w:rPr>
            <w:rStyle w:val="Hipervnculo"/>
            <w:noProof/>
          </w:rPr>
          <w:t>Figura 3.5: Representación gráfica de la programación ganada.</w:t>
        </w:r>
        <w:r w:rsidR="00C03AFE">
          <w:rPr>
            <w:noProof/>
            <w:webHidden/>
          </w:rPr>
          <w:tab/>
        </w:r>
        <w:r w:rsidR="00C03AFE">
          <w:rPr>
            <w:noProof/>
            <w:webHidden/>
          </w:rPr>
          <w:fldChar w:fldCharType="begin"/>
        </w:r>
        <w:r w:rsidR="00C03AFE">
          <w:rPr>
            <w:noProof/>
            <w:webHidden/>
          </w:rPr>
          <w:instrText xml:space="preserve"> PAGEREF _Toc138436858 \h </w:instrText>
        </w:r>
        <w:r w:rsidR="00C03AFE">
          <w:rPr>
            <w:noProof/>
            <w:webHidden/>
          </w:rPr>
        </w:r>
        <w:r w:rsidR="00C03AFE">
          <w:rPr>
            <w:noProof/>
            <w:webHidden/>
          </w:rPr>
          <w:fldChar w:fldCharType="separate"/>
        </w:r>
        <w:r w:rsidR="002C3C17">
          <w:rPr>
            <w:noProof/>
            <w:webHidden/>
          </w:rPr>
          <w:t>15</w:t>
        </w:r>
        <w:r w:rsidR="00C03AFE">
          <w:rPr>
            <w:noProof/>
            <w:webHidden/>
          </w:rPr>
          <w:fldChar w:fldCharType="end"/>
        </w:r>
      </w:hyperlink>
    </w:p>
    <w:p w14:paraId="021FDF45" w14:textId="2168BEA5" w:rsidR="00C03AFE" w:rsidRDefault="000133A9">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9" w:history="1">
        <w:r w:rsidR="00C03AFE" w:rsidRPr="008B0356">
          <w:rPr>
            <w:rStyle w:val="Hipervnculo"/>
            <w:noProof/>
          </w:rPr>
          <w:t>Figura 4.2: Interfaz de GitKraken con el repositorio GitHub del proyecto abierto.</w:t>
        </w:r>
        <w:r w:rsidR="00C03AFE">
          <w:rPr>
            <w:noProof/>
            <w:webHidden/>
          </w:rPr>
          <w:tab/>
        </w:r>
        <w:r w:rsidR="00C03AFE">
          <w:rPr>
            <w:noProof/>
            <w:webHidden/>
          </w:rPr>
          <w:fldChar w:fldCharType="begin"/>
        </w:r>
        <w:r w:rsidR="00C03AFE">
          <w:rPr>
            <w:noProof/>
            <w:webHidden/>
          </w:rPr>
          <w:instrText xml:space="preserve"> PAGEREF _Toc138436859 \h </w:instrText>
        </w:r>
        <w:r w:rsidR="00C03AFE">
          <w:rPr>
            <w:noProof/>
            <w:webHidden/>
          </w:rPr>
        </w:r>
        <w:r w:rsidR="00C03AFE">
          <w:rPr>
            <w:noProof/>
            <w:webHidden/>
          </w:rPr>
          <w:fldChar w:fldCharType="separate"/>
        </w:r>
        <w:r w:rsidR="002C3C17">
          <w:rPr>
            <w:noProof/>
            <w:webHidden/>
          </w:rPr>
          <w:t>19</w:t>
        </w:r>
        <w:r w:rsidR="00C03AFE">
          <w:rPr>
            <w:noProof/>
            <w:webHidden/>
          </w:rPr>
          <w:fldChar w:fldCharType="end"/>
        </w:r>
      </w:hyperlink>
    </w:p>
    <w:p w14:paraId="73A341D1" w14:textId="1BC51D21" w:rsidR="006B5EC0" w:rsidRDefault="00FE0710" w:rsidP="004F2DF1">
      <w:pPr>
        <w:pStyle w:val="Textoindependiente"/>
        <w:tabs>
          <w:tab w:val="right" w:leader="dot" w:pos="7928"/>
        </w:tabs>
        <w:spacing w:before="62"/>
        <w:ind w:left="576"/>
        <w:rPr>
          <w:rFonts w:ascii="Times New Roman" w:hAnsi="Times New Roman"/>
          <w:color w:val="FF0000"/>
        </w:rPr>
        <w:sectPr w:rsidR="006B5EC0" w:rsidSect="00274871">
          <w:headerReference w:type="even" r:id="rId178"/>
          <w:footerReference w:type="even" r:id="rId179"/>
          <w:headerReference w:type="first" r:id="rId180"/>
          <w:footerReference w:type="first" r:id="rId181"/>
          <w:pgSz w:w="11910" w:h="16840"/>
          <w:pgMar w:top="1417" w:right="1701" w:bottom="1417" w:left="1701" w:header="0" w:footer="0" w:gutter="0"/>
          <w:pgNumType w:fmt="upperRoman"/>
          <w:cols w:space="720"/>
          <w:titlePg/>
          <w:docGrid w:linePitch="299"/>
        </w:sectPr>
      </w:pPr>
      <w:r w:rsidRPr="0051561E">
        <w:rPr>
          <w:rFonts w:ascii="Times New Roman" w:hAnsi="Times New Roman"/>
          <w:color w:val="FF0000"/>
          <w:sz w:val="24"/>
          <w:szCs w:val="24"/>
        </w:rPr>
        <w:fldChar w:fldCharType="end"/>
      </w:r>
    </w:p>
    <w:p w14:paraId="58B057E7" w14:textId="1CF1942D" w:rsidR="007D17D7" w:rsidRPr="00805DF3" w:rsidRDefault="007649CF" w:rsidP="00E747A8">
      <w:pPr>
        <w:pStyle w:val="Ttulo1"/>
        <w:rPr>
          <w:rFonts w:ascii="LM Sans 10" w:hAnsi="LM Sans 10"/>
        </w:rPr>
      </w:pPr>
      <w:bookmarkStart w:id="8" w:name="_Toc107521256"/>
      <w:bookmarkStart w:id="9" w:name="_Toc138438226"/>
      <w:r w:rsidRPr="00805DF3">
        <w:rPr>
          <w:rFonts w:ascii="LM Sans 10" w:hAnsi="LM Sans 10"/>
          <w:noProof/>
        </w:rPr>
        <w:lastRenderedPageBreak/>
        <mc:AlternateContent>
          <mc:Choice Requires="wps">
            <w:drawing>
              <wp:anchor distT="0" distB="0" distL="0" distR="0" simplePos="0" relativeHeight="251658752" behindDoc="1" locked="0" layoutInCell="1" allowOverlap="1" wp14:anchorId="58B059AA" wp14:editId="562B6B6E">
                <wp:simplePos x="0" y="0"/>
                <wp:positionH relativeFrom="page">
                  <wp:posOffset>1452245</wp:posOffset>
                </wp:positionH>
                <wp:positionV relativeFrom="paragraph">
                  <wp:posOffset>-43180</wp:posOffset>
                </wp:positionV>
                <wp:extent cx="4669155" cy="1270"/>
                <wp:effectExtent l="0" t="0" r="0" b="0"/>
                <wp:wrapTopAndBottom/>
                <wp:docPr id="7" name="Forma libre: forma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9B7794D" id="Forma libre: forma 7" o:spid="_x0000_s1026" style="position:absolute;margin-left:114.35pt;margin-top:-3.4pt;width:367.65pt;height:.1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bookmarkStart w:id="10" w:name="Introducción"/>
      <w:bookmarkStart w:id="11" w:name="_bookmark2"/>
      <w:bookmarkEnd w:id="10"/>
      <w:bookmarkEnd w:id="11"/>
      <w:r w:rsidR="00F97B56" w:rsidRPr="00805DF3">
        <w:rPr>
          <w:rFonts w:ascii="LM Sans 10" w:hAnsi="LM Sans 10"/>
          <w:w w:val="121"/>
        </w:rPr>
        <w:t>Introducción</w:t>
      </w:r>
      <w:bookmarkEnd w:id="8"/>
      <w:bookmarkEnd w:id="9"/>
    </w:p>
    <w:p w14:paraId="58B057E8" w14:textId="2D4A7DC5" w:rsidR="007D17D7" w:rsidRDefault="000133A9">
      <w:pPr>
        <w:pStyle w:val="Textoindependiente"/>
        <w:spacing w:before="3"/>
        <w:rPr>
          <w:rFonts w:ascii="Trebuchet MS"/>
          <w:b/>
          <w:sz w:val="12"/>
        </w:rPr>
      </w:pPr>
      <w:r>
        <w:pict w14:anchorId="58B059AA">
          <v:shape id="docshape777" o:spid="_x0000_s2387" style="position:absolute;margin-left:112.85pt;margin-top:8.3pt;width:367.65pt;height:.1pt;z-index:-15724544;mso-wrap-distance-left:0;mso-wrap-distance-right:0;mso-position-horizontal-relative:page" coordorigin="2257,166" coordsize="7353,0" path="m2257,166r7352,e" filled="f" strokeweight=".14042mm">
            <v:path arrowok="t"/>
            <w10:wrap type="topAndBottom" anchorx="page"/>
          </v:shape>
        </w:pict>
      </w:r>
    </w:p>
    <w:p w14:paraId="58B057E9" w14:textId="4543D955" w:rsidR="007D17D7" w:rsidRDefault="007D17D7">
      <w:pPr>
        <w:pStyle w:val="Textoindependiente"/>
        <w:rPr>
          <w:rFonts w:ascii="Trebuchet MS"/>
          <w:b/>
          <w:sz w:val="20"/>
        </w:rPr>
      </w:pPr>
    </w:p>
    <w:p w14:paraId="58B057EA" w14:textId="0091A444" w:rsidR="007D17D7" w:rsidRDefault="007D17D7">
      <w:pPr>
        <w:pStyle w:val="Textoindependiente"/>
        <w:rPr>
          <w:rFonts w:ascii="Trebuchet MS"/>
          <w:b/>
          <w:sz w:val="20"/>
        </w:rPr>
      </w:pPr>
    </w:p>
    <w:p w14:paraId="58B057EB" w14:textId="21B14F03" w:rsidR="007D17D7" w:rsidRDefault="007D17D7">
      <w:pPr>
        <w:pStyle w:val="Textoindependiente"/>
        <w:rPr>
          <w:rFonts w:ascii="Trebuchet MS"/>
          <w:b/>
          <w:sz w:val="20"/>
        </w:rPr>
      </w:pPr>
    </w:p>
    <w:p w14:paraId="73490D9B" w14:textId="69756069" w:rsidR="00697F8E" w:rsidRDefault="00697F8E" w:rsidP="00680400">
      <w:pPr>
        <w:pStyle w:val="NormalPPrincipal"/>
      </w:pPr>
      <w:r>
        <w:t>La docencia en línea ha sufrido una evolución forzada debido a la pandemia global que hemos vivido en años anteriores.</w:t>
      </w:r>
      <w:r w:rsidR="00BB2CB8" w:rsidRPr="00BB2CB8">
        <w:t xml:space="preserve"> </w:t>
      </w:r>
      <w:r w:rsidR="00BB2CB8">
        <w:t>Como consecuencia, este modelo de enseñanza ha experimentado un aumento de alumnos con un interés en aprender en cualquier lugar del mundo y en cualquier momento.</w:t>
      </w:r>
    </w:p>
    <w:p w14:paraId="4A16BB0F" w14:textId="172205EE" w:rsidR="00BB2CB8" w:rsidRDefault="00BB2CB8" w:rsidP="00680400">
      <w:pPr>
        <w:pStyle w:val="NormalPPrincipal"/>
      </w:pPr>
      <w:r>
        <w:t xml:space="preserve">El principal ejemplo es UBUVirtual, la plataforma educativa de la </w:t>
      </w:r>
      <w:r w:rsidR="001F498B">
        <w:t>Universidad de Burgos, donde utiliza Moodle para la creación y publicación de cuestionarios para las diferentes asignaturas que imparten.</w:t>
      </w:r>
    </w:p>
    <w:p w14:paraId="2DF16819" w14:textId="15169911" w:rsidR="001F498B" w:rsidRDefault="001F498B" w:rsidP="00680400">
      <w:pPr>
        <w:pStyle w:val="NormalPPrincipal"/>
      </w:pPr>
      <w:r>
        <w:t xml:space="preserve">Poder tener una herramienta especializada que facilite a los docentes utilizar la plataforma de forma ágil y eficiente se ha convertido en una necesidad. Dicha herramienta se debe centrar en ahorrar tiempo y ser empleado en la automatización y no en la configuración </w:t>
      </w:r>
      <w:r w:rsidR="00832EEE">
        <w:t xml:space="preserve">manual </w:t>
      </w:r>
      <w:r>
        <w:t xml:space="preserve">de cada cuestionario. </w:t>
      </w:r>
    </w:p>
    <w:p w14:paraId="1AA27AFA" w14:textId="5F0FDB72" w:rsidR="00832EEE" w:rsidRDefault="00832EEE" w:rsidP="00680400">
      <w:pPr>
        <w:pStyle w:val="NormalPPrincipal"/>
      </w:pPr>
      <w:r>
        <w:t>El proyecto presentado surge de esta necesidad, una aplicación de escritorio orientado a la creación de un enunciado con su solución sobre el seguimiento y control de proyectos, principalmente por el método del valor ganado y la programación ganada, en un fichero con formato .XML para luego ser importados en Moodle.</w:t>
      </w:r>
    </w:p>
    <w:p w14:paraId="54D1EB5C" w14:textId="77777777" w:rsidR="00832EEE" w:rsidRDefault="00832EEE" w:rsidP="00680400">
      <w:pPr>
        <w:pStyle w:val="NormalPPrincipal"/>
      </w:pPr>
    </w:p>
    <w:p w14:paraId="1571C657" w14:textId="00005D82" w:rsidR="00963514" w:rsidRDefault="00B80CF5" w:rsidP="005E4E28">
      <w:pPr>
        <w:pStyle w:val="Titulo2Principal"/>
        <w:numPr>
          <w:ilvl w:val="1"/>
          <w:numId w:val="3"/>
        </w:numPr>
        <w:ind w:left="720"/>
      </w:pPr>
      <w:bookmarkStart w:id="12" w:name="_Toc138438227"/>
      <w:r>
        <w:t>Tipo de preguntas</w:t>
      </w:r>
      <w:bookmarkEnd w:id="12"/>
    </w:p>
    <w:p w14:paraId="677B05A7" w14:textId="4A216370" w:rsidR="00B80CF5" w:rsidRDefault="00B80CF5" w:rsidP="00B80CF5">
      <w:pPr>
        <w:pStyle w:val="NormalPPrincipal"/>
        <w:ind w:left="450" w:firstLine="0"/>
      </w:pPr>
      <w:r>
        <w:t>Las diferentes preguntas que se pueden generar a partir de la aplicación son las siguientes</w:t>
      </w:r>
      <w:r w:rsidR="004F28F1">
        <w:t xml:space="preserve">, explico los conceptos teóricos que abarcan las diferentes preguntas en punto posteriores </w:t>
      </w:r>
      <w:r w:rsidR="001C37B2">
        <w:t>(Conceptos teóricos)</w:t>
      </w:r>
      <w:r>
        <w:t>:</w:t>
      </w:r>
    </w:p>
    <w:p w14:paraId="2FDBD025" w14:textId="77777777" w:rsidR="00B80CF5" w:rsidRDefault="00B80CF5" w:rsidP="00B80CF5">
      <w:pPr>
        <w:pStyle w:val="NormalPPrincipal"/>
        <w:numPr>
          <w:ilvl w:val="0"/>
          <w:numId w:val="26"/>
        </w:numPr>
      </w:pPr>
      <w:r w:rsidRPr="00B80CF5">
        <w:rPr>
          <w:b/>
          <w:bCs/>
          <w:u w:val="single"/>
        </w:rPr>
        <w:t>Tabla</w:t>
      </w:r>
      <w:r>
        <w:t xml:space="preserve">: </w:t>
      </w:r>
      <w:r w:rsidR="00330C1D">
        <w:t xml:space="preserve">Dada un conjunto de datos sobre el seguimiento de un proyecto en el momento de su análisis, con diferente número de tareas, se debe analizar el </w:t>
      </w:r>
      <w:r w:rsidR="00330C1D" w:rsidRPr="00330C1D">
        <w:t>valor planificado, coste actual</w:t>
      </w:r>
      <w:r w:rsidR="00330C1D">
        <w:t xml:space="preserve">, </w:t>
      </w:r>
      <w:r w:rsidR="00330C1D" w:rsidRPr="00330C1D">
        <w:t>valor ganado</w:t>
      </w:r>
      <w:r w:rsidR="00330C1D">
        <w:t>, CPI y SPI.</w:t>
      </w:r>
    </w:p>
    <w:p w14:paraId="760A34C1" w14:textId="3EADE29F" w:rsidR="00A40AD6" w:rsidRDefault="00330C1D" w:rsidP="00B80CF5">
      <w:pPr>
        <w:pStyle w:val="NormalPPrincipal"/>
        <w:ind w:left="700" w:firstLine="0"/>
      </w:pPr>
      <w:r>
        <w:lastRenderedPageBreak/>
        <w:t xml:space="preserve">En la siguiente imagen enseño </w:t>
      </w:r>
      <w:r w:rsidR="00A40AD6">
        <w:t>como sería este tipo de preguntas usando una plantilla de la asignatura de Gestión de Proyectos.</w:t>
      </w:r>
    </w:p>
    <w:p w14:paraId="0BC75F40" w14:textId="0D4CF7C8" w:rsidR="000324DC" w:rsidRDefault="007B764C" w:rsidP="00A40AD6">
      <w:pPr>
        <w:pStyle w:val="NormalPPrincipal"/>
      </w:pPr>
      <w:r>
        <w:rPr>
          <w:noProof/>
        </w:rPr>
        <w:drawing>
          <wp:inline distT="0" distB="0" distL="0" distR="0" wp14:anchorId="15EAD628" wp14:editId="2CBF5F81">
            <wp:extent cx="5752525" cy="2560320"/>
            <wp:effectExtent l="0" t="0" r="635" b="0"/>
            <wp:docPr id="207201224"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01224" name="Imagen 1" descr="Interfaz de usuario gráfica, Texto, Aplicación&#10;&#10;Descripción generada automáticamente"/>
                    <pic:cNvPicPr>
                      <a:picLocks noChangeAspect="1" noChangeArrowheads="1"/>
                    </pic:cNvPicPr>
                  </pic:nvPicPr>
                  <pic:blipFill rotWithShape="1">
                    <a:blip r:embed="rId182">
                      <a:extLst>
                        <a:ext uri="{28A0092B-C50C-407E-A947-70E740481C1C}">
                          <a14:useLocalDpi xmlns:a14="http://schemas.microsoft.com/office/drawing/2010/main" val="0"/>
                        </a:ext>
                      </a:extLst>
                    </a:blip>
                    <a:srcRect l="10381" t="5111" r="5420" b="10025"/>
                    <a:stretch/>
                  </pic:blipFill>
                  <pic:spPr bwMode="auto">
                    <a:xfrm>
                      <a:off x="0" y="0"/>
                      <a:ext cx="5773966" cy="2569863"/>
                    </a:xfrm>
                    <a:prstGeom prst="rect">
                      <a:avLst/>
                    </a:prstGeom>
                    <a:noFill/>
                    <a:ln>
                      <a:noFill/>
                    </a:ln>
                    <a:extLst>
                      <a:ext uri="{53640926-AAD7-44D8-BBD7-CCE9431645EC}">
                        <a14:shadowObscured xmlns:a14="http://schemas.microsoft.com/office/drawing/2010/main"/>
                      </a:ext>
                    </a:extLst>
                  </pic:spPr>
                </pic:pic>
              </a:graphicData>
            </a:graphic>
          </wp:inline>
        </w:drawing>
      </w:r>
    </w:p>
    <w:p w14:paraId="58D58EEB" w14:textId="0C0D2FDB" w:rsidR="000778AA" w:rsidRDefault="00BF6642" w:rsidP="00BF6642">
      <w:pPr>
        <w:pStyle w:val="Piedefoto"/>
      </w:pPr>
      <w:bookmarkStart w:id="13" w:name="_Toc107941509"/>
      <w:bookmarkStart w:id="14" w:name="_Toc138436851"/>
      <w:r>
        <w:t xml:space="preserve">Figura 1.1: </w:t>
      </w:r>
      <w:r w:rsidR="00A40AD6">
        <w:t>Pregunta tipo tabla</w:t>
      </w:r>
      <w:r>
        <w:t>. Imagen facilitada por los tutores.</w:t>
      </w:r>
      <w:bookmarkEnd w:id="13"/>
      <w:bookmarkEnd w:id="14"/>
    </w:p>
    <w:p w14:paraId="37CEBD9A" w14:textId="42BA494E" w:rsidR="00B80CF5" w:rsidRDefault="00B80CF5" w:rsidP="00C876C6">
      <w:pPr>
        <w:pStyle w:val="NormalPPrincipal"/>
        <w:numPr>
          <w:ilvl w:val="0"/>
          <w:numId w:val="26"/>
        </w:numPr>
      </w:pPr>
      <w:r>
        <w:t xml:space="preserve">Valor Ganado: </w:t>
      </w:r>
      <w:r w:rsidR="00C876C6">
        <w:t>Dada una gráfica sobre el seguimiento de un proyecto en el momento de su análisis, se debe analizar el coste, tiempo y la estimación al usar el valor ganado.</w:t>
      </w:r>
    </w:p>
    <w:p w14:paraId="114C9896" w14:textId="77777777" w:rsidR="00B80CF5" w:rsidRDefault="00B80CF5" w:rsidP="00B80CF5">
      <w:pPr>
        <w:pStyle w:val="NormalPPrincipal"/>
        <w:ind w:left="700" w:firstLine="0"/>
      </w:pPr>
      <w:r>
        <w:t>En la siguiente imagen enseño como sería este tipo de preguntas usando una plantilla de la asignatura de Gestión de Proyectos.</w:t>
      </w:r>
    </w:p>
    <w:p w14:paraId="79412225" w14:textId="5F1596CD" w:rsidR="00963514" w:rsidRDefault="007B764C" w:rsidP="007B764C">
      <w:pPr>
        <w:pStyle w:val="NormalPPrincipal"/>
        <w:keepNext/>
        <w:jc w:val="center"/>
      </w:pPr>
      <w:r w:rsidRPr="007B764C">
        <w:rPr>
          <w:noProof/>
        </w:rPr>
        <w:lastRenderedPageBreak/>
        <w:drawing>
          <wp:inline distT="0" distB="0" distL="0" distR="0" wp14:anchorId="5A471388" wp14:editId="79E3E92C">
            <wp:extent cx="4084320" cy="3861395"/>
            <wp:effectExtent l="0" t="0" r="0" b="6350"/>
            <wp:docPr id="678448619"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448619" name="Imagen 1" descr="Gráfico&#10;&#10;Descripción generada automáticamente"/>
                    <pic:cNvPicPr/>
                  </pic:nvPicPr>
                  <pic:blipFill>
                    <a:blip r:embed="rId183"/>
                    <a:stretch>
                      <a:fillRect/>
                    </a:stretch>
                  </pic:blipFill>
                  <pic:spPr>
                    <a:xfrm>
                      <a:off x="0" y="0"/>
                      <a:ext cx="4112727" cy="3888251"/>
                    </a:xfrm>
                    <a:prstGeom prst="rect">
                      <a:avLst/>
                    </a:prstGeom>
                  </pic:spPr>
                </pic:pic>
              </a:graphicData>
            </a:graphic>
          </wp:inline>
        </w:drawing>
      </w:r>
    </w:p>
    <w:p w14:paraId="52C7E1BF" w14:textId="509467F0" w:rsidR="00963514" w:rsidRDefault="00BF6642" w:rsidP="00BF6642">
      <w:pPr>
        <w:pStyle w:val="Piedefoto"/>
      </w:pPr>
      <w:bookmarkStart w:id="15" w:name="_Toc107941510"/>
      <w:bookmarkStart w:id="16" w:name="_Toc138436852"/>
      <w:r>
        <w:t>Figura 1.2</w:t>
      </w:r>
      <w:bookmarkEnd w:id="15"/>
      <w:r w:rsidR="00B80CF5">
        <w:t>: Pregunta tipo valor ganado. Imagen facilitada por los tutores.</w:t>
      </w:r>
      <w:bookmarkEnd w:id="16"/>
    </w:p>
    <w:p w14:paraId="442D0961" w14:textId="7937D350" w:rsidR="00C876C6" w:rsidRDefault="00B80CF5" w:rsidP="00C876C6">
      <w:pPr>
        <w:pStyle w:val="NormalPPrincipal"/>
        <w:numPr>
          <w:ilvl w:val="0"/>
          <w:numId w:val="26"/>
        </w:numPr>
      </w:pPr>
      <w:bookmarkStart w:id="17" w:name="_Toc107941511"/>
      <w:r>
        <w:t xml:space="preserve">Programación Ganada: </w:t>
      </w:r>
      <w:r w:rsidR="00C876C6">
        <w:t xml:space="preserve">Dada una gráfica sobre el seguimiento de un proyecto en el momento de su análisis, se debe calcular el </w:t>
      </w:r>
      <w:proofErr w:type="spellStart"/>
      <w:r w:rsidR="00C876C6">
        <w:t>Cost</w:t>
      </w:r>
      <w:proofErr w:type="spellEnd"/>
      <w:r w:rsidR="00C876C6">
        <w:t xml:space="preserve"> </w:t>
      </w:r>
      <w:proofErr w:type="spellStart"/>
      <w:r w:rsidR="00C876C6">
        <w:t>Variance</w:t>
      </w:r>
      <w:proofErr w:type="spellEnd"/>
      <w:r w:rsidR="00C876C6">
        <w:t>, SPI y al utilizar la programación ganada indicar cómo va el proyecto.</w:t>
      </w:r>
    </w:p>
    <w:p w14:paraId="67B8F1B7" w14:textId="0AC21FEA" w:rsidR="00B80CF5" w:rsidRDefault="00C876C6" w:rsidP="00D56FF7">
      <w:pPr>
        <w:pStyle w:val="NormalPPrincipal"/>
        <w:ind w:left="700" w:firstLine="0"/>
      </w:pPr>
      <w:r>
        <w:t>En la siguiente imagen enseño como sería este tipo de preguntas usando una plantilla de la asignatura de Gestión de Proyectos.</w:t>
      </w:r>
    </w:p>
    <w:p w14:paraId="66DE2C0B" w14:textId="4AB85BF9" w:rsidR="00D56FF7" w:rsidRDefault="00D56FF7" w:rsidP="00D56FF7">
      <w:pPr>
        <w:pStyle w:val="NormalPPrincipal"/>
        <w:ind w:left="700" w:firstLine="0"/>
        <w:jc w:val="center"/>
      </w:pPr>
      <w:r w:rsidRPr="007B764C">
        <w:rPr>
          <w:noProof/>
        </w:rPr>
        <w:lastRenderedPageBreak/>
        <w:drawing>
          <wp:inline distT="0" distB="0" distL="0" distR="0" wp14:anchorId="1DAD3FAB" wp14:editId="1A703F4B">
            <wp:extent cx="4258269" cy="4696480"/>
            <wp:effectExtent l="0" t="0" r="9525" b="8890"/>
            <wp:docPr id="884559456"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559456" name="Imagen 1" descr="Gráfico&#10;&#10;Descripción generada automáticamente"/>
                    <pic:cNvPicPr/>
                  </pic:nvPicPr>
                  <pic:blipFill>
                    <a:blip r:embed="rId184"/>
                    <a:stretch>
                      <a:fillRect/>
                    </a:stretch>
                  </pic:blipFill>
                  <pic:spPr>
                    <a:xfrm>
                      <a:off x="0" y="0"/>
                      <a:ext cx="4258269" cy="4696480"/>
                    </a:xfrm>
                    <a:prstGeom prst="rect">
                      <a:avLst/>
                    </a:prstGeom>
                  </pic:spPr>
                </pic:pic>
              </a:graphicData>
            </a:graphic>
          </wp:inline>
        </w:drawing>
      </w:r>
    </w:p>
    <w:p w14:paraId="400D26E7" w14:textId="4ECE2B92" w:rsidR="00D04C32" w:rsidRPr="000C39ED" w:rsidRDefault="00BF6642" w:rsidP="00BF6642">
      <w:pPr>
        <w:pStyle w:val="Piedefoto"/>
      </w:pPr>
      <w:bookmarkStart w:id="18" w:name="_Toc138436853"/>
      <w:r>
        <w:t xml:space="preserve">Figura 1.3: </w:t>
      </w:r>
      <w:bookmarkEnd w:id="17"/>
      <w:r w:rsidR="00C876C6">
        <w:t>Pregunta tipo programación ganada. Imagen facilitada por los tutores.</w:t>
      </w:r>
      <w:bookmarkEnd w:id="18"/>
    </w:p>
    <w:p w14:paraId="3FB1021D" w14:textId="77777777" w:rsidR="00963514" w:rsidRDefault="00963514" w:rsidP="00963514">
      <w:pPr>
        <w:pStyle w:val="NormalPPrincipal"/>
      </w:pPr>
    </w:p>
    <w:p w14:paraId="770B72D7" w14:textId="054F70CC" w:rsidR="00963514" w:rsidRDefault="00963514" w:rsidP="005E4E28">
      <w:pPr>
        <w:pStyle w:val="Titulo2Principal"/>
        <w:numPr>
          <w:ilvl w:val="1"/>
          <w:numId w:val="3"/>
        </w:numPr>
        <w:ind w:left="720"/>
      </w:pPr>
      <w:bookmarkStart w:id="19" w:name="_Toc107521258"/>
      <w:bookmarkStart w:id="20" w:name="_Toc107521851"/>
      <w:bookmarkStart w:id="21" w:name="_Toc138438228"/>
      <w:r>
        <w:t>Estructura de la memoria</w:t>
      </w:r>
      <w:bookmarkEnd w:id="19"/>
      <w:bookmarkEnd w:id="20"/>
      <w:bookmarkEnd w:id="21"/>
    </w:p>
    <w:p w14:paraId="1CEB045A" w14:textId="115C5896" w:rsidR="00725688" w:rsidRDefault="00C876C6" w:rsidP="00390AA0">
      <w:pPr>
        <w:pStyle w:val="NormalPrincipal"/>
        <w:spacing w:before="185"/>
        <w:ind w:left="0" w:firstLine="0"/>
      </w:pPr>
      <w:r>
        <w:t>Para el desarrollo de l</w:t>
      </w:r>
      <w:r w:rsidR="00647018">
        <w:t xml:space="preserve">a memoria se </w:t>
      </w:r>
      <w:r>
        <w:t xml:space="preserve">ha </w:t>
      </w:r>
      <w:r w:rsidR="00647018">
        <w:t>organiza</w:t>
      </w:r>
      <w:r>
        <w:t>do</w:t>
      </w:r>
      <w:r w:rsidR="00647018">
        <w:t xml:space="preserve"> de la siguiente manera:</w:t>
      </w:r>
    </w:p>
    <w:p w14:paraId="3082D6FB" w14:textId="1C0B98F0" w:rsidR="006E6E29" w:rsidRDefault="006E6E29" w:rsidP="0000480B">
      <w:pPr>
        <w:pStyle w:val="NormalPrincipal"/>
        <w:numPr>
          <w:ilvl w:val="0"/>
          <w:numId w:val="4"/>
        </w:numPr>
        <w:spacing w:before="185"/>
        <w:ind w:right="0" w:hanging="357"/>
      </w:pPr>
      <w:r>
        <w:rPr>
          <w:b/>
          <w:bCs/>
        </w:rPr>
        <w:t>Introducción</w:t>
      </w:r>
      <w:r w:rsidR="00DB1713">
        <w:rPr>
          <w:b/>
          <w:bCs/>
        </w:rPr>
        <w:t>.</w:t>
      </w:r>
      <w:r>
        <w:rPr>
          <w:b/>
          <w:bCs/>
        </w:rPr>
        <w:t xml:space="preserve"> </w:t>
      </w:r>
      <w:r w:rsidR="00047EDC">
        <w:t xml:space="preserve">Descripción </w:t>
      </w:r>
      <w:r w:rsidR="00D611C9">
        <w:t>y contexto del proyecto realizado, estructura de</w:t>
      </w:r>
      <w:r w:rsidR="00C876C6">
        <w:t>l</w:t>
      </w:r>
      <w:r w:rsidR="00D611C9">
        <w:t xml:space="preserve"> documento presentado y</w:t>
      </w:r>
      <w:r w:rsidR="00F848A9">
        <w:t xml:space="preserve"> </w:t>
      </w:r>
      <w:r w:rsidR="00C876C6">
        <w:t>los contenidos que</w:t>
      </w:r>
      <w:r w:rsidR="00F848A9">
        <w:t xml:space="preserve"> han sido </w:t>
      </w:r>
      <w:r w:rsidR="00C876C6">
        <w:t>añadidos</w:t>
      </w:r>
      <w:r w:rsidR="00F848A9">
        <w:t>.</w:t>
      </w:r>
    </w:p>
    <w:p w14:paraId="782F5EB5" w14:textId="77777777" w:rsidR="00C7741F" w:rsidRDefault="00C7741F" w:rsidP="0000480B">
      <w:pPr>
        <w:pStyle w:val="NormalPrincipal"/>
        <w:ind w:left="709" w:right="0" w:firstLine="0"/>
      </w:pPr>
    </w:p>
    <w:p w14:paraId="3953A7A9" w14:textId="5B7713AF" w:rsidR="00F426B8" w:rsidRDefault="00117983" w:rsidP="0000480B">
      <w:pPr>
        <w:pStyle w:val="NormalPrincipal"/>
        <w:numPr>
          <w:ilvl w:val="0"/>
          <w:numId w:val="4"/>
        </w:numPr>
        <w:ind w:right="0" w:hanging="357"/>
      </w:pPr>
      <w:r>
        <w:rPr>
          <w:b/>
          <w:bCs/>
        </w:rPr>
        <w:t>Objetivos del proyecto</w:t>
      </w:r>
      <w:r w:rsidR="00DB1713">
        <w:rPr>
          <w:b/>
          <w:bCs/>
        </w:rPr>
        <w:t>.</w:t>
      </w:r>
      <w:r w:rsidR="00EF031C">
        <w:t xml:space="preserve"> </w:t>
      </w:r>
      <w:r w:rsidR="00C876C6">
        <w:t>Explicación de los o</w:t>
      </w:r>
      <w:r w:rsidR="00EF031C">
        <w:t xml:space="preserve">bjetivos que se buscaban </w:t>
      </w:r>
      <w:r w:rsidR="00C876C6">
        <w:t>completar</w:t>
      </w:r>
      <w:r w:rsidR="00EF031C">
        <w:t xml:space="preserve"> con </w:t>
      </w:r>
      <w:r w:rsidR="00C876C6">
        <w:t xml:space="preserve">la realización </w:t>
      </w:r>
      <w:r w:rsidR="00EF031C">
        <w:t>de este proyecto</w:t>
      </w:r>
      <w:r w:rsidR="0003784F">
        <w:t>.</w:t>
      </w:r>
    </w:p>
    <w:p w14:paraId="558C1AD1" w14:textId="77777777" w:rsidR="00F426B8" w:rsidRDefault="00F426B8" w:rsidP="0000480B">
      <w:pPr>
        <w:pStyle w:val="NormalPrincipal"/>
        <w:ind w:left="709" w:right="0" w:firstLine="0"/>
      </w:pPr>
    </w:p>
    <w:p w14:paraId="56C665EA" w14:textId="184AC966" w:rsidR="00E25020" w:rsidRDefault="00295D57" w:rsidP="0000480B">
      <w:pPr>
        <w:pStyle w:val="NormalPrincipal"/>
        <w:numPr>
          <w:ilvl w:val="0"/>
          <w:numId w:val="4"/>
        </w:numPr>
        <w:ind w:right="0" w:hanging="357"/>
      </w:pPr>
      <w:r>
        <w:rPr>
          <w:b/>
          <w:bCs/>
        </w:rPr>
        <w:t>Conceptos teóricos</w:t>
      </w:r>
      <w:r w:rsidR="00DB1713">
        <w:t>.</w:t>
      </w:r>
      <w:r w:rsidR="00792DBD">
        <w:t xml:space="preserve"> Marco y contexto teórico </w:t>
      </w:r>
      <w:r w:rsidR="00C876C6">
        <w:t>sobre los diferentes conceptos utilizados durante el proyecto</w:t>
      </w:r>
      <w:r w:rsidR="00792DBD">
        <w:t>.</w:t>
      </w:r>
    </w:p>
    <w:p w14:paraId="05C58809" w14:textId="77777777" w:rsidR="00F426B8" w:rsidRDefault="00F426B8" w:rsidP="0000480B">
      <w:pPr>
        <w:pStyle w:val="NormalPrincipal"/>
        <w:ind w:left="709" w:right="0" w:firstLine="0"/>
      </w:pPr>
    </w:p>
    <w:p w14:paraId="6621CCDE" w14:textId="40D247AE" w:rsidR="00E8302F" w:rsidRDefault="00E8302F" w:rsidP="0000480B">
      <w:pPr>
        <w:pStyle w:val="NormalPrincipal"/>
        <w:numPr>
          <w:ilvl w:val="0"/>
          <w:numId w:val="4"/>
        </w:numPr>
        <w:ind w:right="0" w:hanging="357"/>
      </w:pPr>
      <w:r>
        <w:rPr>
          <w:b/>
          <w:bCs/>
        </w:rPr>
        <w:t>Técnicas y herramientas</w:t>
      </w:r>
      <w:r w:rsidR="00DB1713">
        <w:t>.</w:t>
      </w:r>
      <w:r w:rsidR="003673B5">
        <w:t xml:space="preserve"> Utilidades y </w:t>
      </w:r>
      <w:r w:rsidR="005F072C">
        <w:t xml:space="preserve">procedimientos que se han seguido para la realización </w:t>
      </w:r>
      <w:r w:rsidR="00C876C6">
        <w:t>y el correcto funcionamiento del proyecto</w:t>
      </w:r>
      <w:r w:rsidR="005F072C">
        <w:t>.</w:t>
      </w:r>
    </w:p>
    <w:p w14:paraId="6A81DBE1" w14:textId="77777777" w:rsidR="00F426B8" w:rsidRDefault="00F426B8" w:rsidP="0000480B">
      <w:pPr>
        <w:pStyle w:val="NormalPrincipal"/>
        <w:ind w:left="709" w:right="0" w:firstLine="0"/>
      </w:pPr>
    </w:p>
    <w:p w14:paraId="55E9AC53" w14:textId="3BE3B16E" w:rsidR="00E8302F" w:rsidRDefault="00E8302F" w:rsidP="0000480B">
      <w:pPr>
        <w:pStyle w:val="NormalPrincipal"/>
        <w:numPr>
          <w:ilvl w:val="0"/>
          <w:numId w:val="4"/>
        </w:numPr>
        <w:ind w:right="0" w:hanging="357"/>
      </w:pPr>
      <w:r>
        <w:rPr>
          <w:b/>
          <w:bCs/>
        </w:rPr>
        <w:t>Aspectos relevantes del desarrollo del proyecto</w:t>
      </w:r>
      <w:r w:rsidR="00DB1713">
        <w:t>.</w:t>
      </w:r>
      <w:r w:rsidR="00FA17F8">
        <w:t xml:space="preserve"> </w:t>
      </w:r>
      <w:r w:rsidR="00C876C6">
        <w:t>Recoge</w:t>
      </w:r>
      <w:r w:rsidR="00B41EDE">
        <w:t xml:space="preserve"> los aspectos más importantes al </w:t>
      </w:r>
      <w:r w:rsidR="00FA17F8">
        <w:t>llev</w:t>
      </w:r>
      <w:r w:rsidR="00B41EDE">
        <w:t>ar</w:t>
      </w:r>
      <w:r w:rsidR="00FA17F8">
        <w:t xml:space="preserve"> a cabo el proyecto.</w:t>
      </w:r>
    </w:p>
    <w:p w14:paraId="6A7B61D7" w14:textId="77777777" w:rsidR="00F426B8" w:rsidRDefault="00F426B8" w:rsidP="0000480B">
      <w:pPr>
        <w:pStyle w:val="NormalPrincipal"/>
        <w:ind w:left="709" w:right="0" w:firstLine="0"/>
      </w:pPr>
    </w:p>
    <w:p w14:paraId="4D27A2C8" w14:textId="0778754D" w:rsidR="00F426B8" w:rsidRDefault="00E8302F" w:rsidP="0000480B">
      <w:pPr>
        <w:pStyle w:val="NormalPrincipal"/>
        <w:numPr>
          <w:ilvl w:val="0"/>
          <w:numId w:val="4"/>
        </w:numPr>
        <w:ind w:right="0" w:hanging="357"/>
      </w:pPr>
      <w:r>
        <w:rPr>
          <w:b/>
          <w:bCs/>
        </w:rPr>
        <w:t>Trabajos relacionados</w:t>
      </w:r>
      <w:r w:rsidR="00DB1713">
        <w:t>.</w:t>
      </w:r>
      <w:r w:rsidR="00FA17F8">
        <w:t xml:space="preserve"> Proyectos similares al presentado </w:t>
      </w:r>
      <w:r w:rsidR="00B41EDE">
        <w:t>que han sido desarrollados por compañeros.</w:t>
      </w:r>
    </w:p>
    <w:p w14:paraId="074069CD" w14:textId="77777777" w:rsidR="00F426B8" w:rsidRDefault="00F426B8" w:rsidP="0000480B">
      <w:pPr>
        <w:pStyle w:val="NormalPrincipal"/>
        <w:ind w:left="709" w:right="0" w:firstLine="0"/>
      </w:pPr>
    </w:p>
    <w:p w14:paraId="7859D91F" w14:textId="7B199B05" w:rsidR="00E8302F" w:rsidRDefault="00656EC0" w:rsidP="0000480B">
      <w:pPr>
        <w:pStyle w:val="NormalPrincipal"/>
        <w:numPr>
          <w:ilvl w:val="0"/>
          <w:numId w:val="4"/>
        </w:numPr>
        <w:ind w:right="0" w:hanging="357"/>
      </w:pPr>
      <w:r>
        <w:rPr>
          <w:b/>
          <w:bCs/>
        </w:rPr>
        <w:t>Conclusiones y Líneas de trabajo futuras</w:t>
      </w:r>
      <w:r w:rsidR="00DB1713">
        <w:rPr>
          <w:b/>
          <w:bCs/>
        </w:rPr>
        <w:t>.</w:t>
      </w:r>
      <w:r w:rsidR="00671281">
        <w:rPr>
          <w:b/>
          <w:bCs/>
        </w:rPr>
        <w:t xml:space="preserve"> </w:t>
      </w:r>
      <w:r w:rsidR="00F33EC3">
        <w:t>Deducciones a las que se han llegado tras la realización del proyecto y posibles futuras</w:t>
      </w:r>
      <w:r w:rsidR="007C5046">
        <w:t xml:space="preserve"> </w:t>
      </w:r>
      <w:r w:rsidR="005D471A">
        <w:t>funcionalidades</w:t>
      </w:r>
      <w:r w:rsidR="007C5046">
        <w:t xml:space="preserve"> </w:t>
      </w:r>
      <w:r w:rsidR="00B41EDE">
        <w:t xml:space="preserve">que se pueden </w:t>
      </w:r>
      <w:r w:rsidR="007C5046">
        <w:t>implementar</w:t>
      </w:r>
      <w:r w:rsidR="00B41EDE">
        <w:t xml:space="preserve"> </w:t>
      </w:r>
      <w:r w:rsidR="005D471A">
        <w:t>.</w:t>
      </w:r>
    </w:p>
    <w:p w14:paraId="125BA3E9" w14:textId="77777777" w:rsidR="00F426B8" w:rsidRPr="00656EC0" w:rsidRDefault="00F426B8" w:rsidP="0000480B">
      <w:pPr>
        <w:pStyle w:val="NormalPrincipal"/>
        <w:ind w:left="709" w:right="0" w:firstLine="0"/>
      </w:pPr>
    </w:p>
    <w:p w14:paraId="5E233FE7" w14:textId="4529C403" w:rsidR="00656EC0" w:rsidRDefault="00656EC0" w:rsidP="0000480B">
      <w:pPr>
        <w:pStyle w:val="NormalPrincipal"/>
        <w:numPr>
          <w:ilvl w:val="0"/>
          <w:numId w:val="4"/>
        </w:numPr>
        <w:ind w:right="0" w:hanging="357"/>
      </w:pPr>
      <w:r>
        <w:rPr>
          <w:b/>
          <w:bCs/>
        </w:rPr>
        <w:t>Bibliografía</w:t>
      </w:r>
      <w:r w:rsidR="00DB1713">
        <w:rPr>
          <w:b/>
          <w:bCs/>
        </w:rPr>
        <w:t>.</w:t>
      </w:r>
      <w:r w:rsidR="00B41EDE">
        <w:rPr>
          <w:b/>
          <w:bCs/>
        </w:rPr>
        <w:t xml:space="preserve"> </w:t>
      </w:r>
      <w:r w:rsidR="00B41EDE">
        <w:t>Referencias</w:t>
      </w:r>
      <w:r w:rsidR="005D471A">
        <w:t xml:space="preserve"> de los </w:t>
      </w:r>
      <w:r w:rsidR="000C6990">
        <w:t>materiales utilizados</w:t>
      </w:r>
      <w:r w:rsidR="00D54DD3">
        <w:t xml:space="preserve"> </w:t>
      </w:r>
      <w:r w:rsidR="00B41EDE">
        <w:t>al redactar</w:t>
      </w:r>
      <w:r w:rsidR="00D54DD3">
        <w:t xml:space="preserve"> </w:t>
      </w:r>
      <w:r w:rsidR="00B41EDE">
        <w:t xml:space="preserve">este </w:t>
      </w:r>
      <w:r w:rsidR="00D54DD3">
        <w:t>documento</w:t>
      </w:r>
      <w:r w:rsidR="0085185A">
        <w:t>.</w:t>
      </w:r>
    </w:p>
    <w:p w14:paraId="526F498A" w14:textId="77777777" w:rsidR="00D94B12" w:rsidRDefault="00D94B12" w:rsidP="00D94B12">
      <w:pPr>
        <w:pStyle w:val="NormalPrincipal"/>
      </w:pPr>
    </w:p>
    <w:p w14:paraId="5DE85239" w14:textId="175D973A" w:rsidR="0085185A" w:rsidRDefault="00BE2F12" w:rsidP="005E4E28">
      <w:pPr>
        <w:pStyle w:val="Titulo2Principal"/>
        <w:numPr>
          <w:ilvl w:val="1"/>
          <w:numId w:val="3"/>
        </w:numPr>
        <w:ind w:left="720"/>
      </w:pPr>
      <w:bookmarkStart w:id="22" w:name="_Toc107521259"/>
      <w:bookmarkStart w:id="23" w:name="_Toc107521852"/>
      <w:bookmarkStart w:id="24" w:name="_Toc138438229"/>
      <w:r>
        <w:t xml:space="preserve">Recursos </w:t>
      </w:r>
      <w:r w:rsidR="00CE0FC8">
        <w:t>adjuntos</w:t>
      </w:r>
      <w:bookmarkEnd w:id="22"/>
      <w:bookmarkEnd w:id="23"/>
      <w:bookmarkEnd w:id="24"/>
    </w:p>
    <w:p w14:paraId="7C7F41B7" w14:textId="55FCDEC7" w:rsidR="000F48EB" w:rsidRDefault="00787DD3" w:rsidP="000F48EB">
      <w:pPr>
        <w:pStyle w:val="NormalPPrincipal"/>
      </w:pPr>
      <w:r>
        <w:t>Se adjuntan los siguientes recursos:</w:t>
      </w:r>
    </w:p>
    <w:p w14:paraId="60FB6982" w14:textId="7FC2D500" w:rsidR="00787DD3" w:rsidRDefault="00411461" w:rsidP="00787DD3">
      <w:pPr>
        <w:pStyle w:val="NormalPPrincipal"/>
        <w:numPr>
          <w:ilvl w:val="0"/>
          <w:numId w:val="4"/>
        </w:numPr>
      </w:pPr>
      <w:r>
        <w:t>Aplicación compilada, lista para su ejecución en entornos Windows</w:t>
      </w:r>
      <w:r w:rsidR="00343A69">
        <w:t>.</w:t>
      </w:r>
    </w:p>
    <w:p w14:paraId="70725E0D" w14:textId="3032D4F4" w:rsidR="00343A69" w:rsidRDefault="00343A69" w:rsidP="00787DD3">
      <w:pPr>
        <w:pStyle w:val="NormalPPrincipal"/>
        <w:numPr>
          <w:ilvl w:val="0"/>
          <w:numId w:val="4"/>
        </w:numPr>
      </w:pPr>
      <w:r>
        <w:t>Código fuente de la aplicación.</w:t>
      </w:r>
    </w:p>
    <w:p w14:paraId="29205142" w14:textId="65B228E6" w:rsidR="00343A69" w:rsidRDefault="00343A69" w:rsidP="00787DD3">
      <w:pPr>
        <w:pStyle w:val="NormalPPrincipal"/>
        <w:numPr>
          <w:ilvl w:val="0"/>
          <w:numId w:val="4"/>
        </w:numPr>
      </w:pPr>
      <w:r>
        <w:t>Documentación (memoria y anexos) en formato PDF.</w:t>
      </w:r>
    </w:p>
    <w:p w14:paraId="41DF083D" w14:textId="1C485527" w:rsidR="00E44E19" w:rsidRPr="00EC7987" w:rsidRDefault="0066560D" w:rsidP="00787DD3">
      <w:pPr>
        <w:pStyle w:val="NormalPPrincipal"/>
        <w:numPr>
          <w:ilvl w:val="0"/>
          <w:numId w:val="4"/>
        </w:numPr>
      </w:pPr>
      <w:r>
        <w:t>Un fichero de texto TXT co</w:t>
      </w:r>
      <w:r w:rsidR="00B41EDE">
        <w:t>n l</w:t>
      </w:r>
      <w:r w:rsidR="00D53795">
        <w:t>os requerimientos</w:t>
      </w:r>
      <w:r w:rsidR="00B41EDE">
        <w:t>.</w:t>
      </w:r>
    </w:p>
    <w:p w14:paraId="6316BB33" w14:textId="39B1004E" w:rsidR="006F2556" w:rsidRDefault="006F2556" w:rsidP="004F2DF1">
      <w:pPr>
        <w:pStyle w:val="Textoindependiente"/>
        <w:spacing w:before="185" w:line="259" w:lineRule="auto"/>
        <w:ind w:left="576" w:right="442" w:firstLine="338"/>
        <w:jc w:val="both"/>
      </w:pPr>
    </w:p>
    <w:p w14:paraId="2BB0A89E" w14:textId="77777777" w:rsidR="00D94B12" w:rsidRDefault="00D94B12" w:rsidP="004F2DF1">
      <w:pPr>
        <w:pStyle w:val="Textoindependiente"/>
        <w:spacing w:before="185" w:line="259" w:lineRule="auto"/>
        <w:ind w:left="576" w:right="442" w:firstLine="338"/>
        <w:jc w:val="both"/>
        <w:sectPr w:rsidR="00D94B12" w:rsidSect="00BE2F12">
          <w:headerReference w:type="even" r:id="rId185"/>
          <w:headerReference w:type="default" r:id="rId186"/>
          <w:footerReference w:type="default" r:id="rId187"/>
          <w:headerReference w:type="first" r:id="rId188"/>
          <w:footerReference w:type="first" r:id="rId189"/>
          <w:pgSz w:w="11910" w:h="16840"/>
          <w:pgMar w:top="1417" w:right="1701" w:bottom="1417" w:left="1701" w:header="0" w:footer="0" w:gutter="0"/>
          <w:pgNumType w:start="1"/>
          <w:cols w:space="720"/>
          <w:titlePg/>
          <w:docGrid w:linePitch="299"/>
        </w:sectPr>
      </w:pPr>
    </w:p>
    <w:p w14:paraId="56658D8C" w14:textId="77777777" w:rsidR="00AD1AB1" w:rsidRDefault="00AD1AB1" w:rsidP="004F2DF1">
      <w:pPr>
        <w:pStyle w:val="Textoindependiente"/>
        <w:spacing w:before="185" w:line="259" w:lineRule="auto"/>
        <w:ind w:left="576" w:right="442" w:firstLine="338"/>
        <w:jc w:val="both"/>
      </w:pPr>
    </w:p>
    <w:p w14:paraId="571B24BB" w14:textId="77777777" w:rsidR="00BA2CB2" w:rsidRDefault="00BA2CB2">
      <w:pPr>
        <w:pStyle w:val="Textoindependiente"/>
        <w:spacing w:before="3"/>
        <w:rPr>
          <w:sz w:val="11"/>
        </w:rPr>
        <w:sectPr w:rsidR="00BA2CB2" w:rsidSect="00177CB7">
          <w:footerReference w:type="first" r:id="rId190"/>
          <w:pgSz w:w="11910" w:h="16840"/>
          <w:pgMar w:top="1417" w:right="1701" w:bottom="1417" w:left="1701" w:header="0" w:footer="0" w:gutter="0"/>
          <w:cols w:space="720"/>
          <w:titlePg/>
          <w:docGrid w:linePitch="299"/>
        </w:sectPr>
      </w:pPr>
    </w:p>
    <w:p w14:paraId="58B0580F" w14:textId="3BAE9EE2" w:rsidR="007D17D7" w:rsidRDefault="008F1AA9">
      <w:pPr>
        <w:pStyle w:val="Textoindependiente"/>
        <w:spacing w:before="3"/>
        <w:rPr>
          <w:sz w:val="11"/>
        </w:rPr>
      </w:pPr>
      <w:r>
        <w:rPr>
          <w:noProof/>
        </w:rPr>
        <w:lastRenderedPageBreak/>
        <mc:AlternateContent>
          <mc:Choice Requires="wps">
            <w:drawing>
              <wp:anchor distT="0" distB="0" distL="0" distR="0" simplePos="0" relativeHeight="251662848" behindDoc="1" locked="0" layoutInCell="1" allowOverlap="1" wp14:anchorId="58B059AB" wp14:editId="47881D63">
                <wp:simplePos x="0" y="0"/>
                <wp:positionH relativeFrom="page">
                  <wp:posOffset>1438946</wp:posOffset>
                </wp:positionH>
                <wp:positionV relativeFrom="paragraph">
                  <wp:posOffset>-8135</wp:posOffset>
                </wp:positionV>
                <wp:extent cx="4669155" cy="1270"/>
                <wp:effectExtent l="0" t="0" r="0" b="0"/>
                <wp:wrapTopAndBottom/>
                <wp:docPr id="8" name="Forma libre: forma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83ED4" id="Forma libre: forma 8" o:spid="_x0000_s1026" style="position:absolute;margin-left:113.3pt;margin-top:-.65pt;width:367.65pt;height:.1pt;z-index:-2516536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58B05810" w14:textId="325DB4D9" w:rsidR="007D17D7" w:rsidRPr="00805DF3" w:rsidRDefault="00857EC1">
      <w:pPr>
        <w:pStyle w:val="Ttulo1"/>
        <w:ind w:right="888"/>
        <w:rPr>
          <w:rFonts w:ascii="LM Sans 10" w:hAnsi="LM Sans 10"/>
        </w:rPr>
      </w:pPr>
      <w:bookmarkStart w:id="25" w:name="Objetivos_del_proyecto"/>
      <w:bookmarkStart w:id="26" w:name="_bookmark3"/>
      <w:bookmarkStart w:id="27" w:name="_Toc107521260"/>
      <w:bookmarkStart w:id="28" w:name="_Toc107521853"/>
      <w:bookmarkStart w:id="29" w:name="_Toc138438230"/>
      <w:bookmarkEnd w:id="25"/>
      <w:bookmarkEnd w:id="26"/>
      <w:r w:rsidRPr="00805DF3">
        <w:rPr>
          <w:rFonts w:ascii="LM Sans 10" w:hAnsi="LM Sans 10"/>
        </w:rPr>
        <w:t>Objetivos</w:t>
      </w:r>
      <w:r w:rsidRPr="00805DF3">
        <w:rPr>
          <w:rFonts w:ascii="LM Sans 10" w:hAnsi="LM Sans 10"/>
          <w:spacing w:val="-28"/>
        </w:rPr>
        <w:t xml:space="preserve"> </w:t>
      </w:r>
      <w:r w:rsidRPr="00805DF3">
        <w:rPr>
          <w:rFonts w:ascii="LM Sans 10" w:hAnsi="LM Sans 10"/>
        </w:rPr>
        <w:t>del</w:t>
      </w:r>
      <w:r w:rsidRPr="00805DF3">
        <w:rPr>
          <w:rFonts w:ascii="LM Sans 10" w:hAnsi="LM Sans 10"/>
          <w:spacing w:val="-28"/>
        </w:rPr>
        <w:t xml:space="preserve"> </w:t>
      </w:r>
      <w:r w:rsidRPr="00805DF3">
        <w:rPr>
          <w:rFonts w:ascii="LM Sans 10" w:hAnsi="LM Sans 10"/>
          <w:spacing w:val="-2"/>
        </w:rPr>
        <w:t>proyecto</w:t>
      </w:r>
      <w:bookmarkEnd w:id="27"/>
      <w:bookmarkEnd w:id="28"/>
      <w:bookmarkEnd w:id="29"/>
    </w:p>
    <w:p w14:paraId="58B05811" w14:textId="4543267F" w:rsidR="007D17D7" w:rsidRDefault="000133A9">
      <w:pPr>
        <w:pStyle w:val="Textoindependiente"/>
        <w:spacing w:before="6"/>
        <w:rPr>
          <w:rFonts w:ascii="Trebuchet MS"/>
          <w:b/>
          <w:sz w:val="20"/>
        </w:rPr>
      </w:pPr>
      <w:r>
        <w:pict w14:anchorId="58B059AB">
          <v:shape id="docshape778" o:spid="_x0000_s2386" style="position:absolute;margin-left:112.85pt;margin-top:13.15pt;width:367.65pt;height:.1pt;z-index:-15724032;mso-wrap-distance-left:0;mso-wrap-distance-right:0;mso-position-horizontal-relative:page" coordorigin="2257,263" coordsize="7353,0" path="m2257,263r7352,e" filled="f" strokeweight=".14042mm">
            <v:path arrowok="t"/>
            <w10:wrap type="topAndBottom" anchorx="page"/>
          </v:shape>
        </w:pict>
      </w:r>
    </w:p>
    <w:p w14:paraId="58B05812" w14:textId="2B42C5E5" w:rsidR="007D17D7" w:rsidRDefault="007D17D7">
      <w:pPr>
        <w:pStyle w:val="Textoindependiente"/>
        <w:rPr>
          <w:rFonts w:ascii="Trebuchet MS"/>
          <w:b/>
          <w:sz w:val="20"/>
        </w:rPr>
      </w:pPr>
    </w:p>
    <w:p w14:paraId="58B05813" w14:textId="55520B03" w:rsidR="007D17D7" w:rsidRDefault="007D17D7">
      <w:pPr>
        <w:pStyle w:val="Textoindependiente"/>
        <w:rPr>
          <w:rFonts w:ascii="Trebuchet MS"/>
          <w:b/>
          <w:sz w:val="20"/>
        </w:rPr>
      </w:pPr>
    </w:p>
    <w:p w14:paraId="58B05814" w14:textId="482E44D5" w:rsidR="007D17D7" w:rsidRDefault="007D17D7">
      <w:pPr>
        <w:pStyle w:val="Textoindependiente"/>
        <w:rPr>
          <w:rFonts w:ascii="Trebuchet MS"/>
          <w:b/>
          <w:sz w:val="20"/>
        </w:rPr>
      </w:pPr>
    </w:p>
    <w:p w14:paraId="58B05815" w14:textId="3BC28D5D" w:rsidR="007D17D7" w:rsidRDefault="00F1488E" w:rsidP="00A65EAE">
      <w:pPr>
        <w:pStyle w:val="NormalPPrincipal"/>
      </w:pPr>
      <w:r>
        <w:t>En este apartado se detallarán</w:t>
      </w:r>
      <w:r w:rsidR="00B41EDE">
        <w:t xml:space="preserve"> </w:t>
      </w:r>
      <w:r w:rsidR="00813DDA">
        <w:t>los objetivos</w:t>
      </w:r>
      <w:r w:rsidR="00D31AB5">
        <w:t xml:space="preserve"> generales,</w:t>
      </w:r>
      <w:r w:rsidR="00813DDA">
        <w:t xml:space="preserve"> </w:t>
      </w:r>
      <w:r w:rsidR="00B41EDE">
        <w:t xml:space="preserve">técnicos y </w:t>
      </w:r>
      <w:r w:rsidR="00D31AB5">
        <w:t>personales</w:t>
      </w:r>
      <w:r w:rsidR="00B41EDE">
        <w:t xml:space="preserve"> </w:t>
      </w:r>
      <w:r w:rsidR="00813DDA">
        <w:t>que se planeaban cumplir con el desarrollo de este proyecto</w:t>
      </w:r>
      <w:r w:rsidR="005879B3">
        <w:t>:</w:t>
      </w:r>
    </w:p>
    <w:p w14:paraId="777F7044" w14:textId="77777777" w:rsidR="00D31AB5" w:rsidRDefault="00D31AB5" w:rsidP="00D31AB5">
      <w:pPr>
        <w:pStyle w:val="NormalPPrincipal"/>
        <w:ind w:firstLine="0"/>
      </w:pPr>
    </w:p>
    <w:p w14:paraId="712E2C2F" w14:textId="2F60C255" w:rsidR="00D31AB5" w:rsidRDefault="00D31AB5" w:rsidP="00D31AB5">
      <w:pPr>
        <w:pStyle w:val="Titulo2Principal"/>
        <w:numPr>
          <w:ilvl w:val="0"/>
          <w:numId w:val="0"/>
        </w:numPr>
        <w:ind w:left="720" w:hanging="720"/>
      </w:pPr>
      <w:bookmarkStart w:id="30" w:name="_Toc138438231"/>
      <w:r>
        <w:t>2.1. Objetivos generales</w:t>
      </w:r>
      <w:bookmarkEnd w:id="30"/>
    </w:p>
    <w:p w14:paraId="3A0615A7" w14:textId="1DD7E410" w:rsidR="00D31AB5" w:rsidRDefault="00D31AB5" w:rsidP="00D31AB5">
      <w:pPr>
        <w:pStyle w:val="NormalPPrincipal"/>
      </w:pPr>
      <w:r>
        <w:t>Hay una serie de objetivos generales que se han tenido en cuenta al comiendo de la realización del proyecto:</w:t>
      </w:r>
    </w:p>
    <w:p w14:paraId="1D2E09E4" w14:textId="7A6AE736" w:rsidR="00D31AB5" w:rsidRDefault="00D31AB5" w:rsidP="00D31AB5">
      <w:pPr>
        <w:pStyle w:val="NormalPPrincipal"/>
        <w:numPr>
          <w:ilvl w:val="0"/>
          <w:numId w:val="5"/>
        </w:numPr>
      </w:pPr>
      <w:r>
        <w:t xml:space="preserve">Crear una aplicación web </w:t>
      </w:r>
      <w:r w:rsidR="009A0291">
        <w:t>que genere archivos importables en un formato adecuado.</w:t>
      </w:r>
    </w:p>
    <w:p w14:paraId="14CE0E43" w14:textId="5534FF4B" w:rsidR="009A0291" w:rsidRDefault="009A0291" w:rsidP="009A0291">
      <w:pPr>
        <w:pStyle w:val="Textoindependiente"/>
        <w:numPr>
          <w:ilvl w:val="0"/>
          <w:numId w:val="5"/>
        </w:numPr>
        <w:spacing w:before="185" w:line="259" w:lineRule="auto"/>
        <w:ind w:right="613"/>
        <w:jc w:val="both"/>
        <w:rPr>
          <w:rFonts w:ascii="LM Roman 10" w:hAnsi="LM Roman 10"/>
          <w:sz w:val="24"/>
          <w:szCs w:val="24"/>
        </w:rPr>
      </w:pPr>
      <w:r>
        <w:rPr>
          <w:rFonts w:ascii="LM Roman 10" w:hAnsi="LM Roman 10"/>
          <w:sz w:val="24"/>
          <w:szCs w:val="24"/>
        </w:rPr>
        <w:t>Desarrollo de una interfaz en forma de aplicación web mediante la cual los usuarios puedan registrarse.</w:t>
      </w:r>
    </w:p>
    <w:p w14:paraId="47B77DE5" w14:textId="66113B6B" w:rsidR="005D6DF5" w:rsidRDefault="009A0291" w:rsidP="005D6DF5">
      <w:pPr>
        <w:pStyle w:val="NormalPPrincipal"/>
        <w:numPr>
          <w:ilvl w:val="0"/>
          <w:numId w:val="5"/>
        </w:numPr>
      </w:pPr>
      <w:r>
        <w:t>Implementación de las diferentes funcionalidades que tiene la aplicació</w:t>
      </w:r>
      <w:r w:rsidR="008447D2">
        <w:t xml:space="preserve">n, como la </w:t>
      </w:r>
      <w:r w:rsidR="0080573A">
        <w:t>creación</w:t>
      </w:r>
      <w:r w:rsidR="008447D2">
        <w:t xml:space="preserve"> de</w:t>
      </w:r>
      <w:r w:rsidR="0080573A">
        <w:t xml:space="preserve"> preguntas para su futura exportación</w:t>
      </w:r>
      <w:r w:rsidR="005D6DF5">
        <w:t xml:space="preserve"> o el tipo de idioma.</w:t>
      </w:r>
    </w:p>
    <w:p w14:paraId="63AC0CDF" w14:textId="3BA912D7" w:rsidR="008447D2" w:rsidRPr="008447D2" w:rsidRDefault="008447D2" w:rsidP="008447D2">
      <w:pPr>
        <w:pStyle w:val="NormalPPrincipal"/>
        <w:ind w:firstLine="0"/>
      </w:pPr>
    </w:p>
    <w:p w14:paraId="6420CD64" w14:textId="0C2280E6" w:rsidR="002B634E" w:rsidRDefault="00294ED9" w:rsidP="00123CBC">
      <w:pPr>
        <w:pStyle w:val="Titulo2Principal"/>
        <w:numPr>
          <w:ilvl w:val="0"/>
          <w:numId w:val="0"/>
        </w:numPr>
        <w:ind w:left="720" w:hanging="720"/>
      </w:pPr>
      <w:bookmarkStart w:id="31" w:name="_Toc107521261"/>
      <w:bookmarkStart w:id="32" w:name="_Toc107521854"/>
      <w:bookmarkStart w:id="33" w:name="_Toc138438232"/>
      <w:r>
        <w:t>2.</w:t>
      </w:r>
      <w:r w:rsidR="00B81554">
        <w:t>2</w:t>
      </w:r>
      <w:r>
        <w:t xml:space="preserve">. </w:t>
      </w:r>
      <w:bookmarkEnd w:id="31"/>
      <w:bookmarkEnd w:id="32"/>
      <w:r w:rsidR="009A0291">
        <w:t>Objetivos técnicos</w:t>
      </w:r>
      <w:bookmarkEnd w:id="33"/>
    </w:p>
    <w:p w14:paraId="58B05816" w14:textId="2F9EF464" w:rsidR="007D17D7" w:rsidRDefault="00D80129" w:rsidP="00E47EB5">
      <w:pPr>
        <w:pStyle w:val="NormalPPrincipal"/>
      </w:pPr>
      <w:r>
        <w:t>Hay una serie de requisitos técnicos que se han debido tener en cuenta a la hora de cumplir los objetivos y</w:t>
      </w:r>
      <w:r w:rsidR="009A0291">
        <w:t xml:space="preserve"> las herramientas implementadas</w:t>
      </w:r>
      <w:r>
        <w:t>:</w:t>
      </w:r>
    </w:p>
    <w:p w14:paraId="26714C17" w14:textId="77777777" w:rsidR="00014622" w:rsidRDefault="00014622" w:rsidP="009A0291">
      <w:pPr>
        <w:pStyle w:val="NormalPPrincipal"/>
        <w:numPr>
          <w:ilvl w:val="0"/>
          <w:numId w:val="6"/>
        </w:numPr>
      </w:pPr>
      <w:r>
        <w:t>La herramienta p</w:t>
      </w:r>
      <w:r w:rsidR="009A0291">
        <w:t xml:space="preserve">ara </w:t>
      </w:r>
      <w:r>
        <w:t>el repositorio de código y control de versiones del proyecto es GitHub.</w:t>
      </w:r>
    </w:p>
    <w:p w14:paraId="4144A965" w14:textId="2D970AF1" w:rsidR="00241740" w:rsidRDefault="00014622" w:rsidP="009A0291">
      <w:pPr>
        <w:pStyle w:val="NormalPPrincipal"/>
        <w:numPr>
          <w:ilvl w:val="0"/>
          <w:numId w:val="6"/>
        </w:numPr>
      </w:pPr>
      <w:r>
        <w:t>La herramienta para la gestión del proyecto es ZenHub.</w:t>
      </w:r>
    </w:p>
    <w:p w14:paraId="1DDE93C1" w14:textId="1BF13A29" w:rsidR="00B81554" w:rsidRDefault="00B81554" w:rsidP="00B81554">
      <w:pPr>
        <w:pStyle w:val="NormalPPrincipal"/>
        <w:numPr>
          <w:ilvl w:val="0"/>
          <w:numId w:val="6"/>
        </w:numPr>
      </w:pPr>
      <w:r>
        <w:t xml:space="preserve">El </w:t>
      </w:r>
      <w:r w:rsidR="00C471A1">
        <w:t>F</w:t>
      </w:r>
      <w:r>
        <w:t>ramework para el desarrollo web es Flask.</w:t>
      </w:r>
    </w:p>
    <w:p w14:paraId="02C5174F" w14:textId="4018F171" w:rsidR="00014622" w:rsidRDefault="00014622" w:rsidP="009A0291">
      <w:pPr>
        <w:pStyle w:val="NormalPPrincipal"/>
        <w:numPr>
          <w:ilvl w:val="0"/>
          <w:numId w:val="6"/>
        </w:numPr>
      </w:pPr>
      <w:r>
        <w:lastRenderedPageBreak/>
        <w:t>La herramienta para la gestión del repositorio local y remoto es GitKraken.</w:t>
      </w:r>
    </w:p>
    <w:p w14:paraId="4163F5AE" w14:textId="77777777" w:rsidR="00014622" w:rsidRDefault="00014622" w:rsidP="009A0291">
      <w:pPr>
        <w:pStyle w:val="NormalPPrincipal"/>
        <w:numPr>
          <w:ilvl w:val="0"/>
          <w:numId w:val="6"/>
        </w:numPr>
      </w:pPr>
      <w:r>
        <w:t xml:space="preserve">El lenguaje de programación base utilizado es Python. Este lenguaje ha permitido crear las diferentes preguntas del cuestionario aleatorizadas, creando el propio código un fichero codificado en un lenguaje estandarizado por Moodle. </w:t>
      </w:r>
    </w:p>
    <w:p w14:paraId="6F384638" w14:textId="7B3FE363" w:rsidR="00014622" w:rsidRDefault="00014622" w:rsidP="00014622">
      <w:pPr>
        <w:pStyle w:val="NormalPPrincipal"/>
        <w:ind w:left="709" w:firstLine="0"/>
      </w:pPr>
      <w:r>
        <w:t xml:space="preserve">Las librerías </w:t>
      </w:r>
      <w:r w:rsidR="00EE7C2D">
        <w:t>utilizadas son</w:t>
      </w:r>
      <w:r w:rsidR="007B764C">
        <w:t xml:space="preserve"> </w:t>
      </w:r>
      <w:r w:rsidR="007B764C" w:rsidRPr="000133A9">
        <w:rPr>
          <w:i/>
          <w:iCs/>
        </w:rPr>
        <w:t>Flask,</w:t>
      </w:r>
      <w:r w:rsidRPr="000133A9">
        <w:rPr>
          <w:i/>
          <w:iCs/>
        </w:rPr>
        <w:t xml:space="preserve"> </w:t>
      </w:r>
      <w:proofErr w:type="spellStart"/>
      <w:r w:rsidRPr="000133A9">
        <w:rPr>
          <w:i/>
          <w:iCs/>
        </w:rPr>
        <w:t>NumPy</w:t>
      </w:r>
      <w:proofErr w:type="spellEnd"/>
      <w:r w:rsidRPr="000133A9">
        <w:rPr>
          <w:i/>
          <w:iCs/>
        </w:rPr>
        <w:t>, Matplotlib</w:t>
      </w:r>
      <w:r w:rsidR="00EE7C2D" w:rsidRPr="000133A9">
        <w:rPr>
          <w:i/>
          <w:iCs/>
        </w:rPr>
        <w:t xml:space="preserve">, </w:t>
      </w:r>
      <w:proofErr w:type="spellStart"/>
      <w:r w:rsidR="00EE7C2D" w:rsidRPr="000133A9">
        <w:rPr>
          <w:i/>
          <w:iCs/>
        </w:rPr>
        <w:t>lxml</w:t>
      </w:r>
      <w:proofErr w:type="spellEnd"/>
      <w:r w:rsidR="005A3E79" w:rsidRPr="000133A9">
        <w:rPr>
          <w:i/>
          <w:iCs/>
        </w:rPr>
        <w:t xml:space="preserve">, </w:t>
      </w:r>
      <w:proofErr w:type="spellStart"/>
      <w:r w:rsidR="005A3E79" w:rsidRPr="000133A9">
        <w:rPr>
          <w:i/>
          <w:iCs/>
        </w:rPr>
        <w:t>Pillow</w:t>
      </w:r>
      <w:proofErr w:type="spellEnd"/>
      <w:r w:rsidR="00EE7C2D">
        <w:t>.</w:t>
      </w:r>
    </w:p>
    <w:p w14:paraId="401E9045" w14:textId="03C24716" w:rsidR="00F07F6C" w:rsidRDefault="00F07F6C" w:rsidP="00AF1312">
      <w:pPr>
        <w:pStyle w:val="NormalPPrincipal"/>
        <w:numPr>
          <w:ilvl w:val="0"/>
          <w:numId w:val="6"/>
        </w:numPr>
      </w:pPr>
      <w:r>
        <w:t xml:space="preserve">Las interfaces deben </w:t>
      </w:r>
      <w:r w:rsidR="009A0291">
        <w:t xml:space="preserve">ser </w:t>
      </w:r>
      <w:r>
        <w:t>lo más intuitivas posible</w:t>
      </w:r>
      <w:r w:rsidR="009A0291">
        <w:t xml:space="preserve"> para </w:t>
      </w:r>
      <w:r w:rsidR="00315DA8">
        <w:t xml:space="preserve">facilitar a los </w:t>
      </w:r>
      <w:r w:rsidR="009A0291">
        <w:t>usuarios</w:t>
      </w:r>
      <w:r w:rsidR="00315DA8">
        <w:t xml:space="preserve"> su</w:t>
      </w:r>
      <w:r w:rsidR="001B6BCA">
        <w:t xml:space="preserve"> uso y</w:t>
      </w:r>
      <w:r w:rsidR="00315DA8">
        <w:t xml:space="preserve"> aprendizaje.</w:t>
      </w:r>
    </w:p>
    <w:p w14:paraId="58B05817" w14:textId="77777777" w:rsidR="007D17D7" w:rsidRDefault="007D17D7">
      <w:pPr>
        <w:pStyle w:val="Textoindependiente"/>
      </w:pPr>
    </w:p>
    <w:p w14:paraId="58B05827" w14:textId="77777777" w:rsidR="007D17D7" w:rsidRDefault="007D17D7">
      <w:pPr>
        <w:pStyle w:val="Textoindependiente"/>
      </w:pPr>
    </w:p>
    <w:p w14:paraId="19159B5A" w14:textId="4ADC73B2" w:rsidR="00B81554" w:rsidRDefault="00B81554" w:rsidP="00B81554">
      <w:pPr>
        <w:pStyle w:val="Titulo2Principal"/>
        <w:numPr>
          <w:ilvl w:val="0"/>
          <w:numId w:val="0"/>
        </w:numPr>
        <w:ind w:left="720" w:hanging="720"/>
      </w:pPr>
      <w:bookmarkStart w:id="34" w:name="_Toc138438233"/>
      <w:r>
        <w:t>2.3. Objetivos personales</w:t>
      </w:r>
      <w:bookmarkEnd w:id="34"/>
    </w:p>
    <w:p w14:paraId="2CCA2F1D" w14:textId="1D649414" w:rsidR="00B81554" w:rsidRDefault="00B81554" w:rsidP="00B81554">
      <w:pPr>
        <w:pStyle w:val="NormalPPrincipal"/>
      </w:pPr>
      <w:r>
        <w:t>Hay una serie de objetivos personales que me he propuesto para la realización del proyecto:</w:t>
      </w:r>
    </w:p>
    <w:p w14:paraId="57E07D34" w14:textId="0AD5239A" w:rsidR="00B81554" w:rsidRDefault="00B81554" w:rsidP="00B81554">
      <w:pPr>
        <w:pStyle w:val="NormalPPrincipal"/>
        <w:numPr>
          <w:ilvl w:val="0"/>
          <w:numId w:val="27"/>
        </w:numPr>
      </w:pPr>
      <w:r>
        <w:t xml:space="preserve">Ser capaz de </w:t>
      </w:r>
      <w:r w:rsidRPr="008D1B31">
        <w:t>desarrollar</w:t>
      </w:r>
      <w:r>
        <w:t xml:space="preserve"> una aplicación web</w:t>
      </w:r>
      <w:r w:rsidR="008447D2">
        <w:t xml:space="preserve"> desde cero.</w:t>
      </w:r>
    </w:p>
    <w:p w14:paraId="40C73C0B" w14:textId="2B90DBC8" w:rsidR="008447D2" w:rsidRDefault="008447D2" w:rsidP="00B81554">
      <w:pPr>
        <w:pStyle w:val="NormalPPrincipal"/>
        <w:numPr>
          <w:ilvl w:val="0"/>
          <w:numId w:val="27"/>
        </w:numPr>
      </w:pPr>
      <w:r>
        <w:t>Mejorar las capacidades para resolver problemas y pensamientos lógicos.</w:t>
      </w:r>
    </w:p>
    <w:p w14:paraId="5B994C9B" w14:textId="3A4901AB" w:rsidR="008447D2" w:rsidRDefault="008447D2" w:rsidP="00B81554">
      <w:pPr>
        <w:pStyle w:val="NormalPPrincipal"/>
        <w:numPr>
          <w:ilvl w:val="0"/>
          <w:numId w:val="27"/>
        </w:numPr>
      </w:pPr>
      <w:r>
        <w:t>Trabajar de manera independiente cumpliendo con plazos de seguimientos indicados.</w:t>
      </w:r>
    </w:p>
    <w:p w14:paraId="15D19CC6" w14:textId="5C07F59E" w:rsidR="008447D2" w:rsidRDefault="008447D2" w:rsidP="00B81554">
      <w:pPr>
        <w:pStyle w:val="NormalPPrincipal"/>
        <w:numPr>
          <w:ilvl w:val="0"/>
          <w:numId w:val="27"/>
        </w:numPr>
      </w:pPr>
      <w:r w:rsidRPr="008447D2">
        <w:t>Mejorar la</w:t>
      </w:r>
      <w:r>
        <w:t xml:space="preserve"> capacidad para</w:t>
      </w:r>
      <w:r w:rsidRPr="008447D2">
        <w:t xml:space="preserve"> </w:t>
      </w:r>
      <w:r>
        <w:t>presentar y defender</w:t>
      </w:r>
      <w:r w:rsidRPr="008447D2">
        <w:t xml:space="preserve"> </w:t>
      </w:r>
      <w:r>
        <w:t>el</w:t>
      </w:r>
      <w:r w:rsidRPr="008447D2">
        <w:t xml:space="preserve"> trabajo realizado.</w:t>
      </w:r>
    </w:p>
    <w:p w14:paraId="54A44E5E" w14:textId="6B645B1E" w:rsidR="008447D2" w:rsidRDefault="008447D2" w:rsidP="00B81554">
      <w:pPr>
        <w:pStyle w:val="NormalPPrincipal"/>
        <w:numPr>
          <w:ilvl w:val="0"/>
          <w:numId w:val="27"/>
        </w:numPr>
      </w:pPr>
      <w:r>
        <w:t>Mejorar en la programación, técnicas y conceptos aprendidos en la carrera de Ingeniería Informática.</w:t>
      </w:r>
    </w:p>
    <w:p w14:paraId="58B05828" w14:textId="77777777" w:rsidR="007D17D7" w:rsidRDefault="007D17D7">
      <w:pPr>
        <w:pStyle w:val="Textoindependiente"/>
      </w:pPr>
    </w:p>
    <w:p w14:paraId="58B05829" w14:textId="77777777" w:rsidR="007D17D7" w:rsidRDefault="007D17D7">
      <w:pPr>
        <w:pStyle w:val="Textoindependiente"/>
      </w:pPr>
    </w:p>
    <w:p w14:paraId="58B0582A" w14:textId="77777777" w:rsidR="007D17D7" w:rsidRDefault="007D17D7">
      <w:pPr>
        <w:pStyle w:val="Textoindependiente"/>
      </w:pPr>
    </w:p>
    <w:p w14:paraId="58B0582B" w14:textId="77777777" w:rsidR="007D17D7" w:rsidRDefault="007D17D7">
      <w:pPr>
        <w:pStyle w:val="Textoindependiente"/>
      </w:pPr>
    </w:p>
    <w:p w14:paraId="58B0582C" w14:textId="77777777" w:rsidR="007D17D7" w:rsidRDefault="007D17D7">
      <w:pPr>
        <w:pStyle w:val="Textoindependiente"/>
      </w:pPr>
    </w:p>
    <w:p w14:paraId="58B0582D" w14:textId="77777777" w:rsidR="007D17D7" w:rsidRDefault="007D17D7">
      <w:pPr>
        <w:pStyle w:val="Textoindependiente"/>
      </w:pPr>
    </w:p>
    <w:p w14:paraId="58B0582E" w14:textId="77777777" w:rsidR="007D17D7" w:rsidRDefault="007D17D7">
      <w:pPr>
        <w:pStyle w:val="Textoindependiente"/>
      </w:pPr>
    </w:p>
    <w:p w14:paraId="58B0582F" w14:textId="77777777" w:rsidR="007D17D7" w:rsidRDefault="007D17D7">
      <w:pPr>
        <w:pStyle w:val="Textoindependiente"/>
      </w:pPr>
    </w:p>
    <w:p w14:paraId="58B05830" w14:textId="77777777" w:rsidR="007D17D7" w:rsidRDefault="007D17D7">
      <w:pPr>
        <w:pStyle w:val="Textoindependiente"/>
      </w:pPr>
    </w:p>
    <w:p w14:paraId="58B05834" w14:textId="4F24722C" w:rsidR="007D17D7" w:rsidRDefault="007D17D7" w:rsidP="007A3CC3">
      <w:pPr>
        <w:pStyle w:val="Textoindependiente"/>
        <w:ind w:right="37"/>
        <w:sectPr w:rsidR="007D17D7" w:rsidSect="000A3B4B">
          <w:headerReference w:type="even" r:id="rId191"/>
          <w:headerReference w:type="default" r:id="rId192"/>
          <w:footerReference w:type="even" r:id="rId193"/>
          <w:footerReference w:type="first" r:id="rId194"/>
          <w:pgSz w:w="11910" w:h="16840"/>
          <w:pgMar w:top="1417" w:right="1701" w:bottom="1417" w:left="1701" w:header="0" w:footer="0" w:gutter="0"/>
          <w:cols w:space="720"/>
          <w:titlePg/>
          <w:docGrid w:linePitch="299"/>
        </w:sectPr>
      </w:pPr>
    </w:p>
    <w:p w14:paraId="58B05836" w14:textId="2C0EABAC" w:rsidR="007D17D7" w:rsidRPr="00C200E7" w:rsidRDefault="00857EC1" w:rsidP="00C200E7">
      <w:pPr>
        <w:pStyle w:val="Ttulo1"/>
        <w:rPr>
          <w:rFonts w:ascii="LM Sans 10" w:hAnsi="LM Sans 10"/>
        </w:rPr>
      </w:pPr>
      <w:bookmarkStart w:id="35" w:name="_Toc107521262"/>
      <w:bookmarkStart w:id="36" w:name="_Toc107521855"/>
      <w:bookmarkStart w:id="37" w:name="_Toc138438234"/>
      <w:r w:rsidRPr="00C200E7">
        <w:rPr>
          <w:rFonts w:ascii="LM Sans 10" w:hAnsi="LM Sans 10"/>
          <w:noProof/>
        </w:rPr>
        <w:lastRenderedPageBreak/>
        <mc:AlternateContent>
          <mc:Choice Requires="wps">
            <w:drawing>
              <wp:anchor distT="0" distB="0" distL="0" distR="0" simplePos="0" relativeHeight="251645440" behindDoc="1" locked="0" layoutInCell="1" allowOverlap="1" wp14:anchorId="58B059AC" wp14:editId="0FB45D77">
                <wp:simplePos x="0" y="0"/>
                <wp:positionH relativeFrom="page">
                  <wp:posOffset>1438910</wp:posOffset>
                </wp:positionH>
                <wp:positionV relativeFrom="paragraph">
                  <wp:posOffset>-59690</wp:posOffset>
                </wp:positionV>
                <wp:extent cx="4669155" cy="1270"/>
                <wp:effectExtent l="0" t="0" r="0" b="0"/>
                <wp:wrapTopAndBottom/>
                <wp:docPr id="9" name="Forma libre: forma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1D141A" id="Forma libre: forma 9" o:spid="_x0000_s1026" style="position:absolute;margin-left:113.3pt;margin-top:-4.7pt;width:367.65pt;height:.1pt;z-index:-2516710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bookmarkStart w:id="38" w:name="Conceptos_teóricos"/>
      <w:bookmarkStart w:id="39" w:name="_bookmark4"/>
      <w:bookmarkEnd w:id="38"/>
      <w:bookmarkEnd w:id="39"/>
      <w:r w:rsidRPr="00C200E7">
        <w:rPr>
          <w:rFonts w:ascii="LM Sans 10" w:hAnsi="LM Sans 10"/>
        </w:rPr>
        <w:t>Conceptos</w:t>
      </w:r>
      <w:r w:rsidRPr="00C200E7">
        <w:rPr>
          <w:rFonts w:ascii="LM Sans 10" w:hAnsi="LM Sans 10"/>
          <w:spacing w:val="1"/>
        </w:rPr>
        <w:t xml:space="preserve"> </w:t>
      </w:r>
      <w:r w:rsidRPr="00C200E7">
        <w:rPr>
          <w:rFonts w:ascii="LM Sans 10" w:hAnsi="LM Sans 10"/>
          <w:spacing w:val="11"/>
        </w:rPr>
        <w:t>teóricos</w:t>
      </w:r>
      <w:bookmarkEnd w:id="35"/>
      <w:bookmarkEnd w:id="36"/>
      <w:bookmarkEnd w:id="37"/>
    </w:p>
    <w:p w14:paraId="58B05837" w14:textId="51750E1A" w:rsidR="007D17D7" w:rsidRDefault="000133A9">
      <w:pPr>
        <w:pStyle w:val="Textoindependiente"/>
        <w:spacing w:before="6"/>
        <w:rPr>
          <w:rFonts w:ascii="Trebuchet MS"/>
          <w:b/>
          <w:sz w:val="20"/>
        </w:rPr>
      </w:pPr>
      <w:r>
        <w:pict w14:anchorId="58B059AC">
          <v:shape id="docshape779" o:spid="_x0000_s2385" style="position:absolute;margin-left:112.85pt;margin-top:13.15pt;width:367.65pt;height:.1pt;z-index:-15723520;mso-wrap-distance-left:0;mso-wrap-distance-right:0;mso-position-horizontal-relative:page" coordorigin="2257,263" coordsize="7353,0" path="m2257,263r7352,e" filled="f" strokeweight=".14042mm">
            <v:path arrowok="t"/>
            <w10:wrap type="topAndBottom" anchorx="page"/>
          </v:shape>
        </w:pict>
      </w:r>
    </w:p>
    <w:p w14:paraId="58B05838" w14:textId="5BA4797A" w:rsidR="007D17D7" w:rsidRDefault="007D17D7">
      <w:pPr>
        <w:pStyle w:val="Textoindependiente"/>
        <w:rPr>
          <w:rFonts w:ascii="Trebuchet MS"/>
          <w:b/>
          <w:sz w:val="20"/>
        </w:rPr>
      </w:pPr>
    </w:p>
    <w:p w14:paraId="58B05839" w14:textId="77777777" w:rsidR="007D17D7" w:rsidRDefault="007D17D7">
      <w:pPr>
        <w:pStyle w:val="Textoindependiente"/>
        <w:rPr>
          <w:rFonts w:ascii="Trebuchet MS"/>
          <w:b/>
          <w:sz w:val="20"/>
        </w:rPr>
      </w:pPr>
    </w:p>
    <w:p w14:paraId="5B9BF378" w14:textId="77777777" w:rsidR="0080573A" w:rsidRDefault="0080573A">
      <w:pPr>
        <w:pStyle w:val="Textoindependiente"/>
        <w:rPr>
          <w:rFonts w:ascii="Trebuchet MS"/>
          <w:b/>
          <w:sz w:val="20"/>
        </w:rPr>
      </w:pPr>
    </w:p>
    <w:p w14:paraId="3C832CDF" w14:textId="0577560E" w:rsidR="0080573A" w:rsidRDefault="0080573A" w:rsidP="0080573A">
      <w:pPr>
        <w:pStyle w:val="NormalPPrincipal"/>
      </w:pPr>
      <w:r>
        <w:t>En este apartado se detallarán los conceptos teóricos que se han utilizado a lo largo de este proyecto</w:t>
      </w:r>
      <w:r w:rsidR="005D6DF5">
        <w:t xml:space="preserve"> y puedan ser comprendidos:</w:t>
      </w:r>
      <w:r>
        <w:t xml:space="preserve"> </w:t>
      </w:r>
    </w:p>
    <w:p w14:paraId="7BDF31B7" w14:textId="77777777" w:rsidR="0080573A" w:rsidRDefault="0080573A">
      <w:pPr>
        <w:pStyle w:val="Textoindependiente"/>
        <w:rPr>
          <w:rFonts w:ascii="Trebuchet MS"/>
          <w:b/>
          <w:sz w:val="20"/>
        </w:rPr>
      </w:pPr>
    </w:p>
    <w:p w14:paraId="58B0583A" w14:textId="4D3C6254" w:rsidR="007D17D7" w:rsidRDefault="007D17D7">
      <w:pPr>
        <w:pStyle w:val="Textoindependiente"/>
        <w:rPr>
          <w:rFonts w:ascii="Trebuchet MS"/>
          <w:b/>
          <w:sz w:val="20"/>
        </w:rPr>
      </w:pPr>
      <w:bookmarkStart w:id="40" w:name="_Toc107520918"/>
      <w:bookmarkStart w:id="41" w:name="_Toc107521045"/>
      <w:bookmarkStart w:id="42" w:name="_Toc107521264"/>
      <w:bookmarkStart w:id="43" w:name="_Toc107521857"/>
      <w:bookmarkEnd w:id="40"/>
      <w:bookmarkEnd w:id="41"/>
      <w:bookmarkEnd w:id="42"/>
      <w:bookmarkEnd w:id="43"/>
    </w:p>
    <w:p w14:paraId="285060A3" w14:textId="740C0E9F" w:rsidR="002212DE" w:rsidRDefault="008E774C" w:rsidP="005E4E28">
      <w:pPr>
        <w:pStyle w:val="Titulo2Principal"/>
        <w:ind w:left="720"/>
      </w:pPr>
      <w:bookmarkStart w:id="44" w:name="_Toc138438235"/>
      <w:r w:rsidRPr="008E774C">
        <w:t>Planificación y control de proyectos</w:t>
      </w:r>
      <w:bookmarkEnd w:id="44"/>
    </w:p>
    <w:p w14:paraId="0BFEB73D" w14:textId="321A24BC" w:rsidR="008E774C" w:rsidRDefault="008E774C" w:rsidP="008E774C">
      <w:pPr>
        <w:pStyle w:val="NormalPPrincipal"/>
      </w:pPr>
      <w:r>
        <w:t xml:space="preserve">Para poder entender conceptos más específicos sobre las diferentes metodologías que se han usado en el seguimiento y control de proyectos es necesarios comprender que es </w:t>
      </w:r>
      <w:r w:rsidR="00893A79">
        <w:t xml:space="preserve">un </w:t>
      </w:r>
      <w:r>
        <w:t>proyecto.</w:t>
      </w:r>
    </w:p>
    <w:p w14:paraId="0FB819BA" w14:textId="71069E7D" w:rsidR="00893A79" w:rsidRDefault="00587371" w:rsidP="008E774C">
      <w:pPr>
        <w:pStyle w:val="NormalPPrincipal"/>
      </w:pPr>
      <w:r w:rsidRPr="00587371">
        <w:t xml:space="preserve">Un proyecto es </w:t>
      </w:r>
      <w:r>
        <w:t>una</w:t>
      </w:r>
      <w:r w:rsidRPr="00587371">
        <w:t xml:space="preserve"> planificación que consiste en un conjunto de objetivos que se encuentran interrelacionados y coordinados</w:t>
      </w:r>
      <w:r>
        <w:t>, que deben realizarse para cumplir las metas de ese proyecto</w:t>
      </w:r>
      <w:r w:rsidRPr="00587371">
        <w:t>.</w:t>
      </w:r>
      <w:r>
        <w:t xml:space="preserve"> Normalmente se considera que estos objetivos o tareas que construyen un proyecto están definidas de manera que:</w:t>
      </w:r>
    </w:p>
    <w:p w14:paraId="2AA7BF6D" w14:textId="1BF6F27A" w:rsidR="00587371" w:rsidRDefault="00587371" w:rsidP="00587371">
      <w:pPr>
        <w:pStyle w:val="NormalPPrincipal"/>
        <w:numPr>
          <w:ilvl w:val="0"/>
          <w:numId w:val="4"/>
        </w:numPr>
      </w:pPr>
      <w:r>
        <w:t>Cada tarea se puede iniciar o detener independientemente de cualquier otra, dentro de una secuencia dada.</w:t>
      </w:r>
    </w:p>
    <w:p w14:paraId="6292D0E6" w14:textId="17EB3193" w:rsidR="00587371" w:rsidRDefault="00587371" w:rsidP="00587371">
      <w:pPr>
        <w:pStyle w:val="NormalPPrincipal"/>
        <w:numPr>
          <w:ilvl w:val="0"/>
          <w:numId w:val="4"/>
        </w:numPr>
      </w:pPr>
      <w:r>
        <w:t>Las tareas están ordenadas de tal manera que se deben realizar en una secuencia tecnológica.</w:t>
      </w:r>
    </w:p>
    <w:p w14:paraId="1960E75A" w14:textId="55457D25" w:rsidR="00587371" w:rsidRDefault="00587371" w:rsidP="00587371">
      <w:pPr>
        <w:pStyle w:val="NormalPPrincipal"/>
      </w:pPr>
      <w:r>
        <w:t>Además, en general cuando se inicia una tarea no se puede interrumpir o detener y deben continuar hasta completarse. Los proyectos tienen un tiempo de vida bien definido entre el momento que se inicia su primera tarea hasta que termina la última</w:t>
      </w:r>
      <w:r w:rsidR="0072465E">
        <w:t>.</w:t>
      </w:r>
      <w:hyperlink w:anchor="Bibliografía" w:history="1">
        <w:r w:rsidR="001672E2" w:rsidRPr="0072465E">
          <w:rPr>
            <w:rStyle w:val="Hipervnculo"/>
            <w:color w:val="FF0000"/>
          </w:rPr>
          <w:fldChar w:fldCharType="begin"/>
        </w:r>
        <w:r w:rsidR="001672E2" w:rsidRPr="0072465E">
          <w:rPr>
            <w:rStyle w:val="Hipervnculo"/>
            <w:color w:val="FF0000"/>
          </w:rPr>
          <w:instrText xml:space="preserve"> ADDIN ZOTERO_ITEM CSL_CITATION {"citationID":"MrNSUpMF","properties":{"formattedCitation":"[1]","plainCitation":"[1]","noteIndex":0},"citationItems":[{"id":13,"uris":["http://zotero.org/users/11172637/items/K98ZCKEK"],"itemData":{"id":13,"type":"book","event-place":"Barcelona","ISBN":"978-84-96998-12-4","language":"spa","number-of-pages":"396","publisher":"Profit","publisher-place":"Barcelona","source":"ubucat.ubu.es","title":"Gestión de proyectos: con casos prácticos, ejercicios resueltos, Microsoft Project, Risk y hojas de cálculo","title-short":"Gestión de proyectos","author":[{"family":"Klastorin","given":"Ted"}],"issued":{"date-parts":[["2010"]]}}}],"schema":"https://github.com/citation-style-language/schema/raw/master/csl-citation.json"} </w:instrText>
        </w:r>
        <w:r w:rsidR="001672E2" w:rsidRPr="0072465E">
          <w:rPr>
            <w:rStyle w:val="Hipervnculo"/>
            <w:color w:val="FF0000"/>
          </w:rPr>
          <w:fldChar w:fldCharType="separate"/>
        </w:r>
        <w:r w:rsidR="001672E2" w:rsidRPr="0072465E">
          <w:rPr>
            <w:rStyle w:val="Hipervnculo"/>
            <w:color w:val="FF0000"/>
          </w:rPr>
          <w:t>[1]</w:t>
        </w:r>
        <w:r w:rsidR="001672E2" w:rsidRPr="0072465E">
          <w:rPr>
            <w:rStyle w:val="Hipervnculo"/>
            <w:color w:val="FF0000"/>
          </w:rPr>
          <w:fldChar w:fldCharType="end"/>
        </w:r>
      </w:hyperlink>
      <w:r w:rsidRPr="00504AA1">
        <w:rPr>
          <w:color w:val="FF0000"/>
        </w:rPr>
        <w:t xml:space="preserve"> </w:t>
      </w:r>
    </w:p>
    <w:p w14:paraId="1EC60E02" w14:textId="15EB709D" w:rsidR="001672E2" w:rsidRDefault="001672E2" w:rsidP="00587371">
      <w:pPr>
        <w:pStyle w:val="NormalPPrincipal"/>
      </w:pPr>
      <w:r>
        <w:t>Para que exista ejecución exitosa de un proyecto es necesario una buena planificación, aunque no garantice que el proyecto termine exitosamente ya que no suelen ejecutarse las tare</w:t>
      </w:r>
      <w:r w:rsidR="00133F13">
        <w:t xml:space="preserve">as como teníamos planeado en un principio. Es por ello por lo </w:t>
      </w:r>
      <w:r w:rsidR="00133F13">
        <w:lastRenderedPageBreak/>
        <w:t xml:space="preserve">que se necesita unos procesos de control que se encarga de comparar el progreso real del proyecto con el que hemos planificado y en el caso de que exista cualquier tipo de desviación decide las medidas correctoras adecuadas lo antes posible. </w:t>
      </w:r>
    </w:p>
    <w:p w14:paraId="6E70A0C5" w14:textId="047E6D07" w:rsidR="00133F13" w:rsidRPr="00504AA1" w:rsidRDefault="00133F13" w:rsidP="00587371">
      <w:pPr>
        <w:pStyle w:val="NormalPPrincipal"/>
        <w:rPr>
          <w:rStyle w:val="Hipervnculo"/>
          <w:rFonts w:ascii="Georgia" w:hAnsi="Georgia"/>
          <w:b/>
          <w:bCs/>
          <w:color w:val="FF0000"/>
          <w:sz w:val="20"/>
        </w:rPr>
      </w:pPr>
      <w:r>
        <w:t>Los procesos de planificación y control tienen lugar en la etapa tercera del ciclo de vida de un proyecto</w:t>
      </w:r>
      <w:r w:rsidR="00716884">
        <w:t>, cuando empieza la ejecución del proyecto. El control integrado del proyecto utiliza los procesos de planificación, ejecución y cierre para realizar un mejor control de cambios del alcance, costes, del programa, respuestas a riesgos y de la calidad. Para ello, necesita un proceso captación para conocer la evolución del proyecto, una consigna con los valores de referencia a comparar y poder tomar las medidas correctoras que mejor se adapten o incluso replanificar el proyecto entero</w:t>
      </w:r>
      <w:r w:rsidR="00504AA1">
        <w:t>.</w:t>
      </w:r>
      <w:hyperlink w:anchor="Bibliografía" w:history="1">
        <w:r w:rsidR="00716884" w:rsidRPr="0072465E">
          <w:rPr>
            <w:rStyle w:val="Hipervnculo"/>
            <w:color w:val="FF0000"/>
          </w:rPr>
          <w:fldChar w:fldCharType="begin"/>
        </w:r>
        <w:r w:rsidR="00716884" w:rsidRPr="0072465E">
          <w:rPr>
            <w:rStyle w:val="Hipervnculo"/>
            <w:color w:val="FF0000"/>
          </w:rPr>
          <w:instrText xml:space="preserve"> ADDIN ZOTERO_ITEM CSL_CITATION {"citationID":"Aw89nmX6","properties":{"formattedCitation":"[2]","plainCitation":"[2]","noteIndex":0},"citationItems":[{"id":14,"uris":["http://zotero.org/users/11172637/items/ISJIY39P"],"itemData":{"id":14,"type":"book","event-place":"Zaragoza","ISBN":"978-84-95475-36-7","language":"spa","number-of-pages":"224","publisher":"AEIPRO","publisher-place":"Zaragoza","source":"ubucat.ubu.es","title":"Curso de gestión de proyectos. Manual del profesor","author":[{"family":"Cano","given":"Juan L."}],"contributor":[{"family":"Rebollar Rubio","given":"Rubén"},{"family":"Sáenz","given":"M. J."}],"issued":{"date-parts":[["2003"]]}}}],"schema":"https://github.com/citation-style-language/schema/raw/master/csl-citation.json"} </w:instrText>
        </w:r>
        <w:r w:rsidR="00716884" w:rsidRPr="0072465E">
          <w:rPr>
            <w:rStyle w:val="Hipervnculo"/>
            <w:color w:val="FF0000"/>
          </w:rPr>
          <w:fldChar w:fldCharType="separate"/>
        </w:r>
        <w:r w:rsidR="00716884" w:rsidRPr="0072465E">
          <w:rPr>
            <w:rStyle w:val="Hipervnculo"/>
            <w:color w:val="FF0000"/>
          </w:rPr>
          <w:t>[2]</w:t>
        </w:r>
        <w:r w:rsidR="00716884" w:rsidRPr="0072465E">
          <w:rPr>
            <w:rStyle w:val="Hipervnculo"/>
            <w:color w:val="FF0000"/>
          </w:rPr>
          <w:fldChar w:fldCharType="end"/>
        </w:r>
      </w:hyperlink>
    </w:p>
    <w:p w14:paraId="2569BAD7" w14:textId="2E748349" w:rsidR="008E774C" w:rsidRDefault="00233444" w:rsidP="008E774C">
      <w:pPr>
        <w:pStyle w:val="NormalPPrincipal"/>
      </w:pPr>
      <w:r>
        <w:t>Para conocer realmente el control del proyecto, se debe realizar un control integrado de plazos y costes utilizando métodos como el valor ganado o la programación ganada.</w:t>
      </w:r>
    </w:p>
    <w:p w14:paraId="64CD6F80" w14:textId="77777777" w:rsidR="005C5F30" w:rsidRDefault="005C5F30" w:rsidP="004F2008">
      <w:pPr>
        <w:pStyle w:val="NormalPPrincipal"/>
      </w:pPr>
    </w:p>
    <w:p w14:paraId="3F88A8B0" w14:textId="18CBEEB3" w:rsidR="001E67CE" w:rsidRDefault="00233444" w:rsidP="005E4E28">
      <w:pPr>
        <w:pStyle w:val="Titulo2Principal"/>
        <w:ind w:left="720"/>
      </w:pPr>
      <w:bookmarkStart w:id="45" w:name="_Toc138438236"/>
      <w:r>
        <w:t>Método del Valor Ganado</w:t>
      </w:r>
      <w:bookmarkEnd w:id="45"/>
      <w:r>
        <w:t xml:space="preserve"> </w:t>
      </w:r>
    </w:p>
    <w:p w14:paraId="51793B21" w14:textId="7DA15008" w:rsidR="00AC1F9F" w:rsidRDefault="00B44F6F" w:rsidP="007F6548">
      <w:pPr>
        <w:pStyle w:val="NormalPPrincipal"/>
        <w:rPr>
          <w:color w:val="FF0000"/>
        </w:rPr>
      </w:pPr>
      <w:r>
        <w:t>El</w:t>
      </w:r>
      <w:r w:rsidRPr="00B44F6F">
        <w:t xml:space="preserve"> Valor Ganado</w:t>
      </w:r>
      <w:r w:rsidR="00850C12">
        <w:t xml:space="preserve"> (ver Fig. 3.1)</w:t>
      </w:r>
      <w:r w:rsidRPr="00B44F6F">
        <w:t xml:space="preserve"> es un</w:t>
      </w:r>
      <w:r>
        <w:t>a magnitud</w:t>
      </w:r>
      <w:r w:rsidRPr="00B44F6F">
        <w:t xml:space="preserve"> de requisito </w:t>
      </w:r>
      <w:r>
        <w:t>de análisis de</w:t>
      </w:r>
      <w:r w:rsidRPr="00B44F6F">
        <w:t xml:space="preserve"> las herramientas de gestión. Cuando </w:t>
      </w:r>
      <w:r>
        <w:t>lo analizamos</w:t>
      </w:r>
      <w:r w:rsidRPr="00B44F6F">
        <w:t xml:space="preserve">, nos referimos al </w:t>
      </w:r>
      <w:proofErr w:type="spellStart"/>
      <w:r w:rsidRPr="00B44F6F">
        <w:t>Earned</w:t>
      </w:r>
      <w:proofErr w:type="spellEnd"/>
      <w:r w:rsidRPr="00B44F6F">
        <w:t xml:space="preserve"> </w:t>
      </w:r>
      <w:proofErr w:type="spellStart"/>
      <w:r w:rsidRPr="00B44F6F">
        <w:t>Value</w:t>
      </w:r>
      <w:proofErr w:type="spellEnd"/>
      <w:r w:rsidRPr="00B44F6F">
        <w:t xml:space="preserve"> </w:t>
      </w:r>
      <w:proofErr w:type="spellStart"/>
      <w:r>
        <w:t>Analisys</w:t>
      </w:r>
      <w:proofErr w:type="spellEnd"/>
      <w:r w:rsidRPr="00B44F6F">
        <w:t xml:space="preserve"> (EV</w:t>
      </w:r>
      <w:r>
        <w:t>A</w:t>
      </w:r>
      <w:r w:rsidRPr="00B44F6F">
        <w:t xml:space="preserve">), una serie de parámetros que </w:t>
      </w:r>
      <w:r>
        <w:t>informan</w:t>
      </w:r>
      <w:r w:rsidRPr="00B44F6F">
        <w:t xml:space="preserve"> sobre el funcionamiento del proyecto</w:t>
      </w:r>
      <w:r>
        <w:t xml:space="preserve">, midiendo la cantidad de trabajo realizado a partir de </w:t>
      </w:r>
      <w:r w:rsidRPr="00B44F6F">
        <w:t>una planificación. El Valor Ganado informar de las desviaciones de costo y tiempo del proyecto. De modo que, gracias a su funcionalidad podremos tomar decisiones más rápidas y efectivas, apoyadas en datos concretos sobre la realidad del trabajo ejecutado.</w:t>
      </w:r>
      <w:hyperlink w:anchor="Bibliografía" w:history="1">
        <w:r w:rsidRPr="0072465E">
          <w:rPr>
            <w:rStyle w:val="Hipervnculo"/>
            <w:color w:val="FF0000"/>
          </w:rPr>
          <w:fldChar w:fldCharType="begin"/>
        </w:r>
        <w:r w:rsidRPr="0072465E">
          <w:rPr>
            <w:rStyle w:val="Hipervnculo"/>
            <w:color w:val="FF0000"/>
          </w:rPr>
          <w:instrText xml:space="preserve"> ADDIN ZOTERO_ITEM CSL_CITATION {"citationID":"LOHTBZRN","properties":{"formattedCitation":"[3]","plainCitation":"[3]","noteIndex":0},"citationItems":[{"id":9,"uris":["http://zotero.org/users/11172637/items/WG7ADNWY"],"itemData":{"id":9,"type":"webpage","abstract":"¿Aún no sabes lo que significa para tu proyecto el Valor Ganado o EVM? Descubre cómo puede ayudarte esta técnica para terminar en plazo y sin sobrecostes.","container-title":"Gestor de proyectos online","language":"es-ES","note":"section: Blog de gestión de proyectos","title":"¿Qué es el Valor Ganado o EVM?","URL":"https://www.sinnaps.com/blog-gestion-proyectos/valor-ganado-evm-2","accessed":{"date-parts":[["2023",5,12]]}}}],"schema":"https://github.com/citation-style-language/schema/raw/master/csl-citation.json"} </w:instrText>
        </w:r>
        <w:r w:rsidRPr="0072465E">
          <w:rPr>
            <w:rStyle w:val="Hipervnculo"/>
            <w:color w:val="FF0000"/>
          </w:rPr>
          <w:fldChar w:fldCharType="separate"/>
        </w:r>
        <w:r w:rsidRPr="0072465E">
          <w:rPr>
            <w:rStyle w:val="Hipervnculo"/>
            <w:color w:val="FF0000"/>
          </w:rPr>
          <w:t>[3]</w:t>
        </w:r>
        <w:r w:rsidRPr="0072465E">
          <w:rPr>
            <w:rStyle w:val="Hipervnculo"/>
            <w:color w:val="FF0000"/>
          </w:rPr>
          <w:fldChar w:fldCharType="end"/>
        </w:r>
      </w:hyperlink>
    </w:p>
    <w:p w14:paraId="38DE22AC" w14:textId="4B1C7172" w:rsidR="00B44F6F" w:rsidRDefault="00B44F6F" w:rsidP="007F6548">
      <w:pPr>
        <w:pStyle w:val="NormalPPrincipal"/>
      </w:pPr>
      <w:r w:rsidRPr="00B44F6F">
        <w:t xml:space="preserve">Este </w:t>
      </w:r>
      <w:r>
        <w:t>método utiliza tres magnitudes sobre los datos que necesitan procesar cada vez que se quiera realizar el control en el proyecto:</w:t>
      </w:r>
    </w:p>
    <w:p w14:paraId="4F065C56" w14:textId="39F4687C" w:rsidR="00B44F6F" w:rsidRDefault="00B44F6F" w:rsidP="00B44F6F">
      <w:pPr>
        <w:pStyle w:val="NormalPPrincipal"/>
        <w:numPr>
          <w:ilvl w:val="0"/>
          <w:numId w:val="4"/>
        </w:numPr>
      </w:pPr>
      <w:r>
        <w:rPr>
          <w:b/>
          <w:bCs/>
        </w:rPr>
        <w:t>CPTP</w:t>
      </w:r>
      <w:r w:rsidR="00C368CB">
        <w:rPr>
          <w:b/>
          <w:bCs/>
        </w:rPr>
        <w:t xml:space="preserve"> (PV)</w:t>
      </w:r>
      <w:r>
        <w:rPr>
          <w:b/>
          <w:bCs/>
        </w:rPr>
        <w:t>:</w:t>
      </w:r>
      <w:r>
        <w:t xml:space="preserve"> </w:t>
      </w:r>
      <w:r w:rsidR="00B119C7" w:rsidRPr="00B119C7">
        <w:t>Costo presupuestado del trabajo programado</w:t>
      </w:r>
      <w:r w:rsidR="00B119C7">
        <w:t>, e</w:t>
      </w:r>
      <w:r w:rsidR="00B119C7" w:rsidRPr="00B119C7">
        <w:t>s el valor monetario que se asigna a las actividades planificadas en un proyecto en un momento específico. Representa el costo estimado de los trabajos que se deben haber completado hasta la fecha programada, según el cronograma del proyecto.</w:t>
      </w:r>
    </w:p>
    <w:p w14:paraId="00F3C001" w14:textId="4943BE28" w:rsidR="00B44F6F" w:rsidRDefault="00B44F6F" w:rsidP="00B44F6F">
      <w:pPr>
        <w:pStyle w:val="NormalPPrincipal"/>
        <w:numPr>
          <w:ilvl w:val="0"/>
          <w:numId w:val="4"/>
        </w:numPr>
      </w:pPr>
      <w:r>
        <w:rPr>
          <w:b/>
          <w:bCs/>
        </w:rPr>
        <w:t>CPTR</w:t>
      </w:r>
      <w:r w:rsidR="00C368CB">
        <w:rPr>
          <w:b/>
          <w:bCs/>
        </w:rPr>
        <w:t xml:space="preserve"> (EV)</w:t>
      </w:r>
      <w:r>
        <w:rPr>
          <w:b/>
          <w:bCs/>
        </w:rPr>
        <w:t>:</w:t>
      </w:r>
      <w:r>
        <w:t xml:space="preserve"> </w:t>
      </w:r>
      <w:r w:rsidR="00B119C7" w:rsidRPr="00B119C7">
        <w:t>Costo presupuestado del trabajo realizado</w:t>
      </w:r>
      <w:r w:rsidR="00B119C7">
        <w:t xml:space="preserve">, es </w:t>
      </w:r>
      <w:r w:rsidR="00B119C7" w:rsidRPr="00B119C7">
        <w:t>el valor monetario de las actividades completadas en un proyecto en un momento específico. Representa el costo estimado de los trabajos que realmente se han completado hasta la fecha en cuestión, según el cronograma del proyecto.</w:t>
      </w:r>
    </w:p>
    <w:p w14:paraId="5B1B8034" w14:textId="673A12E9" w:rsidR="00B44F6F" w:rsidRDefault="00B44F6F" w:rsidP="00B44F6F">
      <w:pPr>
        <w:pStyle w:val="NormalPPrincipal"/>
        <w:numPr>
          <w:ilvl w:val="0"/>
          <w:numId w:val="4"/>
        </w:numPr>
      </w:pPr>
      <w:r>
        <w:rPr>
          <w:b/>
          <w:bCs/>
        </w:rPr>
        <w:t>CRTR</w:t>
      </w:r>
      <w:r w:rsidR="00C368CB">
        <w:rPr>
          <w:b/>
          <w:bCs/>
        </w:rPr>
        <w:t xml:space="preserve"> (AC)</w:t>
      </w:r>
      <w:r>
        <w:rPr>
          <w:b/>
          <w:bCs/>
        </w:rPr>
        <w:t>:</w:t>
      </w:r>
      <w:r>
        <w:t xml:space="preserve"> </w:t>
      </w:r>
      <w:r w:rsidR="00B119C7" w:rsidRPr="00B119C7">
        <w:t>Costo real del trabajo realizado</w:t>
      </w:r>
      <w:r w:rsidR="00B119C7">
        <w:t>, e</w:t>
      </w:r>
      <w:r w:rsidR="00B119C7" w:rsidRPr="00B119C7">
        <w:t xml:space="preserve">s el costo real incurrido para realizar las actividades del proyecto hasta un momento específico. Representa el costo real de los trabajos realizados hasta la fecha en cuestión. </w:t>
      </w:r>
      <w:r w:rsidR="00595DE5">
        <w:t xml:space="preserve"> Para calcularlo, se necesita sumar el coste acumulado del presupuesto realizado para todo el trabajo en las actividades completas hasta ese momento.</w:t>
      </w:r>
    </w:p>
    <w:p w14:paraId="11C02769" w14:textId="23063B88" w:rsidR="001C37B2" w:rsidRDefault="001C37B2" w:rsidP="001C37B2">
      <w:pPr>
        <w:pStyle w:val="NormalPPrincipal"/>
        <w:ind w:left="709" w:firstLine="0"/>
        <w:jc w:val="center"/>
      </w:pPr>
      <w:r w:rsidRPr="001C37B2">
        <w:rPr>
          <w:noProof/>
        </w:rPr>
        <w:lastRenderedPageBreak/>
        <w:drawing>
          <wp:inline distT="0" distB="0" distL="0" distR="0" wp14:anchorId="4126A899" wp14:editId="4E4DE25F">
            <wp:extent cx="4448796" cy="2600688"/>
            <wp:effectExtent l="0" t="0" r="9525" b="9525"/>
            <wp:docPr id="61217461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174617" name="Imagen 1" descr="Diagrama&#10;&#10;Descripción generada automáticamente"/>
                    <pic:cNvPicPr/>
                  </pic:nvPicPr>
                  <pic:blipFill>
                    <a:blip r:embed="rId195"/>
                    <a:stretch>
                      <a:fillRect/>
                    </a:stretch>
                  </pic:blipFill>
                  <pic:spPr>
                    <a:xfrm>
                      <a:off x="0" y="0"/>
                      <a:ext cx="4448796" cy="2600688"/>
                    </a:xfrm>
                    <a:prstGeom prst="rect">
                      <a:avLst/>
                    </a:prstGeom>
                  </pic:spPr>
                </pic:pic>
              </a:graphicData>
            </a:graphic>
          </wp:inline>
        </w:drawing>
      </w:r>
    </w:p>
    <w:p w14:paraId="32CE84C7" w14:textId="354AD1CC" w:rsidR="001C37B2" w:rsidRPr="000C39ED" w:rsidRDefault="001C37B2" w:rsidP="001C37B2">
      <w:pPr>
        <w:pStyle w:val="Piedefoto"/>
      </w:pPr>
      <w:bookmarkStart w:id="46" w:name="_Toc138436854"/>
      <w:r>
        <w:t>Figura 3.1: Representación gráfica</w:t>
      </w:r>
      <w:r w:rsidR="00C368CB">
        <w:t xml:space="preserve"> de los diferentes valores básicos usados en el método valor ganado.</w:t>
      </w:r>
      <w:r w:rsidR="00C92497">
        <w:t xml:space="preserve"> </w:t>
      </w:r>
      <w:hyperlink w:anchor="Bibliografía" w:history="1">
        <w:r w:rsidR="00C92497" w:rsidRPr="00C92497">
          <w:rPr>
            <w:rStyle w:val="Hipervnculo"/>
            <w:color w:val="FF0000"/>
          </w:rPr>
          <w:fldChar w:fldCharType="begin"/>
        </w:r>
        <w:r w:rsidR="00C92497" w:rsidRPr="00C92497">
          <w:rPr>
            <w:rStyle w:val="Hipervnculo"/>
            <w:color w:val="FF0000"/>
          </w:rPr>
          <w:instrText xml:space="preserve"> ADDIN ZOTERO_ITEM CSL_CITATION {"citationID":"tCkSh0rK","properties":{"formattedCitation":"[4]","plainCitation":"[4]","noteIndex":0},"citationItems":[{"id":45,"uris":["http://zotero.org/users/11172637/items/YYYV34CQ"],"itemData":{"id":45,"type":"book","collection-title":"PMBOK® Guide","edition":"Séptima edición","event-place":"Newtown Square, Pennsylvania","ISBN":"978-1-62825-680-2","language":"eng;spa","publisher":"Project Management Institute","publisher-place":"Newtown Square, Pennsylvania","source":"ubucat.ubu.es","title":"El estándar para la dirección de proyectos y Guía de los fundamentos para la dirección de proyectos: (Guía del PMBOK®)","title-short":"El estándar para la dirección de proyectos y Guía de los fundamentos para la dirección de proyectos","author":[{"literal":"Project Management Institute"}],"issued":{"date-parts":[["2021"]]}}}],"schema":"https://github.com/citation-style-language/schema/raw/master/csl-citation.json"} </w:instrText>
        </w:r>
        <w:r w:rsidR="00C92497" w:rsidRPr="00C92497">
          <w:rPr>
            <w:rStyle w:val="Hipervnculo"/>
            <w:color w:val="FF0000"/>
          </w:rPr>
          <w:fldChar w:fldCharType="separate"/>
        </w:r>
        <w:r w:rsidR="00C92497" w:rsidRPr="00C92497">
          <w:rPr>
            <w:rStyle w:val="Hipervnculo"/>
            <w:color w:val="FF0000"/>
          </w:rPr>
          <w:t>[4]</w:t>
        </w:r>
        <w:bookmarkEnd w:id="46"/>
        <w:r w:rsidR="00C92497" w:rsidRPr="00C92497">
          <w:rPr>
            <w:rStyle w:val="Hipervnculo"/>
            <w:color w:val="FF0000"/>
          </w:rPr>
          <w:fldChar w:fldCharType="end"/>
        </w:r>
      </w:hyperlink>
    </w:p>
    <w:p w14:paraId="13A88DB0" w14:textId="77777777" w:rsidR="001C37B2" w:rsidRDefault="001C37B2" w:rsidP="001C37B2">
      <w:pPr>
        <w:pStyle w:val="NormalPPrincipal"/>
        <w:ind w:left="709" w:firstLine="0"/>
      </w:pPr>
    </w:p>
    <w:p w14:paraId="13046D2A" w14:textId="32814F18" w:rsidR="00B119C7" w:rsidRDefault="00595DE5" w:rsidP="00B119C7">
      <w:pPr>
        <w:pStyle w:val="NormalPPrincipal"/>
      </w:pPr>
      <w:r>
        <w:t>Una vez que tenemos calculado estos tres valores, se realizan las métricas derivadas para informar sobre la salud del proyecto.</w:t>
      </w:r>
    </w:p>
    <w:p w14:paraId="6506D3C6" w14:textId="77777777" w:rsidR="00B119C7" w:rsidRDefault="00B119C7" w:rsidP="00B119C7">
      <w:pPr>
        <w:pStyle w:val="Subseccionesconocimientos"/>
        <w:ind w:left="709"/>
      </w:pPr>
    </w:p>
    <w:p w14:paraId="1DEBFC22" w14:textId="547B253E" w:rsidR="00595DE5" w:rsidRDefault="00595DE5" w:rsidP="00595DE5">
      <w:pPr>
        <w:pStyle w:val="Subseccionesconocimientos"/>
      </w:pPr>
      <w:r>
        <w:t>Cálculo de medidas de variaciones</w:t>
      </w:r>
    </w:p>
    <w:p w14:paraId="782C3F09" w14:textId="62A2B1DE" w:rsidR="00595DE5" w:rsidRDefault="0058101B" w:rsidP="00595DE5">
      <w:pPr>
        <w:pStyle w:val="NormalPPrincipal"/>
      </w:pPr>
      <w:bookmarkStart w:id="47" w:name="_Hlk138265460"/>
      <w:r>
        <w:t>Existen dos medidas</w:t>
      </w:r>
      <w:r w:rsidR="00C92497">
        <w:t xml:space="preserve"> (ver Fig. 3.2)</w:t>
      </w:r>
      <w:r>
        <w:t xml:space="preserve"> que utilizan los valores acumulados hasta ese momento para informan </w:t>
      </w:r>
      <w:bookmarkEnd w:id="47"/>
      <w:r>
        <w:t xml:space="preserve">sobre el avance planeado y los costes ocasionados en el proyecto. </w:t>
      </w:r>
    </w:p>
    <w:p w14:paraId="597C3146" w14:textId="4E34B118" w:rsidR="0058101B" w:rsidRDefault="0058101B" w:rsidP="00903C47">
      <w:pPr>
        <w:pStyle w:val="NormalPPrincipal"/>
        <w:numPr>
          <w:ilvl w:val="0"/>
          <w:numId w:val="4"/>
        </w:numPr>
      </w:pPr>
      <w:r>
        <w:rPr>
          <w:b/>
          <w:bCs/>
        </w:rPr>
        <w:t>Variación de coste (</w:t>
      </w:r>
      <w:r w:rsidR="00903C47">
        <w:rPr>
          <w:b/>
          <w:bCs/>
        </w:rPr>
        <w:t>CV</w:t>
      </w:r>
      <w:r>
        <w:rPr>
          <w:b/>
          <w:bCs/>
        </w:rPr>
        <w:t>):</w:t>
      </w:r>
      <w:r>
        <w:t xml:space="preserve"> </w:t>
      </w:r>
      <w:r w:rsidR="00D702FB" w:rsidRPr="00D702FB">
        <w:t xml:space="preserve">Es </w:t>
      </w:r>
      <w:r w:rsidR="00D702FB">
        <w:t>la</w:t>
      </w:r>
      <w:r w:rsidR="00D702FB" w:rsidRPr="00D702FB">
        <w:t xml:space="preserve"> comparación entre la cantidad de trabajo realizado durante un período de tiempo </w:t>
      </w:r>
      <w:r w:rsidR="00D702FB">
        <w:t>específico</w:t>
      </w:r>
      <w:r w:rsidR="00D702FB" w:rsidRPr="00D702FB">
        <w:t xml:space="preserve"> y </w:t>
      </w:r>
      <w:r w:rsidR="00D702FB">
        <w:t xml:space="preserve">el coste de su ejecución. Comprueba si al realizar el proyecto el coste planificado es mayor, menor o igual al presupuestado. Para calcularlo debemos restar el coste planificado del trabajo real menos el coste real del trabajo real. </w:t>
      </w:r>
    </w:p>
    <w:p w14:paraId="4E5C9EEF" w14:textId="43E3DC35" w:rsidR="00903C47" w:rsidRPr="007B4FE7" w:rsidRDefault="00903C47" w:rsidP="00903C47">
      <w:pPr>
        <w:pStyle w:val="NormalPPrincipal"/>
        <w:ind w:left="709" w:firstLine="0"/>
        <w:jc w:val="center"/>
        <w:rPr>
          <w:b/>
          <w:bCs/>
        </w:rPr>
      </w:pPr>
      <w:r w:rsidRPr="007B4FE7">
        <w:rPr>
          <w:b/>
          <w:bCs/>
        </w:rPr>
        <w:t xml:space="preserve">CV = EV – AC </w:t>
      </w:r>
    </w:p>
    <w:p w14:paraId="0755B431" w14:textId="7378A9DA" w:rsidR="00903C47" w:rsidRPr="007B4FE7" w:rsidRDefault="00903C47" w:rsidP="00903C47">
      <w:pPr>
        <w:pStyle w:val="NormalPPrincipal"/>
        <w:ind w:left="709" w:firstLine="0"/>
        <w:jc w:val="center"/>
        <w:rPr>
          <w:b/>
          <w:bCs/>
        </w:rPr>
      </w:pPr>
      <w:r w:rsidRPr="007B4FE7">
        <w:rPr>
          <w:b/>
          <w:bCs/>
        </w:rPr>
        <w:t xml:space="preserve"> CV = BCWP – ACWP= CPTR – CRTR</w:t>
      </w:r>
    </w:p>
    <w:p w14:paraId="70A1E3DB" w14:textId="5CD4E503" w:rsidR="00595DE5" w:rsidRPr="00903C47" w:rsidRDefault="00D702FB" w:rsidP="00595DE5">
      <w:pPr>
        <w:pStyle w:val="NormalPPrincipal"/>
        <w:numPr>
          <w:ilvl w:val="0"/>
          <w:numId w:val="4"/>
        </w:numPr>
        <w:rPr>
          <w:rStyle w:val="Hipervnculo"/>
          <w:color w:val="auto"/>
          <w:u w:val="none"/>
        </w:rPr>
      </w:pPr>
      <w:r>
        <w:rPr>
          <w:b/>
          <w:bCs/>
        </w:rPr>
        <w:t>Variación del Plazo (</w:t>
      </w:r>
      <w:r w:rsidR="00903C47">
        <w:rPr>
          <w:b/>
          <w:bCs/>
        </w:rPr>
        <w:t>SV</w:t>
      </w:r>
      <w:r>
        <w:rPr>
          <w:b/>
          <w:bCs/>
        </w:rPr>
        <w:t xml:space="preserve">): </w:t>
      </w:r>
      <w:r w:rsidRPr="00D702FB">
        <w:t>Es</w:t>
      </w:r>
      <w:r>
        <w:t xml:space="preserve"> la comparación entre el avance obtenido en el trabajo del proyecto, durante un periodo de tiempo </w:t>
      </w:r>
      <w:r w:rsidR="000133A9">
        <w:t>específico</w:t>
      </w:r>
      <w:r>
        <w:t xml:space="preserve"> y el avance en el trabajo que se había planeado para su ejecución. Comprueba si en la realización del proyecto el cronograma esta adelantado, retrasado o igual a lo planeado para el periodo de tiempo. Para calcularlo debemos restar el coste planificado del trabajo real menos el coste planificado del trabajo planificado.</w:t>
      </w:r>
      <w:r w:rsidRPr="0072465E">
        <w:rPr>
          <w:color w:val="FF0000"/>
        </w:rPr>
        <w:t xml:space="preserve"> </w:t>
      </w:r>
      <w:hyperlink w:anchor="Bibliografía" w:history="1">
        <w:r w:rsidR="00B646C0" w:rsidRPr="00C03AFE">
          <w:rPr>
            <w:rStyle w:val="Hipervnculo"/>
            <w:color w:val="FF0000"/>
          </w:rPr>
          <w:fldChar w:fldCharType="begin"/>
        </w:r>
        <w:r w:rsidR="00C92497" w:rsidRPr="00C03AFE">
          <w:rPr>
            <w:rStyle w:val="Hipervnculo"/>
            <w:color w:val="FF0000"/>
          </w:rPr>
          <w:instrText xml:space="preserve"> ADDIN ZOTERO_ITEM CSL_CITATION {"citationID":"GbC7c9IQ","properties":{"formattedCitation":"[5]","plainCitation":"[5]","noteIndex":0},"citationItems":[{"id":15,"uris":["http://zotero.org/users/11172637/items/EAC8RGPN"],"itemData":{"id":15,"type":"webpage","abstract":"1. FUNDACIÓN UNIVERSITARIA KONRAD LORENZ ESPECIALIZACIONEN INFORMÁTICA Y CIENCIAS DE LA COMPUTACION INGENIERIA Y CALIDAD DEL SOFTWARE TECNICAS DE EVALUACION DE PROYECTOS…","container-title":"dokumen.tips","language":"es","title":"(PPT) Tutorial Analisis Valor Ganado Fukl","URL":"https://dokumen.tips/documents/tutorial-analisis-valor-ganado-fukl.html","accessed":{"date-parts":[["2023",6,21]]}}}],"schema":"https://github.com/citation-style-language/schema/raw/master/csl-citation.json"} </w:instrText>
        </w:r>
        <w:r w:rsidR="00B646C0" w:rsidRPr="00C03AFE">
          <w:rPr>
            <w:rStyle w:val="Hipervnculo"/>
            <w:color w:val="FF0000"/>
          </w:rPr>
          <w:fldChar w:fldCharType="separate"/>
        </w:r>
        <w:r w:rsidR="00C92497" w:rsidRPr="00C03AFE">
          <w:rPr>
            <w:color w:val="FF0000"/>
          </w:rPr>
          <w:t>[5]</w:t>
        </w:r>
        <w:r w:rsidR="00B646C0" w:rsidRPr="00C03AFE">
          <w:rPr>
            <w:rStyle w:val="Hipervnculo"/>
            <w:color w:val="FF0000"/>
          </w:rPr>
          <w:fldChar w:fldCharType="end"/>
        </w:r>
      </w:hyperlink>
    </w:p>
    <w:p w14:paraId="11C54D3E" w14:textId="59310157" w:rsidR="00903C47" w:rsidRPr="007B4FE7" w:rsidRDefault="00903C47" w:rsidP="00903C47">
      <w:pPr>
        <w:pStyle w:val="NormalPPrincipal"/>
        <w:ind w:left="709" w:firstLine="0"/>
        <w:jc w:val="center"/>
        <w:rPr>
          <w:rStyle w:val="Hipervnculo"/>
          <w:b/>
          <w:bCs/>
          <w:color w:val="auto"/>
          <w:u w:val="none"/>
        </w:rPr>
      </w:pPr>
      <w:r w:rsidRPr="007B4FE7">
        <w:rPr>
          <w:rStyle w:val="Hipervnculo"/>
          <w:b/>
          <w:bCs/>
          <w:color w:val="auto"/>
          <w:u w:val="none"/>
        </w:rPr>
        <w:t>SV = EV ‐ PV</w:t>
      </w:r>
    </w:p>
    <w:p w14:paraId="2DCFC95D" w14:textId="480D3AD3" w:rsidR="00903C47" w:rsidRPr="007B4FE7" w:rsidRDefault="00903C47" w:rsidP="00903C47">
      <w:pPr>
        <w:pStyle w:val="NormalPPrincipal"/>
        <w:ind w:left="709" w:firstLine="0"/>
        <w:jc w:val="center"/>
        <w:rPr>
          <w:rStyle w:val="Hipervnculo"/>
          <w:b/>
          <w:bCs/>
          <w:color w:val="auto"/>
          <w:u w:val="none"/>
        </w:rPr>
      </w:pPr>
      <w:r w:rsidRPr="007B4FE7">
        <w:rPr>
          <w:rStyle w:val="Hipervnculo"/>
          <w:b/>
          <w:bCs/>
          <w:color w:val="auto"/>
          <w:u w:val="none"/>
        </w:rPr>
        <w:lastRenderedPageBreak/>
        <w:t>SV = BCWP – BCWS= CPTR – CPTP</w:t>
      </w:r>
    </w:p>
    <w:p w14:paraId="5C24BDC8" w14:textId="6CA7F3B6" w:rsidR="00C368CB" w:rsidRDefault="00C368CB" w:rsidP="00C368CB">
      <w:pPr>
        <w:pStyle w:val="NormalPPrincipal"/>
        <w:ind w:left="709" w:firstLine="0"/>
        <w:jc w:val="center"/>
      </w:pPr>
      <w:r w:rsidRPr="00C368CB">
        <w:rPr>
          <w:noProof/>
        </w:rPr>
        <w:drawing>
          <wp:inline distT="0" distB="0" distL="0" distR="0" wp14:anchorId="023D7712" wp14:editId="5362ECC1">
            <wp:extent cx="2972215" cy="2743583"/>
            <wp:effectExtent l="0" t="0" r="0" b="0"/>
            <wp:docPr id="168988036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880360" name="Imagen 1" descr="Diagrama&#10;&#10;Descripción generada automáticamente"/>
                    <pic:cNvPicPr/>
                  </pic:nvPicPr>
                  <pic:blipFill>
                    <a:blip r:embed="rId196"/>
                    <a:stretch>
                      <a:fillRect/>
                    </a:stretch>
                  </pic:blipFill>
                  <pic:spPr>
                    <a:xfrm>
                      <a:off x="0" y="0"/>
                      <a:ext cx="2972215" cy="2743583"/>
                    </a:xfrm>
                    <a:prstGeom prst="rect">
                      <a:avLst/>
                    </a:prstGeom>
                  </pic:spPr>
                </pic:pic>
              </a:graphicData>
            </a:graphic>
          </wp:inline>
        </w:drawing>
      </w:r>
    </w:p>
    <w:p w14:paraId="5EE775B8" w14:textId="4305C05A" w:rsidR="00C368CB" w:rsidRDefault="00C368CB" w:rsidP="00C368CB">
      <w:pPr>
        <w:pStyle w:val="Piedefoto"/>
      </w:pPr>
      <w:bookmarkStart w:id="48" w:name="_Toc138436855"/>
      <w:r>
        <w:t>Figura 3.2: Gráfico de interpretación para el cálculo de medidas de variación.</w:t>
      </w:r>
      <w:r w:rsidR="00C92497">
        <w:t xml:space="preserve"> </w:t>
      </w:r>
      <w:r w:rsidR="00C92497" w:rsidRPr="00C92497">
        <w:rPr>
          <w:color w:val="FF0000"/>
        </w:rPr>
        <w:fldChar w:fldCharType="begin"/>
      </w:r>
      <w:r w:rsidR="00C92497" w:rsidRPr="00C92497">
        <w:rPr>
          <w:color w:val="FF0000"/>
        </w:rPr>
        <w:instrText xml:space="preserve"> ADDIN ZOTERO_ITEM CSL_CITATION {"citationID":"BfHbC8gm","properties":{"formattedCitation":"[2]","plainCitation":"[2]","noteIndex":0},"citationItems":[{"id":14,"uris":["http://zotero.org/users/11172637/items/ISJIY39P"],"itemData":{"id":14,"type":"book","event-place":"Zaragoza","ISBN":"978-84-95475-36-7","language":"spa","number-of-pages":"224","publisher":"AEIPRO","publisher-place":"Zaragoza","source":"ubucat.ubu.es","title":"Curso de gestión de proyectos. Manual del profesor","author":[{"family":"Cano","given":"Juan L."}],"contributor":[{"family":"Rebollar Rubio","given":"Rubén"},{"family":"Sáenz","given":"M. J."}],"issued":{"date-parts":[["2003"]]}}}],"schema":"https://github.com/citation-style-language/schema/raw/master/csl-citation.json"} </w:instrText>
      </w:r>
      <w:r w:rsidR="00C92497" w:rsidRPr="00C92497">
        <w:rPr>
          <w:color w:val="FF0000"/>
        </w:rPr>
        <w:fldChar w:fldCharType="separate"/>
      </w:r>
      <w:hyperlink w:anchor="Bibliografía" w:history="1">
        <w:r w:rsidR="00C92497" w:rsidRPr="00C92497">
          <w:rPr>
            <w:rStyle w:val="Hipervnculo"/>
            <w:color w:val="FF0000"/>
          </w:rPr>
          <w:t>[2]</w:t>
        </w:r>
        <w:bookmarkEnd w:id="48"/>
      </w:hyperlink>
      <w:r w:rsidR="00C92497" w:rsidRPr="00C92497">
        <w:rPr>
          <w:color w:val="FF0000"/>
        </w:rPr>
        <w:fldChar w:fldCharType="end"/>
      </w:r>
    </w:p>
    <w:p w14:paraId="3682209D" w14:textId="77777777" w:rsidR="00C368CB" w:rsidRDefault="00C368CB" w:rsidP="00C368CB">
      <w:pPr>
        <w:pStyle w:val="Piedefoto"/>
      </w:pPr>
    </w:p>
    <w:p w14:paraId="69AD224B" w14:textId="2C7F5347" w:rsidR="00B646C0" w:rsidRDefault="00241E85" w:rsidP="00B646C0">
      <w:pPr>
        <w:pStyle w:val="NormalPPrincipal"/>
      </w:pPr>
      <w:bookmarkStart w:id="49" w:name="_Hlk138267337"/>
      <w:r>
        <w:t xml:space="preserve">Una vez calculado estos valores se pueden dar diferentes situaciones sobre el proyecto </w:t>
      </w:r>
      <w:bookmarkEnd w:id="49"/>
      <w:r>
        <w:t>que analizan si el proyecto avanza como estaba planeado y por lo tanto es estable, o por lo contrario el proyecto necesita una posible recuperación del proyecto mediante su optimación.  El director del proyecto toma decisiones pertinentes para equilibrar un proyecto y poder ser recuperable aumentando o disminuyendo el coste presupuestario.</w:t>
      </w:r>
      <w:r w:rsidR="00B646C0" w:rsidRPr="00B646C0">
        <w:t xml:space="preserve"> </w:t>
      </w:r>
    </w:p>
    <w:p w14:paraId="320975E2" w14:textId="77777777" w:rsidR="00B646C0" w:rsidRDefault="00B646C0" w:rsidP="00B646C0">
      <w:pPr>
        <w:pStyle w:val="Subseccionesconocimientos"/>
        <w:ind w:left="709"/>
      </w:pPr>
    </w:p>
    <w:p w14:paraId="2FFC2263" w14:textId="25025B39" w:rsidR="00B646C0" w:rsidRDefault="00B646C0" w:rsidP="00B646C0">
      <w:pPr>
        <w:pStyle w:val="Subseccionesconocimientos"/>
      </w:pPr>
      <w:r>
        <w:t>Cálculo de índices de rendimiento</w:t>
      </w:r>
    </w:p>
    <w:p w14:paraId="1F582DC1" w14:textId="6FA5B180" w:rsidR="00B646C0" w:rsidRDefault="00B646C0" w:rsidP="00B646C0">
      <w:pPr>
        <w:pStyle w:val="NormalPPrincipal"/>
        <w:ind w:firstLine="0"/>
      </w:pPr>
      <w:r>
        <w:t xml:space="preserve">Existen </w:t>
      </w:r>
      <w:r w:rsidR="00B758DF">
        <w:t>tres</w:t>
      </w:r>
      <w:r>
        <w:t xml:space="preserve"> medidas que muestran la eficiencia del rendimiento del proyecto</w:t>
      </w:r>
      <w:r w:rsidR="00410D47">
        <w:t xml:space="preserve"> (ver Fig. 3.3)</w:t>
      </w:r>
      <w:r>
        <w:t>.</w:t>
      </w:r>
    </w:p>
    <w:p w14:paraId="72CFE5E9" w14:textId="183BAF12" w:rsidR="00B646C0" w:rsidRDefault="00B646C0" w:rsidP="00B646C0">
      <w:pPr>
        <w:pStyle w:val="NormalPPrincipal"/>
        <w:numPr>
          <w:ilvl w:val="0"/>
          <w:numId w:val="4"/>
        </w:numPr>
      </w:pPr>
      <w:r>
        <w:rPr>
          <w:b/>
          <w:bCs/>
        </w:rPr>
        <w:t>Índice de rendimiento de Costo (</w:t>
      </w:r>
      <w:r w:rsidR="006D61CE">
        <w:rPr>
          <w:b/>
          <w:bCs/>
        </w:rPr>
        <w:t>CPI</w:t>
      </w:r>
      <w:r>
        <w:rPr>
          <w:b/>
          <w:bCs/>
        </w:rPr>
        <w:t xml:space="preserve">): </w:t>
      </w:r>
      <w:r w:rsidRPr="00D702FB">
        <w:t>Es</w:t>
      </w:r>
      <w:r>
        <w:t xml:space="preserve"> </w:t>
      </w:r>
      <w:r w:rsidR="006D61CE">
        <w:t>el índice de eficiencia sobre el costo, calculando cuantas unidades de dinero se han ganado por cada unidad de dinero gastado. Comprueba si el rendimiento del costo es mayor, menor o igual al coste planeado. Para calcularlo debemos dividir el valor ganado entre el coste actual.</w:t>
      </w:r>
    </w:p>
    <w:p w14:paraId="72399098" w14:textId="256D19E5" w:rsidR="00C92497" w:rsidRPr="00C92497" w:rsidRDefault="00C92497" w:rsidP="00C92497">
      <w:pPr>
        <w:pStyle w:val="NormalPPrincipal"/>
        <w:ind w:left="709" w:firstLine="0"/>
        <w:jc w:val="center"/>
        <w:rPr>
          <w:b/>
          <w:bCs/>
        </w:rPr>
      </w:pPr>
      <w:r w:rsidRPr="00C92497">
        <w:rPr>
          <w:b/>
          <w:bCs/>
        </w:rPr>
        <w:t>CPI = EV / AC</w:t>
      </w:r>
    </w:p>
    <w:p w14:paraId="79B7AD12" w14:textId="0F56063A" w:rsidR="00C92497" w:rsidRPr="00C92497" w:rsidRDefault="00C92497" w:rsidP="00C92497">
      <w:pPr>
        <w:pStyle w:val="NormalPPrincipal"/>
        <w:ind w:left="709" w:firstLine="0"/>
        <w:jc w:val="center"/>
        <w:rPr>
          <w:b/>
          <w:bCs/>
        </w:rPr>
      </w:pPr>
      <w:r w:rsidRPr="00C92497">
        <w:rPr>
          <w:b/>
          <w:bCs/>
        </w:rPr>
        <w:t>CPI = BCWP/ ACWP</w:t>
      </w:r>
    </w:p>
    <w:p w14:paraId="221F966C" w14:textId="77777777" w:rsidR="00B758DF" w:rsidRDefault="006D61CE" w:rsidP="00B758DF">
      <w:pPr>
        <w:pStyle w:val="NormalPPrincipal"/>
        <w:numPr>
          <w:ilvl w:val="0"/>
          <w:numId w:val="4"/>
        </w:numPr>
      </w:pPr>
      <w:r>
        <w:rPr>
          <w:b/>
          <w:bCs/>
        </w:rPr>
        <w:t>Índice de rendimiento del Plazo (SPI):</w:t>
      </w:r>
      <w:r>
        <w:t xml:space="preserve"> Es el índice de eficiencia del cronograma, calculando cuantas unidades de dinero de trabajo se han ganado en promedio a cada unidad de dinero de trabajo que se había planeado hasta ese momento de </w:t>
      </w:r>
      <w:r>
        <w:lastRenderedPageBreak/>
        <w:t>análisis. Comprueba si el rendimiento del cronograma es mayor menor o igual al rendimiento planeado. Para calcularlo debemos dividir el valor ganado entre el valor planificado.</w:t>
      </w:r>
    </w:p>
    <w:p w14:paraId="1E4E35D4" w14:textId="77777777" w:rsidR="00C92497" w:rsidRPr="00C92497" w:rsidRDefault="00C92497" w:rsidP="00C92497">
      <w:pPr>
        <w:pStyle w:val="NormalPPrincipal"/>
        <w:ind w:left="709" w:firstLine="0"/>
        <w:jc w:val="center"/>
        <w:rPr>
          <w:b/>
          <w:bCs/>
        </w:rPr>
      </w:pPr>
      <w:r w:rsidRPr="00C92497">
        <w:rPr>
          <w:b/>
          <w:bCs/>
        </w:rPr>
        <w:t xml:space="preserve">SPI = EV / PV </w:t>
      </w:r>
    </w:p>
    <w:p w14:paraId="0F6E5311" w14:textId="3BF4181F" w:rsidR="00C92497" w:rsidRPr="00C92497" w:rsidRDefault="00C92497" w:rsidP="00C92497">
      <w:pPr>
        <w:pStyle w:val="NormalPPrincipal"/>
        <w:ind w:left="709" w:firstLine="0"/>
        <w:jc w:val="center"/>
        <w:rPr>
          <w:b/>
          <w:bCs/>
        </w:rPr>
      </w:pPr>
      <w:r w:rsidRPr="00C92497">
        <w:rPr>
          <w:b/>
          <w:bCs/>
        </w:rPr>
        <w:t>SV = BCWP/ BCWS</w:t>
      </w:r>
    </w:p>
    <w:p w14:paraId="3E7CB4C8" w14:textId="35161BF1" w:rsidR="00B758DF" w:rsidRDefault="00B758DF" w:rsidP="00B758DF">
      <w:pPr>
        <w:pStyle w:val="NormalPPrincipal"/>
        <w:numPr>
          <w:ilvl w:val="0"/>
          <w:numId w:val="4"/>
        </w:numPr>
      </w:pPr>
      <w:r w:rsidRPr="00B758DF">
        <w:rPr>
          <w:b/>
          <w:bCs/>
        </w:rPr>
        <w:t>Índice de Costo-Plazo (C</w:t>
      </w:r>
      <w:r w:rsidR="00622CE8">
        <w:rPr>
          <w:b/>
          <w:bCs/>
        </w:rPr>
        <w:t>P</w:t>
      </w:r>
      <w:r w:rsidRPr="00B758DF">
        <w:rPr>
          <w:b/>
          <w:bCs/>
        </w:rPr>
        <w:t>I) o Índice de desempeño (PI)</w:t>
      </w:r>
      <w:r>
        <w:rPr>
          <w:b/>
          <w:bCs/>
        </w:rPr>
        <w:t>:</w:t>
      </w:r>
      <w:r w:rsidRPr="00B758DF">
        <w:rPr>
          <w:b/>
          <w:bCs/>
        </w:rPr>
        <w:t xml:space="preserve"> </w:t>
      </w:r>
      <w:r>
        <w:t xml:space="preserve">Una vez calculado los dos valores anteriores, calcula su grado de compensación entre ambas. Comprueba si alguno de los dos valores se aleja de 1, la posibilidad de recuperar el proyecto regulando el coste con el tiempo o al revés. Para calcularlo debemos multiplicar el índice de rendimiento de costo con el índice de rendimiento del plazo. </w:t>
      </w:r>
    </w:p>
    <w:p w14:paraId="2BA4FA26" w14:textId="4CD92F35" w:rsidR="00C92497" w:rsidRDefault="00C92497" w:rsidP="00C92497">
      <w:pPr>
        <w:pStyle w:val="NormalPPrincipal"/>
        <w:ind w:left="709" w:firstLine="0"/>
        <w:jc w:val="center"/>
        <w:rPr>
          <w:b/>
          <w:bCs/>
        </w:rPr>
      </w:pPr>
      <w:r w:rsidRPr="00C92497">
        <w:rPr>
          <w:b/>
          <w:bCs/>
        </w:rPr>
        <w:t>CSI = CPI x SPI</w:t>
      </w:r>
    </w:p>
    <w:p w14:paraId="49F5ADFD" w14:textId="77777777" w:rsidR="00C92497" w:rsidRPr="00C92497" w:rsidRDefault="00C92497" w:rsidP="00C92497">
      <w:pPr>
        <w:pStyle w:val="NormalPPrincipal"/>
        <w:ind w:left="709" w:firstLine="0"/>
        <w:jc w:val="center"/>
        <w:rPr>
          <w:b/>
          <w:bCs/>
        </w:rPr>
      </w:pPr>
    </w:p>
    <w:p w14:paraId="0C19D117" w14:textId="33DEEA05" w:rsidR="00C368CB" w:rsidRDefault="00C368CB" w:rsidP="00C368CB">
      <w:pPr>
        <w:pStyle w:val="NormalPPrincipal"/>
        <w:ind w:left="709" w:firstLine="0"/>
      </w:pPr>
      <w:r w:rsidRPr="00C368CB">
        <w:rPr>
          <w:noProof/>
        </w:rPr>
        <w:drawing>
          <wp:inline distT="0" distB="0" distL="0" distR="0" wp14:anchorId="09C498BD" wp14:editId="6D4429FB">
            <wp:extent cx="5036110" cy="2265366"/>
            <wp:effectExtent l="0" t="0" r="0" b="1905"/>
            <wp:docPr id="1457575406"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575406" name="Imagen 1" descr="Gráfico, Gráfico de líneas&#10;&#10;Descripción generada automáticamente"/>
                    <pic:cNvPicPr/>
                  </pic:nvPicPr>
                  <pic:blipFill>
                    <a:blip r:embed="rId197"/>
                    <a:stretch>
                      <a:fillRect/>
                    </a:stretch>
                  </pic:blipFill>
                  <pic:spPr>
                    <a:xfrm>
                      <a:off x="0" y="0"/>
                      <a:ext cx="5056799" cy="2274672"/>
                    </a:xfrm>
                    <a:prstGeom prst="rect">
                      <a:avLst/>
                    </a:prstGeom>
                  </pic:spPr>
                </pic:pic>
              </a:graphicData>
            </a:graphic>
          </wp:inline>
        </w:drawing>
      </w:r>
    </w:p>
    <w:p w14:paraId="011580CF" w14:textId="64704F00" w:rsidR="00C368CB" w:rsidRDefault="00C368CB" w:rsidP="00C368CB">
      <w:pPr>
        <w:pStyle w:val="Piedefoto"/>
      </w:pPr>
      <w:bookmarkStart w:id="50" w:name="_Toc138436856"/>
      <w:r>
        <w:t>Figura 3.3: Gráfico</w:t>
      </w:r>
      <w:r w:rsidR="00DD3523">
        <w:t>s</w:t>
      </w:r>
      <w:r w:rsidR="00DD3523" w:rsidRPr="00DD3523">
        <w:t xml:space="preserve"> </w:t>
      </w:r>
      <w:r w:rsidR="00DD3523">
        <w:t>para el cá</w:t>
      </w:r>
      <w:r w:rsidR="00DD3523" w:rsidRPr="00DD3523">
        <w:t>lculo de índices por regresión</w:t>
      </w:r>
      <w:r>
        <w:t>.</w:t>
      </w:r>
      <w:r w:rsidR="00410D47">
        <w:t xml:space="preserve"> </w:t>
      </w:r>
      <w:hyperlink w:anchor="Bibliografía" w:history="1">
        <w:r w:rsidR="00410D47" w:rsidRPr="00410D47">
          <w:rPr>
            <w:rStyle w:val="Hipervnculo"/>
            <w:color w:val="FF0000"/>
          </w:rPr>
          <w:fldChar w:fldCharType="begin"/>
        </w:r>
        <w:r w:rsidR="00410D47" w:rsidRPr="00410D47">
          <w:rPr>
            <w:rStyle w:val="Hipervnculo"/>
            <w:color w:val="FF0000"/>
          </w:rPr>
          <w:instrText xml:space="preserve"> ADDIN ZOTERO_ITEM CSL_CITATION {"citationID":"riof62c8","properties":{"formattedCitation":"[5]","plainCitation":"[5]","noteIndex":0},"citationItems":[{"id":15,"uris":["http://zotero.org/users/11172637/items/EAC8RGPN"],"itemData":{"id":15,"type":"webpage","abstract":"1. FUNDACIÓN UNIVERSITARIA KONRAD LORENZ ESPECIALIZACIONEN INFORMÁTICA Y CIENCIAS DE LA COMPUTACION INGENIERIA Y CALIDAD DEL SOFTWARE TECNICAS DE EVALUACION DE PROYECTOS…","container-title":"dokumen.tips","language":"es","title":"(PPT) Tutorial Analisis Valor Ganado Fukl","URL":"https://dokumen.tips/documents/tutorial-analisis-valor-ganado-fukl.html","accessed":{"date-parts":[["2023",6,21]]}}}],"schema":"https://github.com/citation-style-language/schema/raw/master/csl-citation.json"} </w:instrText>
        </w:r>
        <w:r w:rsidR="00410D47" w:rsidRPr="00410D47">
          <w:rPr>
            <w:rStyle w:val="Hipervnculo"/>
            <w:color w:val="FF0000"/>
          </w:rPr>
          <w:fldChar w:fldCharType="separate"/>
        </w:r>
        <w:r w:rsidR="00410D47" w:rsidRPr="00410D47">
          <w:rPr>
            <w:rStyle w:val="Hipervnculo"/>
            <w:color w:val="FF0000"/>
          </w:rPr>
          <w:t>[5]</w:t>
        </w:r>
        <w:bookmarkEnd w:id="50"/>
        <w:r w:rsidR="00410D47" w:rsidRPr="00410D47">
          <w:rPr>
            <w:rStyle w:val="Hipervnculo"/>
            <w:color w:val="FF0000"/>
          </w:rPr>
          <w:fldChar w:fldCharType="end"/>
        </w:r>
      </w:hyperlink>
    </w:p>
    <w:p w14:paraId="20F8BA73" w14:textId="77777777" w:rsidR="00C368CB" w:rsidRDefault="00C368CB" w:rsidP="00C368CB">
      <w:pPr>
        <w:pStyle w:val="NormalPPrincipal"/>
        <w:ind w:left="709" w:firstLine="0"/>
      </w:pPr>
    </w:p>
    <w:p w14:paraId="5A479F7D" w14:textId="4BB2E69A" w:rsidR="00B758DF" w:rsidRDefault="00B758DF" w:rsidP="00B758DF">
      <w:pPr>
        <w:pStyle w:val="NormalPPrincipal"/>
      </w:pPr>
      <w:r>
        <w:t>Una vez calculado estos valores se pueden dar diferentes situaciones sobre el proyecto que analizan si el proyecto avanza como estaba planeado y por lo tanto es estable, o por lo contrario el proyecto necesita una posible recuperación del proyecto mediante el análisis del valor del CPI y SPI.  El director del proyecto toma decisiones pertinentes para poder recuperar el proyecto regulando estos valores</w:t>
      </w:r>
      <w:r w:rsidR="00FD7ABC">
        <w:t xml:space="preserve"> y cumplir los objetivos tanto en plazo como en costes.</w:t>
      </w:r>
    </w:p>
    <w:p w14:paraId="37690D34" w14:textId="77777777" w:rsidR="00FD7ABC" w:rsidRDefault="00FD7ABC" w:rsidP="00FD7ABC">
      <w:pPr>
        <w:pStyle w:val="Subseccionesconocimientos"/>
        <w:ind w:left="709"/>
      </w:pPr>
    </w:p>
    <w:p w14:paraId="542C5F3A" w14:textId="5DCC3436" w:rsidR="00FD7ABC" w:rsidRDefault="00FD7ABC" w:rsidP="00FD7ABC">
      <w:pPr>
        <w:pStyle w:val="Subseccionesconocimientos"/>
      </w:pPr>
      <w:r>
        <w:t>Cálculo de proyecciones</w:t>
      </w:r>
    </w:p>
    <w:p w14:paraId="454E1E05" w14:textId="5488997E" w:rsidR="00FD7ABC" w:rsidRDefault="00FD7ABC" w:rsidP="00FD7ABC">
      <w:pPr>
        <w:pStyle w:val="NormalPPrincipal"/>
        <w:ind w:firstLine="0"/>
      </w:pPr>
      <w:r>
        <w:t xml:space="preserve">Existen diferentes tipos de proyecciones que muestran bajo la hipótesis de que el proyecto va a seguir con unos CPI y SPI similares a los actuales, </w:t>
      </w:r>
      <w:r w:rsidR="000133A9">
        <w:t>cuál</w:t>
      </w:r>
      <w:r>
        <w:t xml:space="preserve"> va a ser el tiempo </w:t>
      </w:r>
      <w:r>
        <w:lastRenderedPageBreak/>
        <w:t>total del proyecto en términos de costes y plazo</w:t>
      </w:r>
      <w:r w:rsidR="00410D47">
        <w:t xml:space="preserve"> (ver Fig. 3.4)</w:t>
      </w:r>
      <w:r>
        <w:t>.</w:t>
      </w:r>
    </w:p>
    <w:p w14:paraId="41989934" w14:textId="7FCB89BF" w:rsidR="00B758DF" w:rsidRDefault="001E7091" w:rsidP="00FD7ABC">
      <w:pPr>
        <w:pStyle w:val="NormalPPrincipal"/>
        <w:numPr>
          <w:ilvl w:val="0"/>
          <w:numId w:val="4"/>
        </w:numPr>
      </w:pPr>
      <w:r>
        <w:rPr>
          <w:b/>
          <w:bCs/>
        </w:rPr>
        <w:t xml:space="preserve">Estimado a la conclusión (EAC): </w:t>
      </w:r>
      <w:r w:rsidR="00FD7ABC" w:rsidRPr="00D702FB">
        <w:t>Es</w:t>
      </w:r>
      <w:r w:rsidR="00FD7ABC">
        <w:t xml:space="preserve"> el </w:t>
      </w:r>
      <w:r>
        <w:t xml:space="preserve">coste total previsto del proyecto. Se calcula dividiendo el presupuesto </w:t>
      </w:r>
      <w:r w:rsidR="00622CE8">
        <w:t>final</w:t>
      </w:r>
      <w:r>
        <w:t xml:space="preserve"> plani</w:t>
      </w:r>
      <w:r w:rsidR="00622CE8">
        <w:t>ficado dividido entre el CPI.</w:t>
      </w:r>
    </w:p>
    <w:p w14:paraId="765D22CB" w14:textId="5772A256" w:rsidR="00622CE8" w:rsidRDefault="00622CE8" w:rsidP="00FD7ABC">
      <w:pPr>
        <w:pStyle w:val="NormalPPrincipal"/>
        <w:numPr>
          <w:ilvl w:val="0"/>
          <w:numId w:val="4"/>
        </w:numPr>
      </w:pPr>
      <w:r>
        <w:rPr>
          <w:b/>
          <w:bCs/>
        </w:rPr>
        <w:t>Estimación hasta la conclusión (ETC):</w:t>
      </w:r>
      <w:r>
        <w:t xml:space="preserve"> Es el coste previsto necesario para terminar el proyecto, completando el trabajo restante. Se calcula restando el coste estimado menos el coste actual que ya se ha gastado.</w:t>
      </w:r>
    </w:p>
    <w:p w14:paraId="6744EF3D" w14:textId="150A10E5" w:rsidR="00622CE8" w:rsidRDefault="00622CE8" w:rsidP="00FD7ABC">
      <w:pPr>
        <w:pStyle w:val="NormalPPrincipal"/>
        <w:numPr>
          <w:ilvl w:val="0"/>
          <w:numId w:val="4"/>
        </w:numPr>
      </w:pPr>
      <w:r>
        <w:rPr>
          <w:b/>
          <w:bCs/>
        </w:rPr>
        <w:t>Variación al término (VAC):</w:t>
      </w:r>
      <w:r>
        <w:t xml:space="preserve"> Analiza si el proyecto habrá terminado dentro o fuera del presupuesto. Se calcula restando el presupuesto final planificado menos la proyección del coste final previsto.</w:t>
      </w:r>
    </w:p>
    <w:p w14:paraId="706B9745" w14:textId="0C79D380" w:rsidR="00622CE8" w:rsidRDefault="00622CE8" w:rsidP="00FD7ABC">
      <w:pPr>
        <w:pStyle w:val="NormalPPrincipal"/>
        <w:numPr>
          <w:ilvl w:val="0"/>
          <w:numId w:val="4"/>
        </w:numPr>
      </w:pPr>
      <w:r>
        <w:rPr>
          <w:b/>
          <w:bCs/>
        </w:rPr>
        <w:t>Tiempo estimado para culminar (EACT):</w:t>
      </w:r>
      <w:r>
        <w:t xml:space="preserve"> Para la proyección del tiempo del proyecto, calcula </w:t>
      </w:r>
      <w:r w:rsidR="000133A9">
        <w:t>cuándo</w:t>
      </w:r>
      <w:r>
        <w:t xml:space="preserve"> terminará el proyecto si la tendencia actual se mantiene constante. Se calcula dividiendo </w:t>
      </w:r>
      <w:r w:rsidR="001226BD">
        <w:t>el tiempo total entre el SPI.</w:t>
      </w:r>
      <w:r>
        <w:t xml:space="preserve"> </w:t>
      </w:r>
    </w:p>
    <w:p w14:paraId="6219B0AD" w14:textId="7FA799F0" w:rsidR="001226BD" w:rsidRPr="00B758DF" w:rsidRDefault="001226BD" w:rsidP="001226BD">
      <w:pPr>
        <w:pStyle w:val="NormalPPrincipal"/>
        <w:numPr>
          <w:ilvl w:val="0"/>
          <w:numId w:val="4"/>
        </w:numPr>
      </w:pPr>
      <w:r>
        <w:rPr>
          <w:b/>
          <w:bCs/>
        </w:rPr>
        <w:t xml:space="preserve">Índice de desempeño al término </w:t>
      </w:r>
      <w:r w:rsidRPr="001226BD">
        <w:rPr>
          <w:b/>
          <w:bCs/>
        </w:rPr>
        <w:t>(TCPI)</w:t>
      </w:r>
      <w:r>
        <w:rPr>
          <w:b/>
          <w:bCs/>
        </w:rPr>
        <w:t xml:space="preserve">: </w:t>
      </w:r>
      <w:r>
        <w:t>Determina el rendimiento que se debe alcanzar en el trabajo no terminado para alcanzar un momento determinado del proyecto. Se calcula restado entre el presupuesto final planificado menos el valor ganado y dividiéndolo entre la resta del presupuesto final planificado menos el coste actual.</w:t>
      </w:r>
    </w:p>
    <w:p w14:paraId="483EFD47" w14:textId="4376D549" w:rsidR="00B646C0" w:rsidRDefault="00DD3523" w:rsidP="00DD3523">
      <w:pPr>
        <w:pStyle w:val="NormalPPrincipal"/>
        <w:ind w:firstLine="0"/>
        <w:jc w:val="center"/>
      </w:pPr>
      <w:r w:rsidRPr="00DD3523">
        <w:rPr>
          <w:noProof/>
        </w:rPr>
        <w:drawing>
          <wp:inline distT="0" distB="0" distL="0" distR="0" wp14:anchorId="40E13A58" wp14:editId="44EBB08F">
            <wp:extent cx="4593043" cy="3114675"/>
            <wp:effectExtent l="0" t="0" r="0" b="0"/>
            <wp:docPr id="111646106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61065" name="Imagen 1" descr="Diagrama&#10;&#10;Descripción generada automáticamente"/>
                    <pic:cNvPicPr/>
                  </pic:nvPicPr>
                  <pic:blipFill>
                    <a:blip r:embed="rId198"/>
                    <a:stretch>
                      <a:fillRect/>
                    </a:stretch>
                  </pic:blipFill>
                  <pic:spPr>
                    <a:xfrm>
                      <a:off x="0" y="0"/>
                      <a:ext cx="4659280" cy="3159592"/>
                    </a:xfrm>
                    <a:prstGeom prst="rect">
                      <a:avLst/>
                    </a:prstGeom>
                  </pic:spPr>
                </pic:pic>
              </a:graphicData>
            </a:graphic>
          </wp:inline>
        </w:drawing>
      </w:r>
    </w:p>
    <w:p w14:paraId="2DBC402E" w14:textId="02612076" w:rsidR="00DD3523" w:rsidRDefault="00DD3523" w:rsidP="00DD3523">
      <w:pPr>
        <w:pStyle w:val="Piedefoto"/>
      </w:pPr>
      <w:bookmarkStart w:id="51" w:name="_Toc138436857"/>
      <w:r>
        <w:t>Figura 3.4: Gráficos</w:t>
      </w:r>
      <w:r w:rsidRPr="00DD3523">
        <w:t xml:space="preserve"> </w:t>
      </w:r>
      <w:r>
        <w:t>para el cá</w:t>
      </w:r>
      <w:r w:rsidRPr="00DD3523">
        <w:t xml:space="preserve">lculo de </w:t>
      </w:r>
      <w:r>
        <w:t>proyecciones</w:t>
      </w:r>
      <w:r w:rsidR="00410D47">
        <w:t xml:space="preserve">. </w:t>
      </w:r>
      <w:hyperlink w:anchor="Bibliografía" w:history="1">
        <w:r w:rsidR="00410D47" w:rsidRPr="00410D47">
          <w:rPr>
            <w:rStyle w:val="Hipervnculo"/>
            <w:color w:val="FF0000"/>
          </w:rPr>
          <w:fldChar w:fldCharType="begin"/>
        </w:r>
        <w:r w:rsidR="00410D47" w:rsidRPr="00410D47">
          <w:rPr>
            <w:rStyle w:val="Hipervnculo"/>
            <w:color w:val="FF0000"/>
          </w:rPr>
          <w:instrText xml:space="preserve"> ADDIN ZOTERO_ITEM CSL_CITATION {"citationID":"heC5fyGt","properties":{"formattedCitation":"[6]","plainCitation":"[6]","noteIndex":0},"citationItems":[{"id":48,"uris":["http://zotero.org/users/11172637/items/WLKTDYD5"],"itemData":{"id":48,"type":"webpage","abstract":"Monitoreo y Control “Medir el progreso del desarrollo de un programa por líneas de código, es como medir el avance de la construcción de un avión en toneladas.” -Bill Gates  Muchas veces utilizamos los indicadores incorrectos para medir el avance de una tarea, en un partido de fútbol no necesariamente el equipo con mas delanteros en la cancha debe interpretarse como el equipo más ofensivo.","title":"Universidad para la Cooperación Internacional PROGRAMA MAESTRÍA EN ADMINISTRACIÓN DE PROYECTOS Gestión del Valor Ganado. - ppt descargar","URL":"https://slideplayer.es/slide/9209119/","accessed":{"date-parts":[["2023",6,23]]}}}],"schema":"https://github.com/citation-style-language/schema/raw/master/csl-citation.json"} </w:instrText>
        </w:r>
        <w:r w:rsidR="00410D47" w:rsidRPr="00410D47">
          <w:rPr>
            <w:rStyle w:val="Hipervnculo"/>
            <w:color w:val="FF0000"/>
          </w:rPr>
          <w:fldChar w:fldCharType="separate"/>
        </w:r>
        <w:r w:rsidR="00410D47" w:rsidRPr="00410D47">
          <w:rPr>
            <w:rStyle w:val="Hipervnculo"/>
            <w:color w:val="FF0000"/>
          </w:rPr>
          <w:t>[6]</w:t>
        </w:r>
        <w:bookmarkEnd w:id="51"/>
        <w:r w:rsidR="00410D47" w:rsidRPr="00410D47">
          <w:rPr>
            <w:rStyle w:val="Hipervnculo"/>
            <w:color w:val="FF0000"/>
          </w:rPr>
          <w:fldChar w:fldCharType="end"/>
        </w:r>
      </w:hyperlink>
    </w:p>
    <w:p w14:paraId="77CC30D9" w14:textId="77777777" w:rsidR="00DD3523" w:rsidRDefault="00DD3523" w:rsidP="00DD3523">
      <w:pPr>
        <w:pStyle w:val="NormalPPrincipal"/>
        <w:ind w:firstLine="0"/>
        <w:jc w:val="center"/>
      </w:pPr>
    </w:p>
    <w:p w14:paraId="6C95E0BE" w14:textId="2A841EEB" w:rsidR="00244582" w:rsidRDefault="00380DD7" w:rsidP="005E4E28">
      <w:pPr>
        <w:pStyle w:val="Titulo2Principal"/>
        <w:ind w:left="720"/>
      </w:pPr>
      <w:bookmarkStart w:id="52" w:name="_Toc138438237"/>
      <w:r>
        <w:t>Programación ganada</w:t>
      </w:r>
      <w:bookmarkEnd w:id="52"/>
    </w:p>
    <w:p w14:paraId="41ED6C69" w14:textId="5C341AD2" w:rsidR="00B5468C" w:rsidRDefault="00B5468C" w:rsidP="00B5468C">
      <w:pPr>
        <w:pStyle w:val="NormalPPrincipal"/>
      </w:pPr>
      <w:r>
        <w:t xml:space="preserve">El valor ganado presenta algunos problemas cuando se pretende analizar el tiempo. Se mide en costes siendo poco intuitivo medir los tiempos con costes. También, el </w:t>
      </w:r>
      <w:r>
        <w:lastRenderedPageBreak/>
        <w:t xml:space="preserve">indicador de rendimiento del SPI se arregla con el paso del </w:t>
      </w:r>
      <w:r w:rsidR="00565010">
        <w:t>tiempo,</w:t>
      </w:r>
      <w:r>
        <w:t xml:space="preserve"> aunque estemos sufriendo por ejemplo un retraso en el proyecto, esto es debido a que el SPI se calcula restando el coste planificado del trabajo real menos el coste planificado del trabajo planificado, a medida que se avanza en el proyecto, el trabajo real aparca el trabajo planificado y se va a importar al coste planificado, tendiendo a 1 sin tomar en cuenta el </w:t>
      </w:r>
      <w:r w:rsidR="00565010">
        <w:t>retraso</w:t>
      </w:r>
      <w:r>
        <w:t>.</w:t>
      </w:r>
    </w:p>
    <w:p w14:paraId="7636AF84" w14:textId="77777777" w:rsidR="00B5468C" w:rsidRDefault="00B5468C" w:rsidP="00B5468C">
      <w:pPr>
        <w:pStyle w:val="NormalPPrincipal"/>
      </w:pPr>
      <w:r>
        <w:t>Para solucionar los problemas del método de valor ganado surge la programación ganada. Se basa en no medir los tiempos y los retrasos en costes sino en tiempos directamente en el gráfico.</w:t>
      </w:r>
    </w:p>
    <w:p w14:paraId="54C390CC" w14:textId="5CBCD7EB" w:rsidR="0017306C" w:rsidRDefault="00B5468C" w:rsidP="00990122">
      <w:pPr>
        <w:pStyle w:val="NormalPPrincipal"/>
        <w:rPr>
          <w:rStyle w:val="Hipervnculo"/>
          <w:color w:val="FF0000"/>
        </w:rPr>
      </w:pPr>
      <w:r>
        <w:t>Para calcular la programación ganada</w:t>
      </w:r>
      <w:r w:rsidR="00565010">
        <w:t>, se centra en la</w:t>
      </w:r>
      <w:r w:rsidR="0017306C">
        <w:t xml:space="preserve"> desviación de la</w:t>
      </w:r>
      <w:r w:rsidR="00565010">
        <w:t xml:space="preserve"> curva del valor ganado y calcula la proyección de la variación en tiempos en comparación con la curva del valor planificado. Si la curva del valor ganado se encuentra por debajo de la curva del valor planificado entonces se puede concluir que se </w:t>
      </w:r>
      <w:r w:rsidR="000133A9">
        <w:t>está</w:t>
      </w:r>
      <w:r w:rsidR="00565010">
        <w:t xml:space="preserve"> sufriendo un retraso en el proyecto, por el contrario, sería un adelanto del proyecto. </w:t>
      </w:r>
      <w:hyperlink w:anchor="Bibliografía" w:history="1">
        <w:r w:rsidR="00CA2DD5" w:rsidRPr="00410D47">
          <w:rPr>
            <w:rStyle w:val="Hipervnculo"/>
            <w:color w:val="FF0000"/>
          </w:rPr>
          <w:fldChar w:fldCharType="begin"/>
        </w:r>
        <w:r w:rsidR="00410D47" w:rsidRPr="00410D47">
          <w:rPr>
            <w:rStyle w:val="Hipervnculo"/>
            <w:color w:val="FF0000"/>
          </w:rPr>
          <w:instrText xml:space="preserve"> ADDIN ZOTERO_ITEM CSL_CITATION {"citationID":"0prNCrbc","properties":{"formattedCitation":"[7]","plainCitation":"[7]","noteIndex":0},"citationItems":[{"id":17,"uris":["http://zotero.org/users/11172637/items/3XRQTXND"],"itemData":{"id":17,"type":"post-weblog","abstract":"la-programacion-ganada-como-predecir-la-fecha-final-del-proyecto earned Schedule ES","container-title":"Enredando Proyectos","language":"es","title":"La Programación Ganada. Cómo predecir la fecha final del proyecto","URL":"https://enredandoproyectos.com/la-programacion-ganada-como-predecir-la-fecha-final-del-proyecto/","author":[{"family":"Zabala","given":"Iñaki"}],"accessed":{"date-parts":[["2023",6,21]]},"issued":{"date-parts":[["2020",7,8]]}}}],"schema":"https://github.com/citation-style-language/schema/raw/master/csl-citation.json"} </w:instrText>
        </w:r>
        <w:r w:rsidR="00CA2DD5" w:rsidRPr="00410D47">
          <w:rPr>
            <w:rStyle w:val="Hipervnculo"/>
            <w:color w:val="FF0000"/>
          </w:rPr>
          <w:fldChar w:fldCharType="separate"/>
        </w:r>
        <w:r w:rsidR="00410D47" w:rsidRPr="00410D47">
          <w:rPr>
            <w:color w:val="FF0000"/>
          </w:rPr>
          <w:t>[7]</w:t>
        </w:r>
        <w:r w:rsidR="00CA2DD5" w:rsidRPr="00410D47">
          <w:rPr>
            <w:rStyle w:val="Hipervnculo"/>
            <w:color w:val="FF0000"/>
          </w:rPr>
          <w:fldChar w:fldCharType="end"/>
        </w:r>
      </w:hyperlink>
    </w:p>
    <w:p w14:paraId="7726FE74" w14:textId="14758876" w:rsidR="00B85925" w:rsidRDefault="00990122" w:rsidP="00B85925">
      <w:pPr>
        <w:pStyle w:val="NormalPPrincipal"/>
        <w:rPr>
          <w:rStyle w:val="Hipervnculo"/>
          <w:color w:val="auto"/>
          <w:u w:val="none"/>
        </w:rPr>
      </w:pPr>
      <w:r>
        <w:rPr>
          <w:rStyle w:val="Hipervnculo"/>
          <w:color w:val="auto"/>
          <w:u w:val="none"/>
        </w:rPr>
        <w:t xml:space="preserve">La programación ganada se determina tal como muestra la siguiente figura. El valor acumulado de la programación ganada se obtiene usando el </w:t>
      </w:r>
      <w:r w:rsidR="00B85925">
        <w:rPr>
          <w:rStyle w:val="Hipervnculo"/>
          <w:color w:val="auto"/>
          <w:u w:val="none"/>
        </w:rPr>
        <w:t>CPTR</w:t>
      </w:r>
      <w:r>
        <w:rPr>
          <w:rStyle w:val="Hipervnculo"/>
          <w:color w:val="auto"/>
          <w:u w:val="none"/>
        </w:rPr>
        <w:t xml:space="preserve"> para calcular en qué momento temporal del </w:t>
      </w:r>
      <w:r w:rsidR="00B85925">
        <w:rPr>
          <w:rStyle w:val="Hipervnculo"/>
          <w:color w:val="auto"/>
          <w:u w:val="none"/>
        </w:rPr>
        <w:t>CPTP</w:t>
      </w:r>
      <w:r>
        <w:rPr>
          <w:rStyle w:val="Hipervnculo"/>
          <w:color w:val="auto"/>
          <w:u w:val="none"/>
        </w:rPr>
        <w:t xml:space="preserve"> se produce el valor de coste. Por lo tanto, el valor de la programación ganada es igual al tiempo acumulado </w:t>
      </w:r>
      <w:r w:rsidR="00B85925">
        <w:rPr>
          <w:rStyle w:val="Hipervnculo"/>
          <w:color w:val="auto"/>
          <w:u w:val="none"/>
        </w:rPr>
        <w:t>hasta el inicio de ese incremento más una fracción de este. Este importe fraccional es igual al CPTR que se extiende hasta el incremento de tiempo incompleto , dividido por el CPTP total de ese mismo momento.</w:t>
      </w:r>
      <w:hyperlink w:anchor="Bibliografía" w:history="1">
        <w:r w:rsidR="00C03AFE" w:rsidRPr="00C03AFE">
          <w:rPr>
            <w:rStyle w:val="Hipervnculo"/>
            <w:color w:val="FF0000"/>
          </w:rPr>
          <w:fldChar w:fldCharType="begin"/>
        </w:r>
        <w:r w:rsidR="00C03AFE" w:rsidRPr="00C03AFE">
          <w:rPr>
            <w:rStyle w:val="Hipervnculo"/>
            <w:color w:val="FF0000"/>
          </w:rPr>
          <w:instrText xml:space="preserve"> ADDIN ZOTERO_ITEM CSL_CITATION {"citationID":"9XIP733I","properties":{"formattedCitation":"[8]","plainCitation":"[8]","noteIndex":0},"citationItems":[{"id":50,"uris":["http://zotero.org/users/11172637/items/IC4DX4G4"],"itemData":{"id":50,"type":"article-journal","container-title":"The Measurable News","journalAbbreviation":"The Measurable News","page":"31-34","source":"ResearchGate","title":"Schedule is different","volume":"Summer","author":[{"family":"Lipke","given":"Walt"}],"issued":{"date-parts":[["2003",1,1]]}}}],"schema":"https://github.com/citation-style-language/schema/raw/master/csl-citation.json"} </w:instrText>
        </w:r>
        <w:r w:rsidR="00C03AFE" w:rsidRPr="00C03AFE">
          <w:rPr>
            <w:rStyle w:val="Hipervnculo"/>
            <w:color w:val="FF0000"/>
          </w:rPr>
          <w:fldChar w:fldCharType="separate"/>
        </w:r>
        <w:r w:rsidR="00C03AFE" w:rsidRPr="00C03AFE">
          <w:rPr>
            <w:rStyle w:val="Hipervnculo"/>
            <w:color w:val="FF0000"/>
          </w:rPr>
          <w:t>[8]</w:t>
        </w:r>
        <w:r w:rsidR="00C03AFE" w:rsidRPr="00C03AFE">
          <w:rPr>
            <w:rStyle w:val="Hipervnculo"/>
            <w:color w:val="FF0000"/>
          </w:rPr>
          <w:fldChar w:fldCharType="end"/>
        </w:r>
      </w:hyperlink>
    </w:p>
    <w:p w14:paraId="57415CEF" w14:textId="70099C54" w:rsidR="00C03AFE" w:rsidRPr="00C03AFE" w:rsidRDefault="003837B1" w:rsidP="00C03AFE">
      <w:pPr>
        <w:pStyle w:val="NormalPPrincipal"/>
        <w:jc w:val="center"/>
        <w:rPr>
          <w:rStyle w:val="Hipervnculo"/>
          <w:b/>
          <w:bCs/>
          <w:color w:val="auto"/>
          <w:u w:val="none"/>
        </w:rPr>
      </w:pPr>
      <w:r>
        <w:rPr>
          <w:rStyle w:val="Hipervnculo"/>
          <w:b/>
          <w:bCs/>
          <w:color w:val="auto"/>
          <w:u w:val="none"/>
        </w:rPr>
        <w:t>SPI (Costes)</w:t>
      </w:r>
      <w:r w:rsidR="00C03AFE" w:rsidRPr="00C03AFE">
        <w:rPr>
          <w:rStyle w:val="Hipervnculo"/>
          <w:b/>
          <w:bCs/>
          <w:color w:val="auto"/>
          <w:u w:val="none"/>
        </w:rPr>
        <w:t xml:space="preserve"> = CPTR / C</w:t>
      </w:r>
      <w:r>
        <w:rPr>
          <w:rStyle w:val="Hipervnculo"/>
          <w:b/>
          <w:bCs/>
          <w:color w:val="auto"/>
          <w:u w:val="none"/>
        </w:rPr>
        <w:t>P</w:t>
      </w:r>
      <w:r w:rsidR="00C03AFE" w:rsidRPr="00C03AFE">
        <w:rPr>
          <w:rStyle w:val="Hipervnculo"/>
          <w:b/>
          <w:bCs/>
          <w:color w:val="auto"/>
          <w:u w:val="none"/>
        </w:rPr>
        <w:t>T</w:t>
      </w:r>
      <w:r>
        <w:rPr>
          <w:rStyle w:val="Hipervnculo"/>
          <w:b/>
          <w:bCs/>
          <w:color w:val="auto"/>
          <w:u w:val="none"/>
        </w:rPr>
        <w:t>P</w:t>
      </w:r>
    </w:p>
    <w:p w14:paraId="09B02436" w14:textId="1D9C8F5E" w:rsidR="00990122" w:rsidRDefault="00C03AFE" w:rsidP="00C03AFE">
      <w:pPr>
        <w:pStyle w:val="NormalPPrincipal"/>
        <w:jc w:val="center"/>
        <w:rPr>
          <w:rStyle w:val="Hipervnculo"/>
          <w:b/>
          <w:bCs/>
          <w:color w:val="auto"/>
          <w:u w:val="none"/>
        </w:rPr>
      </w:pPr>
      <w:r w:rsidRPr="00C03AFE">
        <w:rPr>
          <w:rStyle w:val="Hipervnculo"/>
          <w:b/>
          <w:bCs/>
          <w:color w:val="auto"/>
          <w:u w:val="none"/>
        </w:rPr>
        <w:t>SPI</w:t>
      </w:r>
      <w:r w:rsidR="003837B1">
        <w:rPr>
          <w:rStyle w:val="Hipervnculo"/>
          <w:b/>
          <w:bCs/>
          <w:color w:val="auto"/>
          <w:u w:val="none"/>
        </w:rPr>
        <w:t xml:space="preserve"> (</w:t>
      </w:r>
      <w:r w:rsidR="00DA3D8A">
        <w:rPr>
          <w:rStyle w:val="Hipervnculo"/>
          <w:b/>
          <w:bCs/>
          <w:color w:val="auto"/>
          <w:u w:val="none"/>
        </w:rPr>
        <w:t>T</w:t>
      </w:r>
      <w:r w:rsidR="003837B1">
        <w:rPr>
          <w:rStyle w:val="Hipervnculo"/>
          <w:b/>
          <w:bCs/>
          <w:color w:val="auto"/>
          <w:u w:val="none"/>
        </w:rPr>
        <w:t>iempo)</w:t>
      </w:r>
      <w:r w:rsidRPr="00C03AFE">
        <w:rPr>
          <w:rStyle w:val="Hipervnculo"/>
          <w:b/>
          <w:bCs/>
          <w:color w:val="auto"/>
          <w:u w:val="none"/>
        </w:rPr>
        <w:t xml:space="preserve"> = </w:t>
      </w:r>
      <w:r w:rsidR="003837B1">
        <w:rPr>
          <w:rStyle w:val="Hipervnculo"/>
          <w:b/>
          <w:bCs/>
          <w:color w:val="auto"/>
          <w:u w:val="none"/>
        </w:rPr>
        <w:t xml:space="preserve">ES </w:t>
      </w:r>
      <w:r w:rsidRPr="00C03AFE">
        <w:rPr>
          <w:rStyle w:val="Hipervnculo"/>
          <w:b/>
          <w:bCs/>
          <w:color w:val="auto"/>
          <w:u w:val="none"/>
        </w:rPr>
        <w:t xml:space="preserve">/ </w:t>
      </w:r>
      <w:r w:rsidR="003837B1">
        <w:rPr>
          <w:rStyle w:val="Hipervnculo"/>
          <w:b/>
          <w:bCs/>
          <w:color w:val="auto"/>
          <w:u w:val="none"/>
        </w:rPr>
        <w:t>Tiempo Real</w:t>
      </w:r>
    </w:p>
    <w:p w14:paraId="101B72C4" w14:textId="564FBF56" w:rsidR="00DA3D8A" w:rsidRDefault="00DA3D8A" w:rsidP="00C03AFE">
      <w:pPr>
        <w:pStyle w:val="NormalPPrincipal"/>
        <w:jc w:val="center"/>
        <w:rPr>
          <w:rStyle w:val="Hipervnculo"/>
          <w:b/>
          <w:bCs/>
          <w:color w:val="auto"/>
          <w:u w:val="none"/>
        </w:rPr>
      </w:pPr>
      <w:r>
        <w:rPr>
          <w:rStyle w:val="Hipervnculo"/>
          <w:b/>
          <w:bCs/>
          <w:color w:val="auto"/>
          <w:u w:val="none"/>
        </w:rPr>
        <w:t>VP(Coste) = CPTR – CPTP</w:t>
      </w:r>
    </w:p>
    <w:p w14:paraId="370136A2" w14:textId="2B09CC1A" w:rsidR="00DA3D8A" w:rsidRPr="00C03AFE" w:rsidRDefault="00DA3D8A" w:rsidP="00C03AFE">
      <w:pPr>
        <w:pStyle w:val="NormalPPrincipal"/>
        <w:jc w:val="center"/>
        <w:rPr>
          <w:b/>
          <w:bCs/>
        </w:rPr>
      </w:pPr>
      <w:r>
        <w:rPr>
          <w:rStyle w:val="Hipervnculo"/>
          <w:b/>
          <w:bCs/>
          <w:color w:val="auto"/>
          <w:u w:val="none"/>
        </w:rPr>
        <w:t>VP(Tiempo) = ES – Tiempo Real</w:t>
      </w:r>
    </w:p>
    <w:p w14:paraId="253F617F" w14:textId="4AB09C7F" w:rsidR="00DD3523" w:rsidRDefault="00AA2632" w:rsidP="00DD3523">
      <w:pPr>
        <w:pStyle w:val="NormalPPrincipal"/>
        <w:jc w:val="center"/>
      </w:pPr>
      <w:r w:rsidRPr="00AA2632">
        <w:rPr>
          <w:noProof/>
        </w:rPr>
        <w:drawing>
          <wp:inline distT="0" distB="0" distL="0" distR="0" wp14:anchorId="747083EF" wp14:editId="557F9C5B">
            <wp:extent cx="3294620" cy="2314575"/>
            <wp:effectExtent l="0" t="0" r="1270" b="0"/>
            <wp:docPr id="288340896"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340896" name="Imagen 1" descr="Imagen que contiene Diagrama&#10;&#10;Descripción generada automáticamente"/>
                    <pic:cNvPicPr/>
                  </pic:nvPicPr>
                  <pic:blipFill rotWithShape="1">
                    <a:blip r:embed="rId199"/>
                    <a:srcRect t="8767"/>
                    <a:stretch/>
                  </pic:blipFill>
                  <pic:spPr bwMode="auto">
                    <a:xfrm>
                      <a:off x="0" y="0"/>
                      <a:ext cx="3365165" cy="2364135"/>
                    </a:xfrm>
                    <a:prstGeom prst="rect">
                      <a:avLst/>
                    </a:prstGeom>
                    <a:ln>
                      <a:noFill/>
                    </a:ln>
                    <a:extLst>
                      <a:ext uri="{53640926-AAD7-44D8-BBD7-CCE9431645EC}">
                        <a14:shadowObscured xmlns:a14="http://schemas.microsoft.com/office/drawing/2010/main"/>
                      </a:ext>
                    </a:extLst>
                  </pic:spPr>
                </pic:pic>
              </a:graphicData>
            </a:graphic>
          </wp:inline>
        </w:drawing>
      </w:r>
    </w:p>
    <w:p w14:paraId="34112651" w14:textId="4BEEB4F5" w:rsidR="00DD3523" w:rsidRDefault="00DD3523" w:rsidP="00DD3523">
      <w:pPr>
        <w:pStyle w:val="Piedefoto"/>
      </w:pPr>
      <w:bookmarkStart w:id="53" w:name="_Toc138436858"/>
      <w:r>
        <w:t xml:space="preserve">Figura 3.5: </w:t>
      </w:r>
      <w:r w:rsidRPr="00DD3523">
        <w:t xml:space="preserve">Representación gráfica de </w:t>
      </w:r>
      <w:r>
        <w:t>la programación ganada</w:t>
      </w:r>
      <w:r w:rsidRPr="00DD3523">
        <w:t>.</w:t>
      </w:r>
      <w:bookmarkEnd w:id="53"/>
    </w:p>
    <w:p w14:paraId="29082349" w14:textId="77777777" w:rsidR="00751ADD" w:rsidRDefault="00751ADD" w:rsidP="008A1B6C">
      <w:pPr>
        <w:pStyle w:val="NormalPPrincipal"/>
      </w:pPr>
    </w:p>
    <w:p w14:paraId="4A1FDE79" w14:textId="70DD288C" w:rsidR="001E67CE" w:rsidRDefault="00565010" w:rsidP="005E4E28">
      <w:pPr>
        <w:pStyle w:val="Titulo2Principal"/>
        <w:ind w:left="720"/>
      </w:pPr>
      <w:bookmarkStart w:id="54" w:name="_Toc138438238"/>
      <w:r>
        <w:t>Moodle</w:t>
      </w:r>
      <w:bookmarkEnd w:id="54"/>
    </w:p>
    <w:p w14:paraId="3591E067" w14:textId="641BC3BF" w:rsidR="00C63E1A" w:rsidRDefault="00777C89" w:rsidP="00777C89">
      <w:pPr>
        <w:pStyle w:val="NormalPPrincipal"/>
      </w:pPr>
      <w:r>
        <w:t>Es</w:t>
      </w:r>
      <w:r w:rsidRPr="00777C89">
        <w:t xml:space="preserve"> una plataforma de aprendizaje diseñada para proporcionar a educadores, administradores y estudiantes, un sistema integrado único, robusto y seguro</w:t>
      </w:r>
      <w:r>
        <w:t xml:space="preserve"> </w:t>
      </w:r>
      <w:r w:rsidRPr="00777C89">
        <w:t>para crear ambientes</w:t>
      </w:r>
      <w:r>
        <w:t xml:space="preserve"> d</w:t>
      </w:r>
      <w:r w:rsidRPr="00777C89">
        <w:t>e enseñanza personalizados. Posee</w:t>
      </w:r>
      <w:r>
        <w:t xml:space="preserve"> </w:t>
      </w:r>
      <w:r w:rsidRPr="00777C89">
        <w:t xml:space="preserve">una interfaz simple, </w:t>
      </w:r>
      <w:r w:rsidR="00D30E9F">
        <w:t>para su fácil comprensión y uso</w:t>
      </w:r>
      <w:r w:rsidRPr="00777C89">
        <w:t xml:space="preserve">, así como recursos bien documentados que, junto con continuas </w:t>
      </w:r>
      <w:r w:rsidR="00D30E9F">
        <w:t xml:space="preserve">actualizaciones </w:t>
      </w:r>
      <w:r w:rsidRPr="00777C89">
        <w:t xml:space="preserve">en usabilidad,  hacen  de Moodle una herramienta </w:t>
      </w:r>
      <w:r w:rsidR="00D30E9F">
        <w:t>intuitiva</w:t>
      </w:r>
      <w:r w:rsidRPr="00777C89">
        <w:t>.  Además,  al</w:t>
      </w:r>
      <w:r w:rsidR="00D30E9F">
        <w:t xml:space="preserve"> utilizar </w:t>
      </w:r>
      <w:r w:rsidRPr="00777C89">
        <w:t>un código abierto,  Moodle  es</w:t>
      </w:r>
      <w:r w:rsidR="00D30E9F">
        <w:t>tá</w:t>
      </w:r>
      <w:r w:rsidRPr="00777C89">
        <w:t xml:space="preserve"> continuamente revisado y mejorado para adecuarse así a las necesidades actuales y cambiantes de sus usuarios</w:t>
      </w:r>
      <w:r>
        <w:t>.</w:t>
      </w:r>
    </w:p>
    <w:p w14:paraId="654C17E7" w14:textId="1C5DC5D6" w:rsidR="00777C89" w:rsidRDefault="00C62504" w:rsidP="00777C89">
      <w:pPr>
        <w:pStyle w:val="NormalPPrincipal"/>
        <w:rPr>
          <w:color w:val="FF0000"/>
        </w:rPr>
      </w:pPr>
      <w:r>
        <w:t>La plataforma se compone de diferentes</w:t>
      </w:r>
      <w:r w:rsidR="00777C89" w:rsidRPr="00777C89">
        <w:t xml:space="preserve"> módulos, lo que permite una gran flexibilidad a la hora de agregar y quitar funcionalidades en muchos niveles. </w:t>
      </w:r>
      <w:r>
        <w:t>La principal funcionalidad de los módulos más útil para la realización de este proyecto es la creación de cuestionarios</w:t>
      </w:r>
      <w:r w:rsidR="00777C89" w:rsidRPr="00777C89">
        <w:t>.</w:t>
      </w:r>
      <w:hyperlink w:anchor="Bibliografía" w:history="1">
        <w:r w:rsidR="00FB7C20" w:rsidRPr="00C03AFE">
          <w:rPr>
            <w:rStyle w:val="Hipervnculo"/>
            <w:color w:val="FF0000"/>
          </w:rPr>
          <w:fldChar w:fldCharType="begin"/>
        </w:r>
        <w:r w:rsidR="00C03AFE" w:rsidRPr="00C03AFE">
          <w:rPr>
            <w:rStyle w:val="Hipervnculo"/>
            <w:color w:val="FF0000"/>
          </w:rPr>
          <w:instrText xml:space="preserve"> ADDIN ZOTERO_ITEM CSL_CITATION {"citationID":"mF3l5m5R","properties":{"formattedCitation":"[9]","plainCitation":"[9]","noteIndex":0},"citationItems":[{"id":19,"uris":["http://zotero.org/users/11172637/items/BKK5GQ6Z"],"itemData":{"id":19,"type":"webpage","title":"Acerca de Moodle - MoodleDocs","URL":"https://docs.moodle.org/all/es/Acerca_de_Moodle","accessed":{"date-parts":[["2023",6,21]]}}}],"schema":"https://github.com/citation-style-language/schema/raw/master/csl-citation.json"} </w:instrText>
        </w:r>
        <w:r w:rsidR="00FB7C20" w:rsidRPr="00C03AFE">
          <w:rPr>
            <w:rStyle w:val="Hipervnculo"/>
            <w:color w:val="FF0000"/>
          </w:rPr>
          <w:fldChar w:fldCharType="separate"/>
        </w:r>
        <w:r w:rsidR="00C03AFE" w:rsidRPr="00C03AFE">
          <w:rPr>
            <w:color w:val="FF0000"/>
          </w:rPr>
          <w:t>[9]</w:t>
        </w:r>
        <w:r w:rsidR="00FB7C20" w:rsidRPr="00C03AFE">
          <w:rPr>
            <w:rStyle w:val="Hipervnculo"/>
            <w:color w:val="FF0000"/>
          </w:rPr>
          <w:fldChar w:fldCharType="end"/>
        </w:r>
      </w:hyperlink>
    </w:p>
    <w:p w14:paraId="5608F6CC" w14:textId="77777777" w:rsidR="00C62504" w:rsidRDefault="00C62504" w:rsidP="00C62504">
      <w:pPr>
        <w:pStyle w:val="Subseccionesconocimientos"/>
        <w:ind w:left="709"/>
      </w:pPr>
    </w:p>
    <w:p w14:paraId="30F0CC7F" w14:textId="37E0F236" w:rsidR="00C62504" w:rsidRDefault="00C62504" w:rsidP="00C62504">
      <w:pPr>
        <w:pStyle w:val="Subseccionesconocimientos"/>
      </w:pPr>
      <w:r>
        <w:t>Cuestionarios</w:t>
      </w:r>
    </w:p>
    <w:p w14:paraId="357BAB68" w14:textId="77777777" w:rsidR="0062268B" w:rsidRDefault="00C62504" w:rsidP="00C62504">
      <w:pPr>
        <w:pStyle w:val="NormalPPrincipal"/>
      </w:pPr>
      <w:r>
        <w:t xml:space="preserve">Este </w:t>
      </w:r>
      <w:r w:rsidRPr="00C62504">
        <w:t>módulo permite diseña</w:t>
      </w:r>
      <w:r>
        <w:t>r</w:t>
      </w:r>
      <w:r w:rsidRPr="00C62504">
        <w:t xml:space="preserve"> y plantear cuestionarios </w:t>
      </w:r>
      <w:r>
        <w:t>con preguntas de</w:t>
      </w:r>
      <w:r w:rsidRPr="00C62504">
        <w:t xml:space="preserve"> diferentes</w:t>
      </w:r>
      <w:r>
        <w:t xml:space="preserve"> </w:t>
      </w:r>
      <w:r w:rsidRPr="00C62504">
        <w:t xml:space="preserve">tipos. Las preguntas están organizadas por categorías que el propio </w:t>
      </w:r>
      <w:r>
        <w:t>administrador</w:t>
      </w:r>
      <w:r w:rsidRPr="00C62504">
        <w:t xml:space="preserve"> pued</w:t>
      </w:r>
      <w:r>
        <w:t>e</w:t>
      </w:r>
      <w:r w:rsidRPr="00C62504">
        <w:t xml:space="preserve"> crear en una base de datos,  además, éstas pueden ser reutilizadas en cualquiera de los temas del curso correspondiente.  </w:t>
      </w:r>
      <w:r>
        <w:t xml:space="preserve">Tienen la ventaja de poder decidir el número de </w:t>
      </w:r>
      <w:r w:rsidRPr="00C62504">
        <w:t>intento</w:t>
      </w:r>
      <w:r>
        <w:t>s permitidos</w:t>
      </w:r>
      <w:r w:rsidRPr="00C62504">
        <w:t xml:space="preserve">, cada intento es calificado y permite que el </w:t>
      </w:r>
      <w:r>
        <w:t>administrador</w:t>
      </w:r>
      <w:r w:rsidRPr="00C62504">
        <w:t xml:space="preserve"> pueda mostrar algún </w:t>
      </w:r>
      <w:r>
        <w:t xml:space="preserve">mensaje explicativo </w:t>
      </w:r>
      <w:r w:rsidRPr="00C62504">
        <w:t xml:space="preserve">o las respuestas correctas al finalizar el cuestionario. </w:t>
      </w:r>
    </w:p>
    <w:p w14:paraId="677D7F5A" w14:textId="420B8360" w:rsidR="00C62504" w:rsidRDefault="0062268B" w:rsidP="00C62504">
      <w:pPr>
        <w:pStyle w:val="NormalPPrincipal"/>
      </w:pPr>
      <w:r>
        <w:t xml:space="preserve">Como este </w:t>
      </w:r>
      <w:r w:rsidR="00C62504" w:rsidRPr="00C62504">
        <w:t xml:space="preserve">módulo </w:t>
      </w:r>
      <w:r>
        <w:t>tiene la</w:t>
      </w:r>
      <w:r w:rsidR="00C62504" w:rsidRPr="00C62504">
        <w:t xml:space="preserve"> capacidad de califica</w:t>
      </w:r>
      <w:r>
        <w:t>r, es muy útil en la enseñanza y seguimiento de una materia de manera no presencial y flexibilidad en el momento de hacerlo.</w:t>
      </w:r>
    </w:p>
    <w:p w14:paraId="49EA5A0E" w14:textId="49D13654" w:rsidR="00C62504" w:rsidRDefault="00C62504" w:rsidP="00C62504">
      <w:pPr>
        <w:pStyle w:val="NormalPPrincipal"/>
      </w:pPr>
      <w:r w:rsidRPr="00C62504">
        <w:t>Una vez creado el cuestionario se pueden añadir preguntas de diferentes formas</w:t>
      </w:r>
      <w:r w:rsidR="0062268B">
        <w:t xml:space="preserve">, </w:t>
      </w:r>
      <w:r w:rsidRPr="00C62504">
        <w:t xml:space="preserve">la primera es manualmente, seleccionando el tipo de pregunta y redactándola; por otro lado, se pueden agregar preguntas a partir del banco de preguntas </w:t>
      </w:r>
      <w:r w:rsidR="0062268B">
        <w:t xml:space="preserve">importando un fichero estandarizado por Moodle; </w:t>
      </w:r>
      <w:r w:rsidRPr="00C62504">
        <w:t>o,</w:t>
      </w:r>
      <w:r w:rsidR="0062268B">
        <w:t xml:space="preserve"> </w:t>
      </w:r>
      <w:r w:rsidRPr="00C62504">
        <w:t>mediante la incorporación de preguntas aleatorias, también desde el banco de preguntas</w:t>
      </w:r>
      <w:r>
        <w:t xml:space="preserve">. </w:t>
      </w:r>
    </w:p>
    <w:p w14:paraId="048FD269" w14:textId="77777777" w:rsidR="00632729" w:rsidRDefault="00632729" w:rsidP="004C53E4">
      <w:pPr>
        <w:pStyle w:val="NormalPPrincipal"/>
      </w:pPr>
    </w:p>
    <w:p w14:paraId="13A96D14" w14:textId="59133DFA" w:rsidR="001E67CE" w:rsidRDefault="0062268B" w:rsidP="005E4E28">
      <w:pPr>
        <w:pStyle w:val="Titulo2Principal"/>
        <w:ind w:left="720"/>
      </w:pPr>
      <w:bookmarkStart w:id="55" w:name="_Toc138438239"/>
      <w:r>
        <w:t>Preguntas Cloze</w:t>
      </w:r>
      <w:bookmarkEnd w:id="55"/>
    </w:p>
    <w:p w14:paraId="450C47BA" w14:textId="7AA52CE5" w:rsidR="002212DE" w:rsidRDefault="0062268B" w:rsidP="00C03AFE">
      <w:pPr>
        <w:pStyle w:val="NormalPPrincipal"/>
      </w:pPr>
      <w:r w:rsidRPr="0062268B">
        <w:t>Las preguntas</w:t>
      </w:r>
      <w:r>
        <w:t xml:space="preserve"> </w:t>
      </w:r>
      <w:r w:rsidRPr="0062268B">
        <w:t>incrustadas (Cloze), también conocidas como preguntas con respuestas anidadas, consisten en un texto que puede integrar (en formato Moodle) varias preguntas incrustadas de tipo opción múltiple, preguntas con respuesta corta y numéricas.</w:t>
      </w:r>
      <w:hyperlink w:anchor="Bibliografía" w:history="1">
        <w:r w:rsidR="007F6FE1" w:rsidRPr="00C03AFE">
          <w:rPr>
            <w:rStyle w:val="Hipervnculo"/>
            <w:color w:val="FF0000"/>
          </w:rPr>
          <w:fldChar w:fldCharType="begin"/>
        </w:r>
        <w:r w:rsidR="00C03AFE" w:rsidRPr="00C03AFE">
          <w:rPr>
            <w:rStyle w:val="Hipervnculo"/>
            <w:color w:val="FF0000"/>
          </w:rPr>
          <w:instrText xml:space="preserve"> ADDIN ZOTERO_ITEM CSL_CITATION {"citationID":"xWK9Odgg","properties":{"formattedCitation":"[10]","plainCitation":"[10]","noteIndex":0},"citationItems":[{"id":21,"uris":["http://zotero.org/users/11172637/items/9L8LW3D9"],"itemData":{"id":21,"type":"webpage","title":"Tipo de Pregunta con respuestas incrustadas (Cloze) - MoodleDocs","URL":"https://docs.moodle.org/all/es/Tipo_de_Pregunta_con_respuestas_incrustadas_(Cloze)","accessed":{"date-parts":[["2023",6,21]]}}}],"schema":"https://github.com/citation-style-language/schema/raw/master/csl-citation.json"} </w:instrText>
        </w:r>
        <w:r w:rsidR="007F6FE1" w:rsidRPr="00C03AFE">
          <w:rPr>
            <w:rStyle w:val="Hipervnculo"/>
            <w:color w:val="FF0000"/>
          </w:rPr>
          <w:fldChar w:fldCharType="separate"/>
        </w:r>
        <w:r w:rsidR="00C03AFE" w:rsidRPr="00C03AFE">
          <w:rPr>
            <w:color w:val="FF0000"/>
          </w:rPr>
          <w:t>[10]</w:t>
        </w:r>
        <w:r w:rsidR="007F6FE1" w:rsidRPr="00C03AFE">
          <w:rPr>
            <w:rStyle w:val="Hipervnculo"/>
            <w:color w:val="FF0000"/>
          </w:rPr>
          <w:fldChar w:fldCharType="end"/>
        </w:r>
      </w:hyperlink>
    </w:p>
    <w:p w14:paraId="444A035E" w14:textId="77777777" w:rsidR="002212DE" w:rsidRDefault="002212DE" w:rsidP="002212DE">
      <w:pPr>
        <w:tabs>
          <w:tab w:val="left" w:pos="1123"/>
        </w:tabs>
      </w:pPr>
    </w:p>
    <w:p w14:paraId="74612E38" w14:textId="77777777" w:rsidR="002212DE" w:rsidRDefault="002212DE" w:rsidP="002212DE">
      <w:pPr>
        <w:tabs>
          <w:tab w:val="left" w:pos="1123"/>
        </w:tabs>
      </w:pPr>
    </w:p>
    <w:p w14:paraId="0D1F7FEC" w14:textId="77777777" w:rsidR="002212DE" w:rsidRDefault="002212DE" w:rsidP="002212DE">
      <w:pPr>
        <w:tabs>
          <w:tab w:val="left" w:pos="1123"/>
        </w:tabs>
      </w:pPr>
    </w:p>
    <w:p w14:paraId="6D527001" w14:textId="77777777" w:rsidR="002212DE" w:rsidRDefault="002212DE" w:rsidP="002212DE">
      <w:pPr>
        <w:tabs>
          <w:tab w:val="left" w:pos="1123"/>
        </w:tabs>
      </w:pPr>
    </w:p>
    <w:p w14:paraId="209EDC66" w14:textId="77777777" w:rsidR="002212DE" w:rsidRDefault="002212DE" w:rsidP="002212DE">
      <w:pPr>
        <w:tabs>
          <w:tab w:val="left" w:pos="1123"/>
        </w:tabs>
      </w:pPr>
    </w:p>
    <w:p w14:paraId="281375F7" w14:textId="77777777" w:rsidR="002212DE" w:rsidRDefault="002212DE" w:rsidP="002212DE">
      <w:pPr>
        <w:tabs>
          <w:tab w:val="left" w:pos="1123"/>
        </w:tabs>
      </w:pPr>
    </w:p>
    <w:p w14:paraId="7DDEF072" w14:textId="77777777" w:rsidR="002212DE" w:rsidRDefault="002212DE" w:rsidP="002212DE">
      <w:pPr>
        <w:tabs>
          <w:tab w:val="left" w:pos="1123"/>
        </w:tabs>
      </w:pPr>
    </w:p>
    <w:p w14:paraId="69111D35" w14:textId="77777777" w:rsidR="002212DE" w:rsidRDefault="002212DE" w:rsidP="002212DE">
      <w:pPr>
        <w:tabs>
          <w:tab w:val="left" w:pos="1123"/>
        </w:tabs>
      </w:pPr>
    </w:p>
    <w:p w14:paraId="4ED4C925" w14:textId="77777777" w:rsidR="002212DE" w:rsidRDefault="002212DE" w:rsidP="002212DE">
      <w:pPr>
        <w:tabs>
          <w:tab w:val="left" w:pos="1123"/>
        </w:tabs>
      </w:pPr>
    </w:p>
    <w:p w14:paraId="2085DA78" w14:textId="77777777" w:rsidR="002212DE" w:rsidRDefault="002212DE" w:rsidP="002212DE">
      <w:pPr>
        <w:tabs>
          <w:tab w:val="left" w:pos="1123"/>
        </w:tabs>
      </w:pPr>
    </w:p>
    <w:p w14:paraId="0558B448" w14:textId="77777777" w:rsidR="002212DE" w:rsidRDefault="002212DE" w:rsidP="002212DE">
      <w:pPr>
        <w:tabs>
          <w:tab w:val="left" w:pos="1123"/>
        </w:tabs>
      </w:pPr>
    </w:p>
    <w:p w14:paraId="6C2F053A" w14:textId="77777777" w:rsidR="002212DE" w:rsidRDefault="002212DE" w:rsidP="002212DE">
      <w:pPr>
        <w:tabs>
          <w:tab w:val="left" w:pos="1123"/>
        </w:tabs>
      </w:pPr>
    </w:p>
    <w:p w14:paraId="09B5AD64" w14:textId="77777777" w:rsidR="002212DE" w:rsidRDefault="002212DE" w:rsidP="002212DE">
      <w:pPr>
        <w:tabs>
          <w:tab w:val="left" w:pos="1123"/>
        </w:tabs>
      </w:pPr>
    </w:p>
    <w:p w14:paraId="64FF2815" w14:textId="77777777" w:rsidR="002212DE" w:rsidRDefault="002212DE" w:rsidP="002212DE">
      <w:pPr>
        <w:tabs>
          <w:tab w:val="left" w:pos="1123"/>
        </w:tabs>
      </w:pPr>
    </w:p>
    <w:p w14:paraId="56A3A160" w14:textId="77777777" w:rsidR="002212DE" w:rsidRDefault="002212DE" w:rsidP="002212DE">
      <w:pPr>
        <w:tabs>
          <w:tab w:val="left" w:pos="1123"/>
        </w:tabs>
      </w:pPr>
    </w:p>
    <w:p w14:paraId="722614D5" w14:textId="77777777" w:rsidR="002212DE" w:rsidRDefault="002212DE" w:rsidP="002212DE">
      <w:pPr>
        <w:tabs>
          <w:tab w:val="left" w:pos="1123"/>
        </w:tabs>
      </w:pPr>
    </w:p>
    <w:p w14:paraId="58B05865" w14:textId="2BF1191C" w:rsidR="002212DE" w:rsidRDefault="002212DE" w:rsidP="002212DE">
      <w:pPr>
        <w:tabs>
          <w:tab w:val="left" w:pos="1123"/>
        </w:tabs>
        <w:sectPr w:rsidR="002212DE" w:rsidSect="00AD3AFF">
          <w:headerReference w:type="even" r:id="rId200"/>
          <w:headerReference w:type="default" r:id="rId201"/>
          <w:footerReference w:type="even" r:id="rId202"/>
          <w:headerReference w:type="first" r:id="rId203"/>
          <w:footerReference w:type="first" r:id="rId204"/>
          <w:pgSz w:w="11910" w:h="16840"/>
          <w:pgMar w:top="1780" w:right="1680" w:bottom="280" w:left="1680" w:header="0" w:footer="0" w:gutter="0"/>
          <w:cols w:space="720"/>
          <w:titlePg/>
          <w:docGrid w:linePitch="299"/>
        </w:sectPr>
      </w:pPr>
    </w:p>
    <w:p w14:paraId="58B058FC" w14:textId="567302A8" w:rsidR="007D17D7" w:rsidRPr="00C200E7" w:rsidRDefault="000C383D" w:rsidP="00C200E7">
      <w:pPr>
        <w:pStyle w:val="Ttulo1"/>
        <w:rPr>
          <w:rFonts w:ascii="LM Sans 10" w:hAnsi="LM Sans 10"/>
        </w:rPr>
      </w:pPr>
      <w:bookmarkStart w:id="56" w:name="Técnicas_y_herramientas"/>
      <w:bookmarkStart w:id="57" w:name="_bookmark12"/>
      <w:bookmarkStart w:id="58" w:name="_Toc107521271"/>
      <w:bookmarkStart w:id="59" w:name="_Toc107521864"/>
      <w:bookmarkStart w:id="60" w:name="_Toc138438240"/>
      <w:bookmarkEnd w:id="56"/>
      <w:bookmarkEnd w:id="57"/>
      <w:r w:rsidRPr="00C200E7">
        <w:rPr>
          <w:rFonts w:ascii="LM Sans 10" w:hAnsi="LM Sans 10"/>
          <w:noProof/>
        </w:rPr>
        <w:lastRenderedPageBreak/>
        <mc:AlternateContent>
          <mc:Choice Requires="wps">
            <w:drawing>
              <wp:anchor distT="0" distB="0" distL="0" distR="0" simplePos="0" relativeHeight="251653632" behindDoc="1" locked="0" layoutInCell="1" allowOverlap="1" wp14:anchorId="58B059B3" wp14:editId="4FE2C112">
                <wp:simplePos x="0" y="0"/>
                <wp:positionH relativeFrom="page">
                  <wp:posOffset>1449070</wp:posOffset>
                </wp:positionH>
                <wp:positionV relativeFrom="paragraph">
                  <wp:posOffset>707285</wp:posOffset>
                </wp:positionV>
                <wp:extent cx="4669155" cy="1270"/>
                <wp:effectExtent l="0" t="0" r="0" b="0"/>
                <wp:wrapTopAndBottom/>
                <wp:docPr id="15" name="Forma libre: forma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C577AA" id="Forma libre: forma 15" o:spid="_x0000_s1026" style="position:absolute;margin-left:114.1pt;margin-top:55.7pt;width:367.65pt;height:.1pt;z-index:-2516628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" path="m,l7352,e" filled="f" strokeweight=".14042mm">
                <v:path arrowok="t" o:connecttype="custom" o:connectlocs="0,0;4668520,0" o:connectangles="0,0"/>
                <w10:wrap type="topAndBottom" anchorx="page"/>
              </v:shape>
            </w:pict>
          </mc:Fallback>
        </mc:AlternateContent>
      </w:r>
      <w:r w:rsidR="00921644" w:rsidRPr="00C200E7">
        <w:rPr>
          <w:rFonts w:ascii="LM Sans 10" w:hAnsi="LM Sans 10"/>
          <w:spacing w:val="-4"/>
          <w:w w:val="123"/>
        </w:rPr>
        <w:t>Técnicas</w:t>
      </w:r>
      <w:r w:rsidR="00857EC1" w:rsidRPr="00C200E7">
        <w:rPr>
          <w:rFonts w:ascii="LM Sans 10" w:hAnsi="LM Sans 10"/>
          <w:spacing w:val="-12"/>
        </w:rPr>
        <w:t xml:space="preserve"> </w:t>
      </w:r>
      <w:r w:rsidR="00857EC1" w:rsidRPr="00C200E7">
        <w:rPr>
          <w:rFonts w:ascii="LM Sans 10" w:hAnsi="LM Sans 10"/>
        </w:rPr>
        <w:t>y</w:t>
      </w:r>
      <w:r w:rsidR="00857EC1" w:rsidRPr="00C200E7">
        <w:rPr>
          <w:rFonts w:ascii="LM Sans 10" w:hAnsi="LM Sans 10"/>
          <w:spacing w:val="-13"/>
        </w:rPr>
        <w:t xml:space="preserve"> </w:t>
      </w:r>
      <w:r w:rsidR="00857EC1" w:rsidRPr="00C200E7">
        <w:rPr>
          <w:rFonts w:ascii="LM Sans 10" w:hAnsi="LM Sans 10"/>
        </w:rPr>
        <w:t>herramientas</w:t>
      </w:r>
      <w:r w:rsidR="000133A9">
        <w:rPr>
          <w:rFonts w:ascii="LM Sans 10" w:hAnsi="LM Sans 10"/>
        </w:rPr>
        <w:pict w14:anchorId="58B059B3">
          <v:shape id="docshape1110" o:spid="_x0000_s2054" style="position:absolute;left:0;text-align:left;margin-left:112.85pt;margin-top:13.15pt;width:367.65pt;height:.1pt;z-index:-15719936;mso-wrap-distance-left:0;mso-wrap-distance-right:0;mso-position-horizontal-relative:page;mso-position-vertical-relative:text" coordorigin="2257,263" coordsize="7353,0" path="m2257,263r7352,e" filled="f" strokeweight=".14042mm">
            <v:path arrowok="t"/>
            <w10:wrap type="topAndBottom" anchorx="page"/>
          </v:shape>
        </w:pict>
      </w:r>
      <w:bookmarkEnd w:id="58"/>
      <w:bookmarkEnd w:id="59"/>
      <w:bookmarkEnd w:id="60"/>
    </w:p>
    <w:p w14:paraId="3D30E396" w14:textId="11C1E4CB" w:rsidR="000C383D" w:rsidRDefault="000C383D" w:rsidP="000C383D">
      <w:pPr>
        <w:pStyle w:val="Textoindependiente"/>
        <w:rPr>
          <w:rFonts w:ascii="Trebuchet MS"/>
          <w:b/>
          <w:sz w:val="20"/>
        </w:rPr>
      </w:pPr>
    </w:p>
    <w:p w14:paraId="58B058FF" w14:textId="3FBA37D6" w:rsidR="007D17D7" w:rsidRDefault="007D17D7">
      <w:pPr>
        <w:pStyle w:val="Textoindependiente"/>
        <w:rPr>
          <w:rFonts w:ascii="Trebuchet MS"/>
          <w:b/>
          <w:sz w:val="20"/>
        </w:rPr>
      </w:pPr>
    </w:p>
    <w:p w14:paraId="58B05900" w14:textId="2A3FC68C" w:rsidR="007D17D7" w:rsidRDefault="00B62B2A" w:rsidP="00857A4C">
      <w:pPr>
        <w:pStyle w:val="NormalPPrincipal"/>
      </w:pPr>
      <w:r w:rsidRPr="00B62B2A">
        <w:t xml:space="preserve">A </w:t>
      </w:r>
      <w:r w:rsidR="00BC3739" w:rsidRPr="00B62B2A">
        <w:t>continuación,</w:t>
      </w:r>
      <w:r w:rsidRPr="00B62B2A">
        <w:t xml:space="preserve"> se describen</w:t>
      </w:r>
      <w:r w:rsidR="00857A4C">
        <w:t xml:space="preserve"> las técnicas y herramientas que se han empleado a la hora del desarrollo del proyecto, su documentación, y la comunicación con los tutores del proyecto</w:t>
      </w:r>
      <w:r w:rsidR="00F24F17">
        <w:t>.</w:t>
      </w:r>
    </w:p>
    <w:p w14:paraId="0DB37434" w14:textId="77777777" w:rsidR="00C702E8" w:rsidRDefault="00C702E8" w:rsidP="00C702E8">
      <w:pPr>
        <w:pStyle w:val="NormalPPrincipal"/>
        <w:ind w:firstLine="0"/>
      </w:pPr>
    </w:p>
    <w:p w14:paraId="3E9B74DC" w14:textId="4E959C5C" w:rsidR="00C702E8" w:rsidRDefault="00C702E8" w:rsidP="00C702E8">
      <w:pPr>
        <w:pStyle w:val="Titulo2Principal"/>
        <w:numPr>
          <w:ilvl w:val="1"/>
          <w:numId w:val="11"/>
        </w:numPr>
        <w:ind w:left="720"/>
      </w:pPr>
      <w:bookmarkStart w:id="61" w:name="_Toc138438241"/>
      <w:r>
        <w:t>SCRUM</w:t>
      </w:r>
      <w:bookmarkEnd w:id="61"/>
    </w:p>
    <w:p w14:paraId="0F569670" w14:textId="494111B0" w:rsidR="00C702E8" w:rsidRDefault="00C702E8" w:rsidP="00C702E8">
      <w:pPr>
        <w:pStyle w:val="NormalPPrincipal"/>
      </w:pPr>
      <w:r>
        <w:t>SCRUM es una metodología basada en el proceso por el cual se realizarán un conjunto de tareas periódicamente, fomentando el trabajo en equipo.</w:t>
      </w:r>
    </w:p>
    <w:p w14:paraId="07D5F97E" w14:textId="22F08A59" w:rsidR="00C702E8" w:rsidRPr="0072465E" w:rsidRDefault="00C702E8" w:rsidP="00C702E8">
      <w:pPr>
        <w:pStyle w:val="NormalPPrincipal"/>
        <w:rPr>
          <w:color w:val="FF0000"/>
        </w:rPr>
      </w:pPr>
      <w:r>
        <w:t>Esta metodología tiene como finalidad alcanzar un resultado óptimo de un proyecto. Las practicas aplicadas con esta metodología se retroalimentan unas con otras y su integración tiene su origen en un estudio de cómo se debe coordinar a los equipos para poder ser competitivos.</w:t>
      </w:r>
      <w:r w:rsidRPr="0072465E">
        <w:rPr>
          <w:color w:val="FF0000"/>
        </w:rPr>
        <w:t xml:space="preserve">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FIthpavY","properties":{"formattedCitation":"[11]","plainCitation":"[11]","noteIndex":0},"citationItems":[{"id":29,"uris":["http://zotero.org/users/11172637/items/A4QLGBR7"],"itemData":{"id":29,"type":"post-weblog","abstract":"La metodología scrum es una forma de trabajar basada en el trabajo en equipo con el objetivo de alcanzar el mejor resultado de un proyecto ¡Entra!","container-title":"APD España","language":"es","title":"Metodología Scrum: cómo aplicar el método Scrum","title-short":"Metodología Scrum","URL":"https://www.apd.es/metodologia-scrum-que-es/","author":[{"family":"https://www.facebook.com/APDasociacion","given":""}],"accessed":{"date-parts":[["2023",6,22]]},"issued":{"date-parts":[["2022",1,13]]}}}],"schema":"https://github.com/citation-style-language/schema/raw/master/csl-citation.json"} </w:instrText>
        </w:r>
        <w:r w:rsidRPr="00C03AFE">
          <w:rPr>
            <w:rStyle w:val="Hipervnculo"/>
            <w:color w:val="FF0000"/>
          </w:rPr>
          <w:fldChar w:fldCharType="separate"/>
        </w:r>
        <w:r w:rsidR="00C03AFE" w:rsidRPr="00C03AFE">
          <w:rPr>
            <w:color w:val="FF0000"/>
          </w:rPr>
          <w:t>[11]</w:t>
        </w:r>
        <w:r w:rsidRPr="00C03AFE">
          <w:rPr>
            <w:rStyle w:val="Hipervnculo"/>
            <w:color w:val="FF0000"/>
          </w:rPr>
          <w:fldChar w:fldCharType="end"/>
        </w:r>
      </w:hyperlink>
    </w:p>
    <w:p w14:paraId="654FB9E5" w14:textId="4EE78310" w:rsidR="00C702E8" w:rsidRPr="00C702E8" w:rsidRDefault="00C702E8" w:rsidP="00C702E8">
      <w:pPr>
        <w:pStyle w:val="NormalPPrincipal"/>
      </w:pPr>
      <w:r>
        <w:t xml:space="preserve">Se ha elegido esta opción por la constancia de realizar entregas parciales del proyecto final, realizando primero las tareas que mayor beneficio aporten. También por la comodidad que aporta a los requisitos que van cambiando y en los que la flexibilidad y la innovación cobran mucha importancia. </w:t>
      </w:r>
    </w:p>
    <w:p w14:paraId="27A02B06" w14:textId="77777777" w:rsidR="00C702E8" w:rsidRDefault="00C702E8" w:rsidP="00C702E8">
      <w:pPr>
        <w:pStyle w:val="NormalPPrincipal"/>
      </w:pPr>
    </w:p>
    <w:p w14:paraId="58B05902" w14:textId="4974CE6F" w:rsidR="007D17D7" w:rsidRDefault="003D6066" w:rsidP="009A07D3">
      <w:pPr>
        <w:pStyle w:val="Titulo2Principal"/>
        <w:numPr>
          <w:ilvl w:val="1"/>
          <w:numId w:val="11"/>
        </w:numPr>
        <w:ind w:left="720"/>
      </w:pPr>
      <w:bookmarkStart w:id="62" w:name="_Toc107521272"/>
      <w:bookmarkStart w:id="63" w:name="_Toc107521865"/>
      <w:bookmarkStart w:id="64" w:name="_Toc138438242"/>
      <w:r>
        <w:t>GitHub</w:t>
      </w:r>
      <w:bookmarkEnd w:id="62"/>
      <w:bookmarkEnd w:id="63"/>
      <w:bookmarkEnd w:id="64"/>
    </w:p>
    <w:p w14:paraId="2E7C401C" w14:textId="7C08AA42" w:rsidR="00CD11B8" w:rsidRPr="00CD11B8" w:rsidRDefault="00CD11B8" w:rsidP="00CD11B8">
      <w:pPr>
        <w:pStyle w:val="NormalPPrincipal"/>
        <w:rPr>
          <w:color w:val="FF0000"/>
        </w:rPr>
      </w:pPr>
      <w:bookmarkStart w:id="65" w:name="_Hlk138282613"/>
      <w:r>
        <w:t xml:space="preserve">GitHub </w:t>
      </w:r>
      <w:r w:rsidR="000250F6">
        <w:t xml:space="preserve">es </w:t>
      </w:r>
      <w:r>
        <w:t>la</w:t>
      </w:r>
      <w:r w:rsidR="000250F6">
        <w:t xml:space="preserve"> plataforma más conocida y utilizada para el control de versiones</w:t>
      </w:r>
      <w:r w:rsidR="002C255D">
        <w:t xml:space="preserve"> y el desarrollo de aplicaciones de forma colaborativa </w:t>
      </w:r>
      <w:r>
        <w:t xml:space="preserve">para alojar proyectos </w:t>
      </w:r>
      <w:r w:rsidR="002C255D">
        <w:t>a</w:t>
      </w:r>
      <w:r>
        <w:t>ctualmente</w:t>
      </w:r>
      <w:r w:rsidR="002C255D">
        <w:t>.</w:t>
      </w:r>
      <w:r w:rsidR="004B7CA7">
        <w:t xml:space="preserve"> Emplea el sistema</w:t>
      </w:r>
      <w:r>
        <w:t xml:space="preserve"> de control de versiones</w:t>
      </w:r>
      <w:r w:rsidR="004B7CA7">
        <w:t xml:space="preserve"> Git</w:t>
      </w:r>
      <w:r>
        <w:t>,</w:t>
      </w:r>
      <w:r w:rsidR="00A80466">
        <w:t xml:space="preserve"> permiti</w:t>
      </w:r>
      <w:r>
        <w:t>endo</w:t>
      </w:r>
      <w:r w:rsidR="00A80466">
        <w:t xml:space="preserve"> a sus usuarios la creación de repositorios </w:t>
      </w:r>
      <w:bookmarkEnd w:id="65"/>
      <w:r w:rsidR="00517120">
        <w:t>donde</w:t>
      </w:r>
      <w:r w:rsidR="00A80466">
        <w:t xml:space="preserve"> </w:t>
      </w:r>
      <w:r>
        <w:t>cualquiera de los participantes puede crear código fuente para programas de ordenadores.</w:t>
      </w:r>
      <w:r w:rsidRPr="0072465E">
        <w:rPr>
          <w:color w:val="FF0000"/>
        </w:rPr>
        <w:t xml:space="preserve">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3jp9kuVe","properties":{"formattedCitation":"[12]","plainCitation":"[12]","noteIndex":0},"citationItems":[{"id":25,"uris":["http://zotero.org/users/11172637/items/EBXNG2CP"],"itemData":{"id":25,"type":"entry-encyclopedia","abstract":"GitHub es una forja (plataforma de desarrollo colaborativo) para alojar proyectos utilizando el sistema de control de versiones Git. Se utiliza principalmente para la creación de código fuente de programas de ordenador. El software que opera GitHub fue escrito en Ruby on Rails. Desde enero de 2010, GitHub opera bajo el nombre de GitHub, Inc. Anteriormente era conocida como Logical Awesome LLC. El código de los proyectos alojados en GitHub se almacena generalmente de forma pública.\nEl 4 de junio de 2018 Microsoft compró GitHub por la cantidad de 7500 millones de dólares.[1]​[2]​ Al inicio, el cambio de propietario generó preocupaciones y la salida de algunos proyectos de este sitio;[3]​ sin embargo, no fueron representativos. GitHub continúa siendo la plataforma más importante de colaboración para proyectos de código abierto.","container-title":"Wikipedia, la enciclopedia libre","language":"es","license":"Creative Commons Attribution-ShareAlike License","note":"Page Version ID: 150278303","source":"Wikipedia","title":"GitHub","URL":"https://es.wikipedia.org/w/index.php?title=GitHub&amp;oldid=150278303","accessed":{"date-parts":[["2023",6,21]]},"issued":{"date-parts":[["2023",4,2]]}}}],"schema":"https://github.com/citation-style-language/schema/raw/master/csl-citation.json"} </w:instrText>
        </w:r>
        <w:r w:rsidRPr="00C03AFE">
          <w:rPr>
            <w:rStyle w:val="Hipervnculo"/>
            <w:color w:val="FF0000"/>
          </w:rPr>
          <w:fldChar w:fldCharType="separate"/>
        </w:r>
        <w:r w:rsidR="00C03AFE" w:rsidRPr="00C03AFE">
          <w:rPr>
            <w:color w:val="FF0000"/>
          </w:rPr>
          <w:t>[12]</w:t>
        </w:r>
        <w:r w:rsidRPr="00C03AFE">
          <w:rPr>
            <w:rStyle w:val="Hipervnculo"/>
            <w:color w:val="FF0000"/>
          </w:rPr>
          <w:fldChar w:fldCharType="end"/>
        </w:r>
      </w:hyperlink>
    </w:p>
    <w:p w14:paraId="7C074404" w14:textId="428FADA0" w:rsidR="00CD11B8" w:rsidRDefault="00CD11B8" w:rsidP="00CD11B8">
      <w:pPr>
        <w:pStyle w:val="NormalPPrincipal"/>
      </w:pPr>
      <w:r>
        <w:t>Se ha elegido</w:t>
      </w:r>
      <w:r w:rsidR="00C16417">
        <w:t xml:space="preserve"> </w:t>
      </w:r>
      <w:r>
        <w:t xml:space="preserve">esta </w:t>
      </w:r>
      <w:r w:rsidR="00C16417">
        <w:t>herramienta en cuanto a control de versiones</w:t>
      </w:r>
      <w:r>
        <w:t xml:space="preserve"> ya que ya se había utilizado anteriormente durante la carrera y es fácil de usar.</w:t>
      </w:r>
    </w:p>
    <w:p w14:paraId="5C3C33E2" w14:textId="2F3D9546" w:rsidR="00CD11B8" w:rsidRPr="000638F8" w:rsidRDefault="00CD11B8" w:rsidP="00CD11B8">
      <w:pPr>
        <w:pStyle w:val="NormalPPrincipal"/>
        <w:ind w:firstLine="0"/>
      </w:pPr>
    </w:p>
    <w:p w14:paraId="7DF3806B" w14:textId="6BB250F1" w:rsidR="00443FCF" w:rsidRDefault="009D3D9E" w:rsidP="009A07D3">
      <w:pPr>
        <w:pStyle w:val="Titulo2Principal"/>
        <w:numPr>
          <w:ilvl w:val="1"/>
          <w:numId w:val="11"/>
        </w:numPr>
        <w:ind w:left="720"/>
      </w:pPr>
      <w:bookmarkStart w:id="66" w:name="_Toc107521273"/>
      <w:bookmarkStart w:id="67" w:name="_Toc107521866"/>
      <w:bookmarkStart w:id="68" w:name="_Toc138438243"/>
      <w:r>
        <w:t>GitKraken</w:t>
      </w:r>
      <w:bookmarkEnd w:id="66"/>
      <w:bookmarkEnd w:id="67"/>
      <w:bookmarkEnd w:id="68"/>
    </w:p>
    <w:p w14:paraId="1019598B" w14:textId="54EC905F" w:rsidR="00C83349" w:rsidRDefault="00CD11B8" w:rsidP="00B23F67">
      <w:pPr>
        <w:pStyle w:val="NormalPPrincipal"/>
      </w:pPr>
      <w:bookmarkStart w:id="69" w:name="_Hlk138282516"/>
      <w:r>
        <w:t>GitKraken e</w:t>
      </w:r>
      <w:r w:rsidR="00B23F67">
        <w:t xml:space="preserve">s un cliente multiplataforma que permite </w:t>
      </w:r>
      <w:r w:rsidR="00347F1F">
        <w:t>manej</w:t>
      </w:r>
      <w:r>
        <w:t>ar</w:t>
      </w:r>
      <w:r w:rsidR="00347F1F">
        <w:t xml:space="preserve"> y gesti</w:t>
      </w:r>
      <w:r>
        <w:t>onar</w:t>
      </w:r>
      <w:r w:rsidR="00347F1F">
        <w:t xml:space="preserve"> los repositorios </w:t>
      </w:r>
      <w:bookmarkEnd w:id="69"/>
      <w:r w:rsidR="00347F1F">
        <w:t xml:space="preserve">de GitHub mediante el uso de una interfaz muy visual </w:t>
      </w:r>
      <w:r w:rsidR="005B59B8">
        <w:t>e</w:t>
      </w:r>
      <w:r w:rsidR="00347F1F">
        <w:t xml:space="preserve"> </w:t>
      </w:r>
      <w:r w:rsidR="005B59B8">
        <w:t>intuitiva</w:t>
      </w:r>
      <w:r w:rsidR="0098145A">
        <w:t>.</w:t>
      </w:r>
    </w:p>
    <w:p w14:paraId="32478A0A" w14:textId="5749F2C3" w:rsidR="0098145A" w:rsidRDefault="005B59B8" w:rsidP="00B23F67">
      <w:pPr>
        <w:pStyle w:val="NormalPPrincipal"/>
      </w:pPr>
      <w:r>
        <w:t>Se h</w:t>
      </w:r>
      <w:r w:rsidR="0098145A">
        <w:t xml:space="preserve">a </w:t>
      </w:r>
      <w:r>
        <w:t xml:space="preserve">elegido esta herramienta </w:t>
      </w:r>
      <w:r w:rsidR="0098145A">
        <w:t xml:space="preserve">para </w:t>
      </w:r>
      <w:r w:rsidR="00B16ADF">
        <w:t>el control del repositorio en GitHub del proyecto</w:t>
      </w:r>
      <w:r w:rsidR="00B32A4C">
        <w:t xml:space="preserve"> debido a que</w:t>
      </w:r>
      <w:r w:rsidR="00B373ED">
        <w:t>,</w:t>
      </w:r>
      <w:r w:rsidR="00B32A4C">
        <w:t xml:space="preserve"> mediante su </w:t>
      </w:r>
      <w:r>
        <w:t>fácil</w:t>
      </w:r>
      <w:r w:rsidR="009E2859">
        <w:t xml:space="preserve"> y </w:t>
      </w:r>
      <w:r w:rsidR="00B32A4C">
        <w:t xml:space="preserve">personalizable </w:t>
      </w:r>
      <w:r w:rsidR="009E2859">
        <w:t>interfaz</w:t>
      </w:r>
      <w:r w:rsidR="004530B8">
        <w:t xml:space="preserve"> (</w:t>
      </w:r>
      <w:r w:rsidR="00C03AFE">
        <w:t xml:space="preserve">ver </w:t>
      </w:r>
      <w:r w:rsidR="004530B8">
        <w:t>Fig</w:t>
      </w:r>
      <w:r w:rsidR="00C03AFE">
        <w:t>.</w:t>
      </w:r>
      <w:r w:rsidR="004530B8">
        <w:t xml:space="preserve"> </w:t>
      </w:r>
      <w:r w:rsidR="00C00E16">
        <w:t>4.</w:t>
      </w:r>
      <w:r>
        <w:t>1</w:t>
      </w:r>
      <w:r w:rsidR="00C00E16">
        <w:t>)</w:t>
      </w:r>
      <w:r w:rsidR="00B373ED">
        <w:t>,</w:t>
      </w:r>
      <w:r w:rsidR="009E2859">
        <w:t xml:space="preserve"> la comunicación con GitHub y el registro de cambios </w:t>
      </w:r>
      <w:r w:rsidR="001667E4">
        <w:t>ha</w:t>
      </w:r>
      <w:r w:rsidR="0095133D">
        <w:t>n</w:t>
      </w:r>
      <w:r w:rsidR="001667E4">
        <w:t xml:space="preserve"> sido</w:t>
      </w:r>
      <w:r w:rsidR="009E2859">
        <w:t xml:space="preserve"> mucho más rápid</w:t>
      </w:r>
      <w:r w:rsidR="0095133D">
        <w:t>os</w:t>
      </w:r>
      <w:r w:rsidR="009E2859">
        <w:t xml:space="preserve"> que mediante el uso de la consola de comandos</w:t>
      </w:r>
      <w:r>
        <w:t>, permitiendo realizar los commits editables y rápidos de implementar.</w:t>
      </w:r>
    </w:p>
    <w:p w14:paraId="4A346F64" w14:textId="3C38AE79" w:rsidR="0010794B" w:rsidRDefault="005B59B8" w:rsidP="0010794B">
      <w:pPr>
        <w:pStyle w:val="NormalPPrincipal"/>
        <w:keepNext/>
        <w:jc w:val="center"/>
      </w:pPr>
      <w:r>
        <w:rPr>
          <w:noProof/>
        </w:rPr>
        <w:drawing>
          <wp:inline distT="0" distB="0" distL="0" distR="0" wp14:anchorId="658A2A3A" wp14:editId="75CBCD0E">
            <wp:extent cx="5402580" cy="2847902"/>
            <wp:effectExtent l="0" t="0" r="7620" b="0"/>
            <wp:docPr id="1005587661"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587661" name="Imagen 1" descr="Captura de pantalla de computadora&#10;&#10;Descripción generada automáticamente"/>
                    <pic:cNvPicPr/>
                  </pic:nvPicPr>
                  <pic:blipFill rotWithShape="1">
                    <a:blip r:embed="rId205"/>
                    <a:srcRect b="6232"/>
                    <a:stretch/>
                  </pic:blipFill>
                  <pic:spPr bwMode="auto">
                    <a:xfrm>
                      <a:off x="0" y="0"/>
                      <a:ext cx="5402580" cy="2847902"/>
                    </a:xfrm>
                    <a:prstGeom prst="rect">
                      <a:avLst/>
                    </a:prstGeom>
                    <a:ln>
                      <a:noFill/>
                    </a:ln>
                    <a:extLst>
                      <a:ext uri="{53640926-AAD7-44D8-BBD7-CCE9431645EC}">
                        <a14:shadowObscured xmlns:a14="http://schemas.microsoft.com/office/drawing/2010/main"/>
                      </a:ext>
                    </a:extLst>
                  </pic:spPr>
                </pic:pic>
              </a:graphicData>
            </a:graphic>
          </wp:inline>
        </w:drawing>
      </w:r>
    </w:p>
    <w:p w14:paraId="673E46C9" w14:textId="4ED3BAD3" w:rsidR="0010794B" w:rsidRDefault="008D1959" w:rsidP="008D1959">
      <w:pPr>
        <w:pStyle w:val="Piedefoto"/>
      </w:pPr>
      <w:bookmarkStart w:id="70" w:name="_Toc107941515"/>
      <w:bookmarkStart w:id="71" w:name="_Toc138436859"/>
      <w:r>
        <w:t>Figura 4.2: Interfaz de GitKraken con el repositorio GitHub del proyecto abierto.</w:t>
      </w:r>
      <w:bookmarkEnd w:id="70"/>
      <w:bookmarkEnd w:id="71"/>
    </w:p>
    <w:p w14:paraId="5AF9E33F" w14:textId="77777777" w:rsidR="00663CB1" w:rsidRPr="00B23F67" w:rsidRDefault="00663CB1" w:rsidP="00B23F67">
      <w:pPr>
        <w:pStyle w:val="NormalPPrincipal"/>
      </w:pPr>
    </w:p>
    <w:p w14:paraId="0C3714C3" w14:textId="0BA7F17F" w:rsidR="009D3D9E" w:rsidRDefault="005B59B8" w:rsidP="009A07D3">
      <w:pPr>
        <w:pStyle w:val="Titulo2Principal"/>
        <w:numPr>
          <w:ilvl w:val="1"/>
          <w:numId w:val="11"/>
        </w:numPr>
        <w:ind w:left="720"/>
      </w:pPr>
      <w:bookmarkStart w:id="72" w:name="_Toc138438244"/>
      <w:r>
        <w:t>ZenHub</w:t>
      </w:r>
      <w:bookmarkEnd w:id="72"/>
    </w:p>
    <w:p w14:paraId="6D5EE920" w14:textId="5BD93B60" w:rsidR="00554327" w:rsidRDefault="005B59B8" w:rsidP="00FA1551">
      <w:pPr>
        <w:pStyle w:val="NormalPPrincipal"/>
      </w:pPr>
      <w:r>
        <w:t>Zen</w:t>
      </w:r>
      <w:r w:rsidR="00FA1551">
        <w:t>H</w:t>
      </w:r>
      <w:r>
        <w:t xml:space="preserve">ub </w:t>
      </w:r>
      <w:r w:rsidR="007C44AD">
        <w:t xml:space="preserve">se </w:t>
      </w:r>
      <w:r>
        <w:t>trata de una herramienta creada para GitHub manteniendo la planificación de proyectos cerca del código con la integración nativa de GitHub, facilitando a los equipos la ejecución de</w:t>
      </w:r>
      <w:r w:rsidR="00FA1551">
        <w:t xml:space="preserve"> los</w:t>
      </w:r>
      <w:r>
        <w:t xml:space="preserve"> procesos ágiles</w:t>
      </w:r>
      <w:r w:rsidR="00FA1551">
        <w:t>, centralizando al equipo para una fácil colaboración.</w:t>
      </w:r>
      <w:r w:rsidR="0072465E">
        <w:t xml:space="preserve"> </w:t>
      </w:r>
      <w:hyperlink w:anchor="Bibliografía" w:history="1">
        <w:r w:rsidR="00FA1551" w:rsidRPr="00C03AFE">
          <w:rPr>
            <w:rStyle w:val="Hipervnculo"/>
            <w:color w:val="FF0000"/>
          </w:rPr>
          <w:fldChar w:fldCharType="begin"/>
        </w:r>
        <w:r w:rsidR="00C03AFE" w:rsidRPr="00C03AFE">
          <w:rPr>
            <w:rStyle w:val="Hipervnculo"/>
            <w:color w:val="FF0000"/>
          </w:rPr>
          <w:instrText xml:space="preserve"> ADDIN ZOTERO_ITEM CSL_CITATION {"citationID":"bW4XleNU","properties":{"formattedCitation":"[13]","plainCitation":"[13]","noteIndex":0},"citationItems":[{"id":27,"uris":["http://zotero.org/users/11172637/items/69CKUSCH"],"itemData":{"id":27,"type":"webpage","abstract":"Zenhub helps your teams get more done faster with time-saving agile automations, fewer meetings, and more visibility in GitHub.","language":"es","title":"Zenhub - Productivity Management for Software Teams","URL":"https://www.zenhub.com/","accessed":{"date-parts":[["2023",6,21]]}}}],"schema":"https://github.com/citation-style-language/schema/raw/master/csl-citation.json"} </w:instrText>
        </w:r>
        <w:r w:rsidR="00FA1551" w:rsidRPr="00C03AFE">
          <w:rPr>
            <w:rStyle w:val="Hipervnculo"/>
            <w:color w:val="FF0000"/>
          </w:rPr>
          <w:fldChar w:fldCharType="separate"/>
        </w:r>
        <w:r w:rsidR="00C03AFE" w:rsidRPr="00C03AFE">
          <w:rPr>
            <w:color w:val="FF0000"/>
          </w:rPr>
          <w:t>[13]</w:t>
        </w:r>
        <w:r w:rsidR="00FA1551" w:rsidRPr="00C03AFE">
          <w:rPr>
            <w:rStyle w:val="Hipervnculo"/>
            <w:color w:val="FF0000"/>
          </w:rPr>
          <w:fldChar w:fldCharType="end"/>
        </w:r>
      </w:hyperlink>
    </w:p>
    <w:p w14:paraId="73807E5F" w14:textId="59ED4CB2" w:rsidR="00BB772E" w:rsidRDefault="00BE016C" w:rsidP="00FA1551">
      <w:pPr>
        <w:pStyle w:val="NormalPPrincipal"/>
      </w:pPr>
      <w:r>
        <w:t xml:space="preserve">Se </w:t>
      </w:r>
      <w:r w:rsidR="00FA1551">
        <w:t xml:space="preserve">ha elegido esta herramienta debido a que ya estaba integrada en GitHub y al tener un usuario de estudiante es gratis. También ofrece </w:t>
      </w:r>
      <w:r w:rsidR="00417548">
        <w:t xml:space="preserve">la herramienta de Burndown Report que crea gráficos de cada Milestone para su análisis. </w:t>
      </w:r>
    </w:p>
    <w:p w14:paraId="140BB636" w14:textId="2432D640" w:rsidR="00417548" w:rsidRDefault="00417548" w:rsidP="00FA1551">
      <w:pPr>
        <w:pStyle w:val="NormalPPrincipal"/>
      </w:pPr>
      <w:r>
        <w:t>A mitad del proyecto se terminó la licencia gratuita de esta herramienta por lo que se investigaron otra</w:t>
      </w:r>
      <w:r w:rsidR="00AC3BA1">
        <w:t>s alternativas, al no cumplir con los requisitos buscados se contactó con la organización oficial y extendieron el periodo de uso de mi usuario.</w:t>
      </w:r>
    </w:p>
    <w:p w14:paraId="4E8B36F1" w14:textId="77777777" w:rsidR="00F23F3D" w:rsidRDefault="00F23F3D" w:rsidP="008B752C">
      <w:pPr>
        <w:pStyle w:val="NormalPPrincipal"/>
        <w:jc w:val="center"/>
      </w:pPr>
    </w:p>
    <w:p w14:paraId="27A6F742" w14:textId="77777777" w:rsidR="00F23F3D" w:rsidRDefault="00F23F3D" w:rsidP="008B752C">
      <w:pPr>
        <w:pStyle w:val="NormalPPrincipal"/>
        <w:jc w:val="center"/>
      </w:pPr>
    </w:p>
    <w:p w14:paraId="5D0A42B7" w14:textId="4DE5B3C3" w:rsidR="008912A1" w:rsidRDefault="008912A1" w:rsidP="009A07D3">
      <w:pPr>
        <w:pStyle w:val="Titulo2Principal"/>
        <w:numPr>
          <w:ilvl w:val="1"/>
          <w:numId w:val="11"/>
        </w:numPr>
        <w:ind w:left="720"/>
      </w:pPr>
      <w:bookmarkStart w:id="73" w:name="_Toc107521275"/>
      <w:bookmarkStart w:id="74" w:name="_Toc107521868"/>
      <w:bookmarkStart w:id="75" w:name="_Toc138438245"/>
      <w:r>
        <w:t>Microsoft Visual Studio Code</w:t>
      </w:r>
      <w:bookmarkEnd w:id="73"/>
      <w:bookmarkEnd w:id="74"/>
      <w:bookmarkEnd w:id="75"/>
    </w:p>
    <w:p w14:paraId="002E0B99" w14:textId="3DDD2890" w:rsidR="00C96CF9" w:rsidRDefault="00417548" w:rsidP="00C96CF9">
      <w:pPr>
        <w:pStyle w:val="NormalPPrincipal"/>
      </w:pPr>
      <w:r>
        <w:t xml:space="preserve">Microsoft Visual Studio Code </w:t>
      </w:r>
      <w:r w:rsidR="00350A94">
        <w:t xml:space="preserve">es </w:t>
      </w:r>
      <w:r>
        <w:t>un</w:t>
      </w:r>
      <w:r w:rsidR="00350A94">
        <w:t xml:space="preserve"> editor de código </w:t>
      </w:r>
      <w:r w:rsidR="00A81CA7">
        <w:t>fuente multiplataforma desarrollado por Microsoft</w:t>
      </w:r>
      <w:r w:rsidR="00231079">
        <w:t xml:space="preserve"> muy versátil. Esto es debido a </w:t>
      </w:r>
      <w:r>
        <w:t>que se pueden</w:t>
      </w:r>
      <w:r w:rsidR="00E43B74">
        <w:t xml:space="preserve"> instala</w:t>
      </w:r>
      <w:r>
        <w:t>r</w:t>
      </w:r>
      <w:r w:rsidR="00E43B74">
        <w:t xml:space="preserve"> distintas extensiones</w:t>
      </w:r>
      <w:r w:rsidR="00677A23">
        <w:t xml:space="preserve"> </w:t>
      </w:r>
      <w:r>
        <w:t>proporcionados por la aplicación mediante un buscador, permitiendo</w:t>
      </w:r>
      <w:r w:rsidR="00677A23">
        <w:t xml:space="preserve"> trabajar con la mayoría de </w:t>
      </w:r>
      <w:r>
        <w:t>los lenguajes</w:t>
      </w:r>
      <w:r w:rsidR="00677A23">
        <w:t xml:space="preserve"> de programación de forma intuitiva, cómoda y rápida.</w:t>
      </w:r>
    </w:p>
    <w:p w14:paraId="55FA9729" w14:textId="70F06AB2" w:rsidR="006B2126" w:rsidRDefault="00417548" w:rsidP="00C96CF9">
      <w:pPr>
        <w:pStyle w:val="NormalPPrincipal"/>
      </w:pPr>
      <w:r>
        <w:t xml:space="preserve">Se ha elegido esta herramienta debido a que permite utilizar interfaces gráficas y crear y editar los diferentes </w:t>
      </w:r>
      <w:r w:rsidR="006B2126">
        <w:t>ficheros</w:t>
      </w:r>
      <w:r w:rsidR="0010327A">
        <w:t xml:space="preserve"> </w:t>
      </w:r>
      <w:r>
        <w:t xml:space="preserve">Python, </w:t>
      </w:r>
      <w:r w:rsidR="0010327A">
        <w:t>HTML, XML</w:t>
      </w:r>
      <w:r>
        <w:t xml:space="preserve">, </w:t>
      </w:r>
      <w:r w:rsidR="00C471A1">
        <w:t>JavaScript</w:t>
      </w:r>
      <w:r>
        <w:t xml:space="preserve"> y CSS</w:t>
      </w:r>
      <w:r w:rsidR="0010327A">
        <w:t>.</w:t>
      </w:r>
      <w:r>
        <w:t xml:space="preserve"> También ofrecía la posibilidad de descargar los diferentes paquetes necesarios para el correcto funcionamiento de la aplicación.</w:t>
      </w:r>
    </w:p>
    <w:p w14:paraId="1C1547BD" w14:textId="77777777" w:rsidR="000906C6" w:rsidRDefault="000906C6" w:rsidP="00C96CF9">
      <w:pPr>
        <w:pStyle w:val="NormalPPrincipal"/>
      </w:pPr>
    </w:p>
    <w:p w14:paraId="3109567D" w14:textId="7D116159" w:rsidR="005824DA" w:rsidRDefault="005824DA" w:rsidP="009A07D3">
      <w:pPr>
        <w:pStyle w:val="Titulo2Principal"/>
        <w:numPr>
          <w:ilvl w:val="1"/>
          <w:numId w:val="11"/>
        </w:numPr>
        <w:ind w:left="720"/>
      </w:pPr>
      <w:bookmarkStart w:id="76" w:name="_Toc107521276"/>
      <w:bookmarkStart w:id="77" w:name="_Toc107521869"/>
      <w:bookmarkStart w:id="78" w:name="_Toc138438246"/>
      <w:r>
        <w:t>Microsoft Word</w:t>
      </w:r>
      <w:bookmarkEnd w:id="76"/>
      <w:bookmarkEnd w:id="77"/>
      <w:bookmarkEnd w:id="78"/>
    </w:p>
    <w:p w14:paraId="1ED090B0" w14:textId="1BAA6E80" w:rsidR="00840B16" w:rsidRDefault="00417548" w:rsidP="00CC187F">
      <w:pPr>
        <w:pStyle w:val="NormalPPrincipal"/>
      </w:pPr>
      <w:r>
        <w:t xml:space="preserve">Microsoft Word </w:t>
      </w:r>
      <w:r w:rsidR="00EB545F">
        <w:t>es un software de procesamiento de textos desarrollado por Microsoft.</w:t>
      </w:r>
      <w:r w:rsidR="00B7051A">
        <w:t xml:space="preserve"> </w:t>
      </w:r>
    </w:p>
    <w:p w14:paraId="35B77B51" w14:textId="02B1B773" w:rsidR="00AC3BA1" w:rsidRDefault="00105B64" w:rsidP="00CC187F">
      <w:pPr>
        <w:pStyle w:val="NormalPPrincipal"/>
      </w:pPr>
      <w:r>
        <w:t>Se</w:t>
      </w:r>
      <w:r w:rsidR="00417548">
        <w:t xml:space="preserve"> ha elegido esta herramienta para desarrollar la documentación</w:t>
      </w:r>
      <w:r>
        <w:t xml:space="preserve"> trata de la herramienta empleada para </w:t>
      </w:r>
      <w:r w:rsidR="00AC3BA1">
        <w:t xml:space="preserve">el desarrollo </w:t>
      </w:r>
      <w:r w:rsidR="002C70AC">
        <w:t>de la documentación del proyecto.</w:t>
      </w:r>
      <w:r w:rsidR="001A5412">
        <w:t xml:space="preserve"> </w:t>
      </w:r>
      <w:r w:rsidR="00AC3BA1">
        <w:t xml:space="preserve">También por la comodidad de uso y </w:t>
      </w:r>
      <w:r w:rsidR="00AC3BA1" w:rsidRPr="00AC3BA1">
        <w:t>facilita el control e integración de futuras revisiones</w:t>
      </w:r>
      <w:r w:rsidR="00AC3BA1">
        <w:t>.</w:t>
      </w:r>
    </w:p>
    <w:p w14:paraId="6B28F27D" w14:textId="4327B6C0" w:rsidR="00105B64" w:rsidRDefault="001A5412" w:rsidP="00CC187F">
      <w:pPr>
        <w:pStyle w:val="NormalPPrincipal"/>
      </w:pPr>
      <w:r>
        <w:t xml:space="preserve">Al principio se pensó en </w:t>
      </w:r>
      <w:r w:rsidR="00AC3BA1">
        <w:t>utilizar</w:t>
      </w:r>
      <w:r>
        <w:t xml:space="preserve"> el sistema de composición de textos</w:t>
      </w:r>
      <w:r w:rsidR="00AC3BA1">
        <w:t xml:space="preserve"> LaTeX,</w:t>
      </w:r>
      <w:r w:rsidR="006352B2">
        <w:t xml:space="preserve"> </w:t>
      </w:r>
      <w:r w:rsidR="008C0339">
        <w:t xml:space="preserve">pero </w:t>
      </w:r>
      <w:r w:rsidR="006352B2">
        <w:t xml:space="preserve">se acabó </w:t>
      </w:r>
      <w:r w:rsidR="00AC3BA1">
        <w:t>decidiendo la otra opción</w:t>
      </w:r>
      <w:r w:rsidR="006352B2">
        <w:t xml:space="preserve"> </w:t>
      </w:r>
      <w:r w:rsidR="00AC3BA1">
        <w:t>debido a</w:t>
      </w:r>
      <w:r w:rsidR="006352B2">
        <w:t xml:space="preserve"> la poca experiencia que tengo en </w:t>
      </w:r>
      <w:r w:rsidR="00AC3BA1">
        <w:t>usar esta</w:t>
      </w:r>
      <w:r w:rsidR="008C0339">
        <w:t xml:space="preserve"> tecnología,</w:t>
      </w:r>
      <w:r w:rsidR="00AC3BA1">
        <w:t xml:space="preserve"> por lo que terminaría frenándome el desarrollo. </w:t>
      </w:r>
      <w:r w:rsidR="003B093B">
        <w:t xml:space="preserve"> </w:t>
      </w:r>
      <w:r w:rsidR="00AC3BA1">
        <w:t xml:space="preserve">Se ha utilizado la licencia </w:t>
      </w:r>
      <w:r w:rsidR="003B093B">
        <w:t xml:space="preserve">de </w:t>
      </w:r>
      <w:r w:rsidR="00AC3BA1">
        <w:t>Microsoft 365 otorgada</w:t>
      </w:r>
      <w:r w:rsidR="009F5E75">
        <w:t xml:space="preserve"> por la Universidad de Burgos a </w:t>
      </w:r>
      <w:r w:rsidR="00AC3BA1">
        <w:t>todos los estudiantes</w:t>
      </w:r>
      <w:r w:rsidR="009F5E75">
        <w:t>.</w:t>
      </w:r>
    </w:p>
    <w:p w14:paraId="171CFAF2" w14:textId="77777777" w:rsidR="003D616C" w:rsidRDefault="003D616C" w:rsidP="00CC187F">
      <w:pPr>
        <w:pStyle w:val="NormalPPrincipal"/>
      </w:pPr>
    </w:p>
    <w:p w14:paraId="5086F3A8" w14:textId="0579F887" w:rsidR="005824DA" w:rsidRDefault="00AC3BA1" w:rsidP="009A07D3">
      <w:pPr>
        <w:pStyle w:val="Titulo2Principal"/>
        <w:numPr>
          <w:ilvl w:val="1"/>
          <w:numId w:val="11"/>
        </w:numPr>
        <w:ind w:left="720"/>
      </w:pPr>
      <w:bookmarkStart w:id="79" w:name="_Toc138438247"/>
      <w:r>
        <w:t>Zotero</w:t>
      </w:r>
      <w:bookmarkEnd w:id="79"/>
    </w:p>
    <w:p w14:paraId="676F86E6" w14:textId="531F4640" w:rsidR="00AB34BC" w:rsidRDefault="00AC3BA1" w:rsidP="00AB34BC">
      <w:pPr>
        <w:pStyle w:val="NormalPPrincipal"/>
      </w:pPr>
      <w:r>
        <w:t xml:space="preserve">Zotero </w:t>
      </w:r>
      <w:r w:rsidR="000E18B6">
        <w:t xml:space="preserve">es </w:t>
      </w:r>
      <w:r w:rsidRPr="00AC3BA1">
        <w:t xml:space="preserve">un gestor de referencias bibliográficas, libre </w:t>
      </w:r>
      <w:r>
        <w:t xml:space="preserve">y </w:t>
      </w:r>
      <w:r w:rsidRPr="00AC3BA1">
        <w:t xml:space="preserve">gratuito </w:t>
      </w:r>
      <w:r>
        <w:t xml:space="preserve">que utiliza un </w:t>
      </w:r>
      <w:r w:rsidRPr="00AC3BA1">
        <w:t>código abierto</w:t>
      </w:r>
      <w:r>
        <w:t>.</w:t>
      </w:r>
    </w:p>
    <w:p w14:paraId="246CFDA6" w14:textId="4C508D49" w:rsidR="006233EC" w:rsidRDefault="00AC3BA1" w:rsidP="00171AF3">
      <w:pPr>
        <w:pStyle w:val="NormalPPrincipal"/>
      </w:pPr>
      <w:r>
        <w:t xml:space="preserve">Se ha elegido esta herramienta </w:t>
      </w:r>
      <w:r w:rsidR="00171AF3">
        <w:t>ya que facilita el control de toda paginas u otras memorias que vaya a usar en mi trabajo. También es más cómodo de usar con Word y es un software libre que no necesita un usuario de estudiante.</w:t>
      </w:r>
    </w:p>
    <w:p w14:paraId="113C602F" w14:textId="48E03B56" w:rsidR="00171AF3" w:rsidRDefault="00171AF3" w:rsidP="00171AF3">
      <w:pPr>
        <w:pStyle w:val="NormalPPrincipal"/>
      </w:pPr>
      <w:r>
        <w:t>Al principio se pensó en utilizar la aplicación Mendeley, pero como se iba a utilizar Word para la realización de la documentación era menos intuitivo y ofrecía más problemas a la hora de implementar una referencia.</w:t>
      </w:r>
    </w:p>
    <w:p w14:paraId="3AEC1A09" w14:textId="77777777" w:rsidR="00C949CF" w:rsidRPr="006233EC" w:rsidRDefault="00C949CF" w:rsidP="006233EC">
      <w:pPr>
        <w:pStyle w:val="NormalPPrincipal"/>
      </w:pPr>
    </w:p>
    <w:p w14:paraId="59EEFDE5" w14:textId="62184202" w:rsidR="005824DA" w:rsidRDefault="00D9777A" w:rsidP="009A07D3">
      <w:pPr>
        <w:pStyle w:val="Titulo2Principal"/>
        <w:numPr>
          <w:ilvl w:val="1"/>
          <w:numId w:val="11"/>
        </w:numPr>
        <w:ind w:left="720"/>
      </w:pPr>
      <w:bookmarkStart w:id="80" w:name="_Toc107521278"/>
      <w:bookmarkStart w:id="81" w:name="_Toc107521871"/>
      <w:bookmarkStart w:id="82" w:name="_Toc138438248"/>
      <w:r>
        <w:t>Microsoft Teams</w:t>
      </w:r>
      <w:bookmarkEnd w:id="80"/>
      <w:bookmarkEnd w:id="81"/>
      <w:bookmarkEnd w:id="82"/>
    </w:p>
    <w:p w14:paraId="57A92D9A" w14:textId="51D31846" w:rsidR="005F34FF" w:rsidRDefault="00171AF3" w:rsidP="005F34FF">
      <w:pPr>
        <w:pStyle w:val="NormalPPrincipal"/>
      </w:pPr>
      <w:r>
        <w:t xml:space="preserve">Microsoft Teams </w:t>
      </w:r>
      <w:r w:rsidR="005F34FF">
        <w:t xml:space="preserve">es una plataforma virtual </w:t>
      </w:r>
      <w:r w:rsidR="00AE2596">
        <w:t xml:space="preserve">desarrollada por Microsoft </w:t>
      </w:r>
      <w:r>
        <w:t xml:space="preserve">que ayuda </w:t>
      </w:r>
      <w:r w:rsidR="00644B52">
        <w:t>a la</w:t>
      </w:r>
      <w:r w:rsidR="00AE2596">
        <w:t xml:space="preserve"> colaboración</w:t>
      </w:r>
      <w:r w:rsidR="00E073F9">
        <w:t xml:space="preserve"> del trabajo incorporando características como videollamadas, </w:t>
      </w:r>
      <w:r>
        <w:lastRenderedPageBreak/>
        <w:t xml:space="preserve">seguimiento de asistencia, </w:t>
      </w:r>
      <w:r w:rsidR="00644B52">
        <w:t>compartir</w:t>
      </w:r>
      <w:r w:rsidR="00E073F9">
        <w:t xml:space="preserve"> ficheros, chat de texto</w:t>
      </w:r>
      <w:r>
        <w:t xml:space="preserve"> entre otras </w:t>
      </w:r>
      <w:r w:rsidR="00E073F9">
        <w:t>.</w:t>
      </w:r>
    </w:p>
    <w:p w14:paraId="0F9884E2" w14:textId="712BBB0C" w:rsidR="00E073F9" w:rsidRDefault="00E073F9" w:rsidP="005F34FF">
      <w:pPr>
        <w:pStyle w:val="NormalPPrincipal"/>
      </w:pPr>
      <w:r>
        <w:t xml:space="preserve">Se </w:t>
      </w:r>
      <w:r w:rsidR="00644B52">
        <w:t>ha elegido esta plataforma para la realización de las diferentes reuniones con los tutores del proyecto que han tenido lugar a lo largo del proyecto.</w:t>
      </w:r>
    </w:p>
    <w:p w14:paraId="306AD274" w14:textId="77777777" w:rsidR="006F54EF" w:rsidRDefault="006F54EF" w:rsidP="005F34FF">
      <w:pPr>
        <w:pStyle w:val="NormalPPrincipal"/>
      </w:pPr>
    </w:p>
    <w:p w14:paraId="4BCA44BC" w14:textId="6AD57587" w:rsidR="00A65695" w:rsidRDefault="00644B52" w:rsidP="009A07D3">
      <w:pPr>
        <w:pStyle w:val="Titulo2Principal"/>
        <w:numPr>
          <w:ilvl w:val="1"/>
          <w:numId w:val="11"/>
        </w:numPr>
        <w:ind w:left="720"/>
      </w:pPr>
      <w:bookmarkStart w:id="83" w:name="_Toc138438249"/>
      <w:r>
        <w:t>Python</w:t>
      </w:r>
      <w:bookmarkEnd w:id="83"/>
    </w:p>
    <w:p w14:paraId="22F18B35" w14:textId="78388D6E" w:rsidR="00644B52" w:rsidRDefault="00644B52" w:rsidP="00644B52">
      <w:pPr>
        <w:pStyle w:val="NormalPPrincipal"/>
      </w:pPr>
      <w:r w:rsidRPr="00644B52">
        <w:t>Python es un lenguaje de alto nivel de programación interpretado</w:t>
      </w:r>
      <w:r>
        <w:t xml:space="preserve"> </w:t>
      </w:r>
      <w:r w:rsidRPr="00644B52">
        <w:t>utiliza</w:t>
      </w:r>
      <w:r>
        <w:t>do</w:t>
      </w:r>
      <w:r w:rsidRPr="00644B52">
        <w:t xml:space="preserve"> para desarrollar aplicaciones de todo tipo</w:t>
      </w:r>
      <w:r>
        <w:t xml:space="preserve">. </w:t>
      </w:r>
      <w:r w:rsidRPr="00644B52">
        <w:t xml:space="preserve">Es un lenguaje interpretado, dinámico y </w:t>
      </w:r>
      <w:r>
        <w:t xml:space="preserve">de </w:t>
      </w:r>
      <w:r w:rsidRPr="00644B52">
        <w:t>multiplataforma.</w:t>
      </w:r>
    </w:p>
    <w:p w14:paraId="293E65A2" w14:textId="319C8175" w:rsidR="00644B52" w:rsidRDefault="00644B52" w:rsidP="00644B52">
      <w:pPr>
        <w:pStyle w:val="NormalPPrincipal"/>
      </w:pPr>
      <w:r>
        <w:t xml:space="preserve">Se ha elegido este lenguaje de programación debido a su mayor utilización a lo largo de la carrera y por lo tanto al poseer mayores conocimientos sobre este. Este lenguaje posee una gran cantidad de librerías compatibles con otros lenguajes y las necesarias para la realización de este proyecto. </w:t>
      </w:r>
    </w:p>
    <w:p w14:paraId="1D5ACF32" w14:textId="77777777" w:rsidR="006F54EF" w:rsidRPr="003C6C7E" w:rsidRDefault="006F54EF" w:rsidP="005B45C4">
      <w:pPr>
        <w:pStyle w:val="NormalPPrincipal"/>
      </w:pPr>
    </w:p>
    <w:p w14:paraId="5D1C0C66" w14:textId="0932EEBA" w:rsidR="008D0FC2" w:rsidRDefault="00644B52" w:rsidP="009A07D3">
      <w:pPr>
        <w:pStyle w:val="Titulo2Principal"/>
        <w:numPr>
          <w:ilvl w:val="1"/>
          <w:numId w:val="11"/>
        </w:numPr>
        <w:ind w:left="720"/>
      </w:pPr>
      <w:bookmarkStart w:id="84" w:name="_Toc138438250"/>
      <w:r>
        <w:t>Flask</w:t>
      </w:r>
      <w:bookmarkEnd w:id="84"/>
    </w:p>
    <w:p w14:paraId="77D4CD1E" w14:textId="6F16DBBE" w:rsidR="00967C4E" w:rsidRDefault="00644B52" w:rsidP="001B19BC">
      <w:pPr>
        <w:pStyle w:val="NormalPPrincipal"/>
      </w:pPr>
      <w:r>
        <w:t xml:space="preserve">Flask </w:t>
      </w:r>
      <w:r w:rsidRPr="00644B52">
        <w:t xml:space="preserve">es un </w:t>
      </w:r>
      <w:r w:rsidR="00C76F98">
        <w:t>F</w:t>
      </w:r>
      <w:r w:rsidRPr="00644B52">
        <w:t>ramework minimalista escrito en Python que permite crear aplicaciones web rápidamente y con un mínimo número de líneas de código.</w:t>
      </w:r>
      <w:r w:rsidR="00C76F98">
        <w:t xml:space="preserve"> </w:t>
      </w:r>
      <w:r w:rsidR="00C76F98" w:rsidRPr="00C76F98">
        <w:t>Est</w:t>
      </w:r>
      <w:r w:rsidR="00C76F98">
        <w:t>á</w:t>
      </w:r>
      <w:r w:rsidR="00C76F98" w:rsidRPr="00C76F98">
        <w:t xml:space="preserve"> diseñado para que, </w:t>
      </w:r>
      <w:r w:rsidR="00C76F98">
        <w:t xml:space="preserve">al comienzo, crear una aplicación web </w:t>
      </w:r>
      <w:r w:rsidR="00C76F98" w:rsidRPr="00C76F98">
        <w:t>sea rápido y fácil, con la capacidad de escalar a aplicaciones complejas.</w:t>
      </w:r>
    </w:p>
    <w:p w14:paraId="05D19CF6" w14:textId="65BE1EDE" w:rsidR="00C76F98" w:rsidRDefault="00C76F98" w:rsidP="00C76F98">
      <w:pPr>
        <w:pStyle w:val="NormalPPrincipal"/>
      </w:pPr>
      <w:r>
        <w:t>Se ha elegido esta interfaz gráfica debido a que utiliza Python y es un Framework sencillo de trabajar con él.</w:t>
      </w:r>
    </w:p>
    <w:p w14:paraId="7AF4053E" w14:textId="77777777" w:rsidR="00BC4C8A" w:rsidRDefault="00BC4C8A" w:rsidP="001B19BC">
      <w:pPr>
        <w:pStyle w:val="NormalPPrincipal"/>
      </w:pPr>
    </w:p>
    <w:p w14:paraId="27CCE3D5" w14:textId="4FDC6378" w:rsidR="007A1898" w:rsidRDefault="00C76F98" w:rsidP="009A07D3">
      <w:pPr>
        <w:pStyle w:val="Titulo2Principal"/>
        <w:numPr>
          <w:ilvl w:val="1"/>
          <w:numId w:val="11"/>
        </w:numPr>
        <w:ind w:left="720"/>
      </w:pPr>
      <w:bookmarkStart w:id="85" w:name="_Toc138438251"/>
      <w:r>
        <w:t>Canva</w:t>
      </w:r>
      <w:bookmarkEnd w:id="85"/>
    </w:p>
    <w:p w14:paraId="03CB33F9" w14:textId="1BD64990" w:rsidR="00C76F98" w:rsidRDefault="00C76F98" w:rsidP="00C76F98">
      <w:pPr>
        <w:pStyle w:val="NormalPPrincipal"/>
      </w:pPr>
      <w:r>
        <w:t>Canva e</w:t>
      </w:r>
      <w:r w:rsidRPr="00C76F98">
        <w:t>s un software y sitio web de herramientas de diseño gráfico simplificado</w:t>
      </w:r>
      <w:r>
        <w:t>. Utiliza herramientas tanto para el diseño web como para los medios de impresión y gráficos</w:t>
      </w:r>
    </w:p>
    <w:p w14:paraId="5B3DA661" w14:textId="4A77C121" w:rsidR="00C76F98" w:rsidRDefault="00C76F98" w:rsidP="00C76F98">
      <w:pPr>
        <w:pStyle w:val="NormalPPrincipal"/>
      </w:pPr>
      <w:r>
        <w:t>Se ha elegido esta herramienta debido a lo su intuitivo diseño gráfico y la gran cantidad de plantillas que ofrece de aplicaciones web.</w:t>
      </w:r>
    </w:p>
    <w:p w14:paraId="36E84E47" w14:textId="56A6BE48" w:rsidR="00B463BF" w:rsidRDefault="00C76F98" w:rsidP="00E17520">
      <w:pPr>
        <w:pStyle w:val="NormalPPrincipal"/>
      </w:pPr>
      <w:r>
        <w:t xml:space="preserve">Al principio se pensó en utilizar otras herramientas como Pencil o Adobe XD debido a que ya se habían utilizado estas herramientas en la carrera, pero </w:t>
      </w:r>
      <w:r w:rsidR="00E17520">
        <w:t>ninguna de las dos opciones era</w:t>
      </w:r>
      <w:r>
        <w:t xml:space="preserve"> </w:t>
      </w:r>
      <w:r w:rsidR="00E17520">
        <w:t>fácil</w:t>
      </w:r>
      <w:r>
        <w:t xml:space="preserve"> de usar y cumplían con mis necesidades, siendo Pencil una aplicación demasiado antigua </w:t>
      </w:r>
      <w:r w:rsidR="00E17520">
        <w:t>y que utilizaba herramientas obsoletas.</w:t>
      </w:r>
    </w:p>
    <w:p w14:paraId="00A09467" w14:textId="77777777" w:rsidR="00C949CF" w:rsidRDefault="00C949CF" w:rsidP="00CC2DBB">
      <w:pPr>
        <w:pStyle w:val="NormalPPrincipal"/>
      </w:pPr>
    </w:p>
    <w:p w14:paraId="58B05903" w14:textId="6F4B9F5E" w:rsidR="007D17D7" w:rsidRDefault="00E17520" w:rsidP="009A07D3">
      <w:pPr>
        <w:pStyle w:val="Titulo2Principal"/>
        <w:numPr>
          <w:ilvl w:val="1"/>
          <w:numId w:val="11"/>
        </w:numPr>
        <w:ind w:left="720"/>
      </w:pPr>
      <w:bookmarkStart w:id="86" w:name="_Toc138438252"/>
      <w:r>
        <w:t>Heroku</w:t>
      </w:r>
      <w:bookmarkEnd w:id="86"/>
    </w:p>
    <w:p w14:paraId="5EAD85F0" w14:textId="698E5D92" w:rsidR="00E17520" w:rsidRDefault="00E17520" w:rsidP="00E17520">
      <w:pPr>
        <w:pStyle w:val="NormalPPrincipal"/>
      </w:pPr>
      <w:r>
        <w:t>Heroku es una plataforma como servicio en la nube que permite a los desarrolladores crear, ejecutar y escalar aplicaciones.</w:t>
      </w:r>
    </w:p>
    <w:p w14:paraId="01C8E783" w14:textId="458EDB81" w:rsidR="00E17520" w:rsidRDefault="00E17520" w:rsidP="00E17520">
      <w:pPr>
        <w:pStyle w:val="NormalPPrincipal"/>
      </w:pPr>
      <w:r>
        <w:lastRenderedPageBreak/>
        <w:t>Se ha elegido esta plataforma debido a su facilidad de uso y versatilidad a la hora de crear una aplicación web usando el lenguaje Python.</w:t>
      </w:r>
    </w:p>
    <w:p w14:paraId="35587DAF" w14:textId="77777777" w:rsidR="00D56FF7" w:rsidRDefault="00D56FF7" w:rsidP="00D56FF7">
      <w:pPr>
        <w:pStyle w:val="NormalPPrincipal"/>
      </w:pPr>
    </w:p>
    <w:p w14:paraId="1EDA70BA" w14:textId="5734AC05" w:rsidR="00D56FF7" w:rsidRDefault="00D56FF7" w:rsidP="00D56FF7">
      <w:pPr>
        <w:pStyle w:val="Titulo2Principal"/>
        <w:numPr>
          <w:ilvl w:val="1"/>
          <w:numId w:val="11"/>
        </w:numPr>
        <w:ind w:left="720"/>
      </w:pPr>
      <w:bookmarkStart w:id="87" w:name="_Toc138438253"/>
      <w:r>
        <w:t>JavaScript</w:t>
      </w:r>
      <w:bookmarkEnd w:id="87"/>
    </w:p>
    <w:p w14:paraId="7B1A9E8A" w14:textId="083E23C6" w:rsidR="00C60451" w:rsidRDefault="00A75798" w:rsidP="00C471A1">
      <w:pPr>
        <w:pStyle w:val="NormalPPrincipal"/>
      </w:pPr>
      <w:r>
        <w:t xml:space="preserve">JavaScript </w:t>
      </w:r>
      <w:r w:rsidR="00C471A1">
        <w:t>es un lenguaje de programación dinámico, interpretado, débilmente tipado, orientado a objetos y basado en prototipos.</w:t>
      </w:r>
    </w:p>
    <w:p w14:paraId="14ECCEFE" w14:textId="0C761A49" w:rsidR="00B27FD4" w:rsidRDefault="00B27FD4" w:rsidP="00D56FF7">
      <w:pPr>
        <w:pStyle w:val="NormalPPrincipal"/>
      </w:pPr>
      <w:r>
        <w:t xml:space="preserve">Se ha utilizado </w:t>
      </w:r>
      <w:r w:rsidR="00C471A1">
        <w:t xml:space="preserve">este lenguaje para la implementación de mejoras en la interfaz de usuario y las páginas dinámicas. </w:t>
      </w:r>
    </w:p>
    <w:p w14:paraId="625722F0" w14:textId="77777777" w:rsidR="00D56FF7" w:rsidRDefault="00D56FF7" w:rsidP="00D56FF7">
      <w:pPr>
        <w:pStyle w:val="NormalPPrincipal"/>
        <w:ind w:firstLine="0"/>
      </w:pPr>
    </w:p>
    <w:p w14:paraId="43E43BCF" w14:textId="5230BD1D" w:rsidR="00D56FF7" w:rsidRDefault="00D56FF7" w:rsidP="00D56FF7">
      <w:pPr>
        <w:pStyle w:val="Titulo2Principal"/>
        <w:numPr>
          <w:ilvl w:val="1"/>
          <w:numId w:val="11"/>
        </w:numPr>
        <w:ind w:left="720"/>
      </w:pPr>
      <w:bookmarkStart w:id="88" w:name="_Toc138438254"/>
      <w:r>
        <w:t>HTML</w:t>
      </w:r>
      <w:bookmarkEnd w:id="88"/>
    </w:p>
    <w:p w14:paraId="47EE1E0F" w14:textId="0FA9B532" w:rsidR="00B27FD4" w:rsidRDefault="00C471A1" w:rsidP="00B27FD4">
      <w:pPr>
        <w:pStyle w:val="NormalPPrincipal"/>
      </w:pPr>
      <w:r>
        <w:t>HTML es un lenguaje de marcada que se utiliza para la creación de aplicaciones web.</w:t>
      </w:r>
    </w:p>
    <w:p w14:paraId="08D5322B" w14:textId="3E3665D9" w:rsidR="00B27FD4" w:rsidRDefault="00B27FD4" w:rsidP="00B27FD4">
      <w:pPr>
        <w:pStyle w:val="NormalPPrincipal"/>
      </w:pPr>
      <w:r>
        <w:t>Se ha elegido este</w:t>
      </w:r>
      <w:r w:rsidRPr="00B27FD4">
        <w:t xml:space="preserve"> lenguaje para estructurar </w:t>
      </w:r>
      <w:r>
        <w:t xml:space="preserve">el </w:t>
      </w:r>
      <w:r w:rsidRPr="00B27FD4">
        <w:t xml:space="preserve">contenido web, definiendo </w:t>
      </w:r>
      <w:r>
        <w:t xml:space="preserve">los </w:t>
      </w:r>
      <w:r w:rsidRPr="00B27FD4">
        <w:t xml:space="preserve">párrafos, encabezados y </w:t>
      </w:r>
      <w:r>
        <w:t>el contenido de los</w:t>
      </w:r>
      <w:r w:rsidRPr="00B27FD4">
        <w:t xml:space="preserve"> datos,</w:t>
      </w:r>
      <w:r>
        <w:t xml:space="preserve"> permitiendo</w:t>
      </w:r>
      <w:r w:rsidRPr="00B27FD4">
        <w:t xml:space="preserve"> inserta</w:t>
      </w:r>
      <w:r>
        <w:t>r</w:t>
      </w:r>
      <w:r w:rsidRPr="00B27FD4">
        <w:t xml:space="preserve"> imágenes</w:t>
      </w:r>
      <w:r>
        <w:t xml:space="preserve"> las imágenes guardas</w:t>
      </w:r>
      <w:r w:rsidRPr="00B27FD4">
        <w:t xml:space="preserve"> en la página.</w:t>
      </w:r>
    </w:p>
    <w:p w14:paraId="448FCE8A" w14:textId="77777777" w:rsidR="00D56FF7" w:rsidRDefault="00D56FF7" w:rsidP="00C471A1">
      <w:pPr>
        <w:pStyle w:val="NormalPPrincipal"/>
        <w:ind w:firstLine="0"/>
      </w:pPr>
    </w:p>
    <w:p w14:paraId="5BF36996" w14:textId="61453BB7" w:rsidR="00D56FF7" w:rsidRDefault="00D56FF7" w:rsidP="00D56FF7">
      <w:pPr>
        <w:pStyle w:val="Titulo2Principal"/>
        <w:numPr>
          <w:ilvl w:val="1"/>
          <w:numId w:val="11"/>
        </w:numPr>
        <w:ind w:left="720"/>
      </w:pPr>
      <w:bookmarkStart w:id="89" w:name="_Toc138438255"/>
      <w:r>
        <w:t>CSS</w:t>
      </w:r>
      <w:bookmarkEnd w:id="89"/>
    </w:p>
    <w:p w14:paraId="77F9CF10" w14:textId="6A321244" w:rsidR="00D56FF7" w:rsidRDefault="00C471A1" w:rsidP="00D56FF7">
      <w:pPr>
        <w:pStyle w:val="NormalPPrincipal"/>
      </w:pPr>
      <w:r>
        <w:t xml:space="preserve">CSS </w:t>
      </w:r>
      <w:r w:rsidRPr="00C471A1">
        <w:t>es un lenguaje de diseño gráfico para definir y crear la presentación de un documento estructurado escrito en un lenguaje de marcado. Es muy usado para establecer el diseño visual de los documentos web, e interfaces de usuario escritas en HTML</w:t>
      </w:r>
      <w:r>
        <w:t>.</w:t>
      </w:r>
      <w:r w:rsidR="0072465E">
        <w:t xml:space="preserve">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IEV9ei9C","properties":{"formattedCitation":"[14]","plainCitation":"[14]","noteIndex":0},"citationItems":[{"id":43,"uris":["http://zotero.org/users/11172637/items/PBACN5YT"],"itemData":{"id":43,"type":"entry-encyclopedia","abstract":"CSS (siglas en inglés de Cascading Style Sheets), en español «Hojas de estilo en cascada», es un lenguaje de diseño gráfico para definir y crear la presentación de un documento estructurado escrito en un lenguaje de marcado.[2]​ Es muy usado para establecer el diseño visual de los documentos web, e interfaces de usuario escritas en HTML o XHTML; el lenguaje puede ser aplicado a cualquier documento XML, incluyendo XHTML, SVG, XUL, RSS, etcétera.\nJunto con HTML y JavaScript, CSS es una tecnología usada por muchos sitios web para crear páginas visualmente atractivas, interfaces de usuario para aplicaciones web y GUIs para muchas aplicaciones móviles (como Firefox OS).[3]​\nCSS está diseñado principalmente para marcar la separación del contenido del documento y la forma de presentación de este, características tales como las capas o layouts, los colores y las fuentes.[4]​ Esta separación busca mejorar la accesibilidad del documento, proveer más flexibilidad y control en la especificación de características presentacionales, permitir que varios documentos HTML compartan un mismo estilo usando una sola hoja de estilos separada en un archivo .css, y reducir la complejidad y la repetición de código en la estructura del documento.\nLa separación del formato y el contenido hace posible presentar el mismo documento marcado en diferentes estilos para diferentes métodos de renderizado, como en pantalla, en impresión, en voz (mediante un navegador de voz o un lector de pantalla), y dispositivos táctiles basados en el sistema Braille. También se puede mostrar una página web de manera diferente dependiendo del tamaño de la pantalla o tipo de dispositivo. Los lectores pueden especificar una hoja de estilos diferente, como una hoja de estilos CSS guardado en su computadora, para sobreescribir la hoja de estilos del diseñador. \nLa especificación CSS describe un esquema prioritario para determinar qué reglas de estilo se aplican si más de una regla coincide para un elemento en particular. Estas reglas son aplicadas con un sistema llamado de cascada, de modo que las prioridades son calculadas y asignadas a las reglas, así que los resultados son predecibles.\nLa especificación CSS es mantenida por el World Wide Web Consortium (W3C). El MIME type text/css está registrado para su uso por CSS descrito en el RFC 2318.[5]​ El W3C proporciona una herramienta de validación de CSS gratuita para los documentos CSS.","container-title":"Wikipedia, la enciclopedia libre","language":"es","license":"Creative Commons Attribution-ShareAlike License","note":"Page Version ID: 151650243","source":"Wikipedia","title":"CSS","URL":"https://es.wikipedia.org/w/index.php?title=CSS&amp;oldid=151650243","accessed":{"date-parts":[["2023",6,23]]},"issued":{"date-parts":[["2023",6,5]]}}}],"schema":"https://github.com/citation-style-language/schema/raw/master/csl-citation.json"} </w:instrText>
        </w:r>
        <w:r w:rsidRPr="00C03AFE">
          <w:rPr>
            <w:rStyle w:val="Hipervnculo"/>
            <w:color w:val="FF0000"/>
          </w:rPr>
          <w:fldChar w:fldCharType="separate"/>
        </w:r>
        <w:r w:rsidR="00C03AFE" w:rsidRPr="00C03AFE">
          <w:rPr>
            <w:color w:val="FF0000"/>
          </w:rPr>
          <w:t>[14]</w:t>
        </w:r>
        <w:r w:rsidRPr="00C03AFE">
          <w:rPr>
            <w:rStyle w:val="Hipervnculo"/>
            <w:color w:val="FF0000"/>
          </w:rPr>
          <w:fldChar w:fldCharType="end"/>
        </w:r>
      </w:hyperlink>
    </w:p>
    <w:p w14:paraId="537441ED" w14:textId="5DB2A6A9" w:rsidR="00B27FD4" w:rsidRDefault="00B27FD4" w:rsidP="00D56FF7">
      <w:pPr>
        <w:pStyle w:val="NormalPPrincipal"/>
      </w:pPr>
      <w:r>
        <w:t>Se ha elegido este lenguaje para las</w:t>
      </w:r>
      <w:r w:rsidRPr="00B27FD4">
        <w:t xml:space="preserve"> reglas de estilo que </w:t>
      </w:r>
      <w:r>
        <w:t xml:space="preserve">se han usado </w:t>
      </w:r>
      <w:r w:rsidRPr="00B27FD4">
        <w:t>para aplicar</w:t>
      </w:r>
      <w:r>
        <w:t xml:space="preserve"> el</w:t>
      </w:r>
      <w:r w:rsidRPr="00B27FD4">
        <w:t xml:space="preserve"> estilo a</w:t>
      </w:r>
      <w:r>
        <w:t xml:space="preserve">l </w:t>
      </w:r>
      <w:r w:rsidRPr="00B27FD4">
        <w:t>contenido HTML, establec</w:t>
      </w:r>
      <w:r>
        <w:t>iendo los</w:t>
      </w:r>
      <w:r w:rsidRPr="00B27FD4">
        <w:t xml:space="preserve"> colores de </w:t>
      </w:r>
      <w:r>
        <w:t xml:space="preserve">los botones, </w:t>
      </w:r>
      <w:r w:rsidR="00C471A1">
        <w:t>el</w:t>
      </w:r>
      <w:r w:rsidR="00C471A1" w:rsidRPr="00B27FD4">
        <w:t xml:space="preserve"> tipo</w:t>
      </w:r>
      <w:r w:rsidRPr="00B27FD4">
        <w:t xml:space="preserve"> de letra, y </w:t>
      </w:r>
      <w:r>
        <w:t>la distribución del</w:t>
      </w:r>
      <w:r w:rsidRPr="00B27FD4">
        <w:t xml:space="preserve"> contenido en columnas.</w:t>
      </w:r>
    </w:p>
    <w:p w14:paraId="4589A3E1" w14:textId="77777777" w:rsidR="00D56FF7" w:rsidRDefault="00D56FF7" w:rsidP="00D56FF7">
      <w:pPr>
        <w:pStyle w:val="NormalPPrincipal"/>
      </w:pPr>
    </w:p>
    <w:p w14:paraId="4C60CD5F" w14:textId="33C2B90E" w:rsidR="00D56FF7" w:rsidRDefault="00D56FF7" w:rsidP="00D56FF7">
      <w:pPr>
        <w:pStyle w:val="Titulo2Principal"/>
        <w:numPr>
          <w:ilvl w:val="1"/>
          <w:numId w:val="11"/>
        </w:numPr>
        <w:ind w:left="720"/>
      </w:pPr>
      <w:bookmarkStart w:id="90" w:name="_Toc138438256"/>
      <w:r>
        <w:t>XML</w:t>
      </w:r>
      <w:bookmarkEnd w:id="90"/>
    </w:p>
    <w:p w14:paraId="7040FEC3" w14:textId="08C5A0C2" w:rsidR="00D17FA1" w:rsidRDefault="00D17FA1" w:rsidP="00D17FA1">
      <w:pPr>
        <w:pStyle w:val="NormalPPrincipal"/>
        <w:rPr>
          <w:color w:val="FF0000"/>
        </w:rPr>
      </w:pPr>
      <w:r>
        <w:t xml:space="preserve">XML </w:t>
      </w:r>
      <w:r w:rsidRPr="00D17FA1">
        <w:t>es un lenguaje de marcado que define un conjunto de reglas para la codificación de documentos.</w:t>
      </w:r>
      <w:r>
        <w:t xml:space="preserve"> </w:t>
      </w:r>
      <w:r w:rsidRPr="00D17FA1">
        <w:t xml:space="preserve">El lenguaje de marcado se refiere a un conjunto de códigos que pueden aplicarse en el análisis de datos o la lectura de textos creados por computadoras o personas. El lenguaje XML proporciona una plataforma para definir </w:t>
      </w:r>
      <w:r>
        <w:t xml:space="preserve">elementos, para crear un formato y generar un lenguaje personalizado.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tHtcZZTW","properties":{"formattedCitation":"[15]","plainCitation":"[15]","noteIndex":0},"citationItems":[{"id":39,"uris":["http://zotero.org/users/11172637/items/3ERRWWWY"],"itemData":{"id":39,"type":"post-weblog","abstract":"XML significa Extensible Markup Language, que es un lenguaje de marcado que define un conjunto de reglas para la codificación de documentos.","container-title":"Rock Content - ES","language":"es","title":"¿Qué es XML y para qué sirve este lenguaje de marcado?","URL":"https://rockcontent.com/es/blog/que-es-xml/","author":[{"family":"https://www.facebook.com/ivandesouzacardoso","given":""}],"accessed":{"date-parts":[["2023",6,22]]},"issued":{"date-parts":[["2019",7,12]]}}}],"schema":"https://github.com/citation-style-language/schema/raw/master/csl-citation.json"} </w:instrText>
        </w:r>
        <w:r w:rsidRPr="00C03AFE">
          <w:rPr>
            <w:rStyle w:val="Hipervnculo"/>
            <w:color w:val="FF0000"/>
          </w:rPr>
          <w:fldChar w:fldCharType="separate"/>
        </w:r>
        <w:r w:rsidR="00C03AFE" w:rsidRPr="00C03AFE">
          <w:rPr>
            <w:color w:val="FF0000"/>
          </w:rPr>
          <w:t>[15]</w:t>
        </w:r>
        <w:r w:rsidRPr="00C03AFE">
          <w:rPr>
            <w:rStyle w:val="Hipervnculo"/>
            <w:color w:val="FF0000"/>
          </w:rPr>
          <w:fldChar w:fldCharType="end"/>
        </w:r>
      </w:hyperlink>
    </w:p>
    <w:p w14:paraId="0A26D318" w14:textId="0BA1F874" w:rsidR="00471FDE" w:rsidRPr="00471FDE" w:rsidRDefault="00471FDE" w:rsidP="00D17FA1">
      <w:pPr>
        <w:pStyle w:val="NormalPPrincipal"/>
      </w:pPr>
      <w:r>
        <w:t>Se ha elegido este lenguaje para los ficheros creados por Python ya que es los ficheros creados están en un formato estandarizado por la aplicación de Moodle.</w:t>
      </w:r>
    </w:p>
    <w:p w14:paraId="5C12B5A4" w14:textId="77777777" w:rsidR="00D17FA1" w:rsidRDefault="00D17FA1" w:rsidP="00D17FA1">
      <w:pPr>
        <w:pStyle w:val="NormalPPrincipal"/>
      </w:pPr>
    </w:p>
    <w:p w14:paraId="7DD96AAB" w14:textId="77777777" w:rsidR="00F23F3D" w:rsidRDefault="00F23F3D" w:rsidP="00D17FA1">
      <w:pPr>
        <w:pStyle w:val="NormalPPrincipal"/>
      </w:pPr>
    </w:p>
    <w:p w14:paraId="592B4FD4" w14:textId="6C3D3460" w:rsidR="006A722E" w:rsidRDefault="006A722E" w:rsidP="006A722E">
      <w:pPr>
        <w:pStyle w:val="Titulo2Principal"/>
        <w:numPr>
          <w:ilvl w:val="1"/>
          <w:numId w:val="11"/>
        </w:numPr>
        <w:ind w:left="720"/>
      </w:pPr>
      <w:bookmarkStart w:id="91" w:name="_Toc138438257"/>
      <w:r>
        <w:lastRenderedPageBreak/>
        <w:t>Bootstrap</w:t>
      </w:r>
      <w:bookmarkEnd w:id="91"/>
    </w:p>
    <w:p w14:paraId="6DA25E84" w14:textId="7B6D7EB8" w:rsidR="006A722E" w:rsidRDefault="006A722E" w:rsidP="006A722E">
      <w:pPr>
        <w:pStyle w:val="NormalPPrincipal"/>
      </w:pPr>
      <w:r>
        <w:t xml:space="preserve">Bootstrap </w:t>
      </w:r>
      <w:r w:rsidR="00A75798" w:rsidRPr="00A75798">
        <w:t xml:space="preserve">es una biblioteca multiplataforma o conjunto de herramientas de código abierto para diseño de sitios y aplicaciones web. Contiene plantillas de diseño con tipografía, formularios, botones, cuadros, menús de navegación y otros elementos de diseño basado en HTML y CSS, así como extensiones de JavaScript adicionales. A diferencia de muchos </w:t>
      </w:r>
      <w:r w:rsidR="00A75798">
        <w:t>F</w:t>
      </w:r>
      <w:r w:rsidR="00A75798" w:rsidRPr="00A75798">
        <w:t>ramework web, solo se ocupa del desarrollo front-end.</w:t>
      </w:r>
      <w:r w:rsidR="0072465E">
        <w:t xml:space="preserve"> </w:t>
      </w:r>
      <w:hyperlink w:anchor="Bibliografía" w:history="1">
        <w:r w:rsidR="00A75798" w:rsidRPr="00C03AFE">
          <w:rPr>
            <w:rStyle w:val="Hipervnculo"/>
            <w:color w:val="FF0000"/>
          </w:rPr>
          <w:fldChar w:fldCharType="begin"/>
        </w:r>
        <w:r w:rsidR="00C03AFE" w:rsidRPr="00C03AFE">
          <w:rPr>
            <w:rStyle w:val="Hipervnculo"/>
            <w:color w:val="FF0000"/>
          </w:rPr>
          <w:instrText xml:space="preserve"> ADDIN ZOTERO_ITEM CSL_CITATION {"citationID":"kW9T2zAJ","properties":{"formattedCitation":"[16]","plainCitation":"[16]","noteIndex":0},"citationItems":[{"id":41,"uris":["http://zotero.org/users/11172637/items/3LDV5B8R"],"itemData":{"id":41,"type":"entry-encyclopedia","abstract":"Bootstrap es una biblioteca multiplataforma o conjunto de herramientas de código abierto para diseño de sitios y aplicaciones web.\nContiene plantillas de diseño con tipografía, formularios, botones, cuadros, menús de navegación y otros elementos de diseño basado en HTML y CSS, así como extensiones de JavaScript adicionales. A diferencia de muchos frameworks web, solo se ocupa del desarrollo front-end. \nBootstrap es el segundo proyecto más destacado en GitHub[1]​ y es usado por la NASA y la MSNBC, entre otras organizaciones.[2]​[3]​","container-title":"Wikipedia, la enciclopedia libre","language":"es","license":"Creative Commons Attribution-ShareAlike License","note":"Page Version ID: 152008510","source":"Wikipedia","title":"Bootstrap (framework)","URL":"https://es.wikipedia.org/w/index.php?title=Bootstrap_(framework)&amp;oldid=152008510","accessed":{"date-parts":[["2023",6,23]]},"issued":{"date-parts":[["2023",6,22]]}}}],"schema":"https://github.com/citation-style-language/schema/raw/master/csl-citation.json"} </w:instrText>
        </w:r>
        <w:r w:rsidR="00A75798" w:rsidRPr="00C03AFE">
          <w:rPr>
            <w:rStyle w:val="Hipervnculo"/>
            <w:color w:val="FF0000"/>
          </w:rPr>
          <w:fldChar w:fldCharType="separate"/>
        </w:r>
        <w:r w:rsidR="00C03AFE" w:rsidRPr="00C03AFE">
          <w:rPr>
            <w:color w:val="FF0000"/>
          </w:rPr>
          <w:t>[16]</w:t>
        </w:r>
        <w:r w:rsidR="00A75798" w:rsidRPr="00C03AFE">
          <w:rPr>
            <w:rStyle w:val="Hipervnculo"/>
            <w:color w:val="FF0000"/>
          </w:rPr>
          <w:fldChar w:fldCharType="end"/>
        </w:r>
      </w:hyperlink>
    </w:p>
    <w:p w14:paraId="01815276" w14:textId="61D867AA" w:rsidR="006A722E" w:rsidRDefault="006A722E" w:rsidP="006A722E">
      <w:pPr>
        <w:pStyle w:val="NormalPPrincipal"/>
      </w:pPr>
      <w:r>
        <w:t xml:space="preserve">Se ha utilizado </w:t>
      </w:r>
      <w:r w:rsidR="00D32E0C">
        <w:t>esta herramienta para la interfaz</w:t>
      </w:r>
      <w:r w:rsidR="00A75798">
        <w:t xml:space="preserve">, en vez de realizar una desde cero esta permite su optimización para los diferentes dispositivos que se pueden utilizar como un móvil o un ordenador. </w:t>
      </w:r>
    </w:p>
    <w:p w14:paraId="58B05919" w14:textId="3D1787F8" w:rsidR="00537783" w:rsidRPr="006A722E" w:rsidRDefault="00537783" w:rsidP="006A722E">
      <w:pPr>
        <w:rPr>
          <w:rFonts w:ascii="LM Roman 10" w:hAnsi="LM Roman 10"/>
          <w:sz w:val="24"/>
          <w:szCs w:val="24"/>
        </w:rPr>
        <w:sectPr w:rsidR="00537783" w:rsidRPr="006A722E" w:rsidSect="00140C45">
          <w:footerReference w:type="first" r:id="rId206"/>
          <w:pgSz w:w="11910" w:h="16840"/>
          <w:pgMar w:top="1417" w:right="1701" w:bottom="1417" w:left="1701" w:header="0" w:footer="0" w:gutter="0"/>
          <w:cols w:space="720"/>
          <w:titlePg/>
          <w:docGrid w:linePitch="299"/>
        </w:sectPr>
      </w:pPr>
    </w:p>
    <w:p w14:paraId="58B0591A" w14:textId="6DCD2325" w:rsidR="007D17D7" w:rsidRDefault="008E11E9">
      <w:pPr>
        <w:pStyle w:val="Textoindependiente"/>
        <w:spacing w:before="3"/>
        <w:rPr>
          <w:sz w:val="11"/>
        </w:rPr>
      </w:pPr>
      <w:r>
        <w:rPr>
          <w:noProof/>
        </w:rPr>
        <w:lastRenderedPageBreak/>
        <mc:AlternateContent>
          <mc:Choice Requires="wps">
            <w:drawing>
              <wp:anchor distT="0" distB="0" distL="0" distR="0" simplePos="0" relativeHeight="251641344" behindDoc="1" locked="0" layoutInCell="1" allowOverlap="1" wp14:anchorId="58B059B4" wp14:editId="5BFCC7CE">
                <wp:simplePos x="0" y="0"/>
                <wp:positionH relativeFrom="page">
                  <wp:posOffset>1452245</wp:posOffset>
                </wp:positionH>
                <wp:positionV relativeFrom="paragraph">
                  <wp:posOffset>-1270</wp:posOffset>
                </wp:positionV>
                <wp:extent cx="4669155" cy="1270"/>
                <wp:effectExtent l="0" t="0" r="0" b="0"/>
                <wp:wrapTopAndBottom/>
                <wp:docPr id="24" name="Forma libre: forma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DF5D83F" id="Forma libre: forma 24" o:spid="_x0000_s1026" style="position:absolute;margin-left:114.35pt;margin-top:-.1pt;width:367.65pt;height:.1pt;z-index:-2516751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" path="m,l7352,e" filled="f" strokeweight=".14042mm">
                <v:path arrowok="t" o:connecttype="custom" o:connectlocs="0,0;4668520,0" o:connectangles="0,0"/>
                <w10:wrap type="topAndBottom" anchorx="page"/>
              </v:shape>
            </w:pict>
          </mc:Fallback>
        </mc:AlternateContent>
      </w:r>
    </w:p>
    <w:p w14:paraId="58B0591B" w14:textId="327249C0" w:rsidR="007D17D7" w:rsidRPr="00CA0625" w:rsidRDefault="00857EC1">
      <w:pPr>
        <w:pStyle w:val="Ttulo1"/>
        <w:spacing w:line="252" w:lineRule="auto"/>
        <w:ind w:left="1712" w:right="442" w:hanging="126"/>
        <w:jc w:val="left"/>
        <w:rPr>
          <w:rFonts w:ascii="LM Sans 10" w:hAnsi="LM Sans 10"/>
        </w:rPr>
      </w:pPr>
      <w:bookmarkStart w:id="92" w:name="Aspectos_relevantes_del_desarrollo_del_p"/>
      <w:bookmarkStart w:id="93" w:name="_bookmark13"/>
      <w:bookmarkStart w:id="94" w:name="_Toc107521289"/>
      <w:bookmarkStart w:id="95" w:name="_Toc107521882"/>
      <w:bookmarkStart w:id="96" w:name="_Toc138438258"/>
      <w:bookmarkEnd w:id="92"/>
      <w:bookmarkEnd w:id="93"/>
      <w:r w:rsidRPr="00CA0625">
        <w:rPr>
          <w:rFonts w:ascii="LM Sans 10" w:hAnsi="LM Sans 10"/>
          <w:w w:val="95"/>
        </w:rPr>
        <w:t>Aspectos relevantes del</w:t>
      </w:r>
      <w:r w:rsidR="00CA0625">
        <w:rPr>
          <w:rFonts w:ascii="LM Sans 10" w:hAnsi="LM Sans 10"/>
          <w:w w:val="95"/>
        </w:rPr>
        <w:br/>
      </w:r>
      <w:r w:rsidRPr="00CA0625">
        <w:rPr>
          <w:rFonts w:ascii="LM Sans 10" w:hAnsi="LM Sans 10"/>
          <w:w w:val="95"/>
        </w:rPr>
        <w:t>desarrollo del proyecto</w:t>
      </w:r>
      <w:bookmarkEnd w:id="94"/>
      <w:bookmarkEnd w:id="95"/>
      <w:bookmarkEnd w:id="96"/>
    </w:p>
    <w:p w14:paraId="58B0591C" w14:textId="664A00DD" w:rsidR="007D17D7" w:rsidRDefault="000133A9">
      <w:pPr>
        <w:pStyle w:val="Textoindependiente"/>
        <w:spacing w:before="1"/>
        <w:rPr>
          <w:rFonts w:ascii="Trebuchet MS"/>
          <w:b/>
          <w:sz w:val="18"/>
        </w:rPr>
      </w:pPr>
      <w:r>
        <w:pict w14:anchorId="58B059B4">
          <v:shape id="docshape1111" o:spid="_x0000_s2053" style="position:absolute;margin-left:112.85pt;margin-top:11.75pt;width:367.65pt;height:.1pt;z-index:-15719424;mso-wrap-distance-left:0;mso-wrap-distance-right:0;mso-position-horizontal-relative:page" coordorigin="2257,235" coordsize="7353,0" path="m2257,235r7352,e" filled="f" strokeweight=".14042mm">
            <v:path arrowok="t"/>
            <w10:wrap type="topAndBottom" anchorx="page"/>
          </v:shape>
        </w:pict>
      </w:r>
    </w:p>
    <w:p w14:paraId="58B0591D" w14:textId="77777777" w:rsidR="007D17D7" w:rsidRDefault="007D17D7">
      <w:pPr>
        <w:pStyle w:val="Textoindependiente"/>
        <w:rPr>
          <w:rFonts w:ascii="Trebuchet MS"/>
          <w:b/>
          <w:sz w:val="20"/>
        </w:rPr>
      </w:pPr>
    </w:p>
    <w:p w14:paraId="58B0591E" w14:textId="0FBA0136" w:rsidR="007D17D7" w:rsidRDefault="007D17D7">
      <w:pPr>
        <w:pStyle w:val="Textoindependiente"/>
        <w:rPr>
          <w:rFonts w:ascii="Trebuchet MS"/>
          <w:b/>
          <w:sz w:val="20"/>
        </w:rPr>
      </w:pPr>
    </w:p>
    <w:p w14:paraId="58B0591F" w14:textId="77777777" w:rsidR="007D17D7" w:rsidRDefault="007D17D7">
      <w:pPr>
        <w:pStyle w:val="Textoindependiente"/>
        <w:rPr>
          <w:rFonts w:ascii="Trebuchet MS"/>
          <w:b/>
          <w:sz w:val="20"/>
        </w:rPr>
      </w:pPr>
    </w:p>
    <w:p w14:paraId="02029F7F" w14:textId="164ED2E6" w:rsidR="008C1C79" w:rsidRDefault="00E17520" w:rsidP="001110B2">
      <w:pPr>
        <w:pStyle w:val="NormalPPrincipal"/>
      </w:pPr>
      <w:r>
        <w:t>Para</w:t>
      </w:r>
      <w:r w:rsidR="001110B2">
        <w:t xml:space="preserve"> est</w:t>
      </w:r>
      <w:r>
        <w:t xml:space="preserve">a sección </w:t>
      </w:r>
      <w:r w:rsidR="00752057">
        <w:t xml:space="preserve">se </w:t>
      </w:r>
      <w:r>
        <w:t xml:space="preserve">van a </w:t>
      </w:r>
      <w:r w:rsidR="00752057">
        <w:t>explica</w:t>
      </w:r>
      <w:r>
        <w:t>r</w:t>
      </w:r>
      <w:r w:rsidR="00752057">
        <w:t xml:space="preserve"> los aspectos más relevantes del desarrollo del proyecto, </w:t>
      </w:r>
      <w:r>
        <w:t>desarrollando las decisiones que se han ido tomando a lo largo del proyecto</w:t>
      </w:r>
      <w:r w:rsidR="00752057">
        <w:t xml:space="preserve">, problemas que </w:t>
      </w:r>
      <w:r w:rsidR="00131A6B">
        <w:t xml:space="preserve">surgieron </w:t>
      </w:r>
      <w:r w:rsidR="00CD4E0F">
        <w:t>durante el desarrollo</w:t>
      </w:r>
      <w:r>
        <w:t xml:space="preserve"> y</w:t>
      </w:r>
      <w:r w:rsidR="00131A6B">
        <w:t xml:space="preserve"> cómo se solucionaron.</w:t>
      </w:r>
    </w:p>
    <w:p w14:paraId="32BCC6BA" w14:textId="77777777" w:rsidR="00131A6B" w:rsidRDefault="00131A6B" w:rsidP="001110B2">
      <w:pPr>
        <w:pStyle w:val="NormalPPrincipal"/>
      </w:pPr>
    </w:p>
    <w:p w14:paraId="495AFF50" w14:textId="2CE95E12" w:rsidR="00DA36DC" w:rsidRDefault="00E17520" w:rsidP="00BF67F6">
      <w:pPr>
        <w:pStyle w:val="Titulo2Principal"/>
        <w:numPr>
          <w:ilvl w:val="1"/>
          <w:numId w:val="15"/>
        </w:numPr>
        <w:ind w:left="720"/>
      </w:pPr>
      <w:bookmarkStart w:id="97" w:name="_Toc138438259"/>
      <w:r>
        <w:t>Inicio del proyecto</w:t>
      </w:r>
      <w:bookmarkEnd w:id="97"/>
    </w:p>
    <w:p w14:paraId="33E9E484" w14:textId="18E7D28E" w:rsidR="00567822" w:rsidRDefault="003E4F3E" w:rsidP="00131A6B">
      <w:pPr>
        <w:pStyle w:val="NormalPPrincipal"/>
      </w:pPr>
      <w:r>
        <w:t xml:space="preserve">Me decidí por la realización de este proyecto </w:t>
      </w:r>
      <w:r w:rsidR="00567822">
        <w:t xml:space="preserve">ya que todas las opciones que estaban disponibles en </w:t>
      </w:r>
      <w:r w:rsidR="00C3505A">
        <w:t>Ubuvirtual</w:t>
      </w:r>
      <w:r w:rsidR="00567822">
        <w:t xml:space="preserve"> no me convencían ninguna, aun </w:t>
      </w:r>
      <w:r w:rsidR="00C3505A">
        <w:t>así,</w:t>
      </w:r>
      <w:r w:rsidR="00567822">
        <w:t xml:space="preserve"> escogí</w:t>
      </w:r>
      <w:r w:rsidR="00C3505A">
        <w:t xml:space="preserve"> un trabajo que impartían mis tutores para tener una reunión y contarles mi situación.</w:t>
      </w:r>
      <w:r w:rsidR="005E19E6">
        <w:t xml:space="preserve"> </w:t>
      </w:r>
    </w:p>
    <w:p w14:paraId="669FC6FD" w14:textId="4EDAA056" w:rsidR="005E19E6" w:rsidRDefault="005E19E6" w:rsidP="00131A6B">
      <w:pPr>
        <w:pStyle w:val="NormalPPrincipal"/>
      </w:pPr>
      <w:r>
        <w:t>Hablamos de continuar un proyecto ya realizado por mis compañeros, pero al explicarme las dificultades que tenía dicho proyecto ya que debía estudiar en poco tiempo asignaturas que no había cursado y comprender el código de los trabajos anteriores.</w:t>
      </w:r>
    </w:p>
    <w:p w14:paraId="404B801D" w14:textId="4563BF02" w:rsidR="00C3505A" w:rsidRDefault="00C3505A" w:rsidP="00131A6B">
      <w:pPr>
        <w:pStyle w:val="NormalPPrincipal"/>
      </w:pPr>
      <w:r>
        <w:t xml:space="preserve">Finalmente decidimos crear un trabajo final completamente nuevo que </w:t>
      </w:r>
      <w:r w:rsidR="005E19E6">
        <w:t xml:space="preserve">se adaptase a mi formación futura en el ámbito educativo. Queríamos crear una aplicación </w:t>
      </w:r>
      <w:r w:rsidR="00C702E8">
        <w:t xml:space="preserve">web desde cero que fuese útil para ser utilizada en un futuro y que pusiese en </w:t>
      </w:r>
      <w:r w:rsidR="000133A9">
        <w:t>práctica</w:t>
      </w:r>
      <w:r w:rsidR="00C702E8">
        <w:t xml:space="preserve"> de manera conjunta los conocimientos adquiridos en la carrera, realizando cada fase del desarrollo</w:t>
      </w:r>
      <w:r w:rsidR="000865ED">
        <w:t xml:space="preserve"> del proyecto de manera práctica, algo que un proyecto teórico no podría aportar.</w:t>
      </w:r>
    </w:p>
    <w:p w14:paraId="1F256373" w14:textId="7DAD5D56" w:rsidR="00BC3739" w:rsidRDefault="005E0044" w:rsidP="000865ED">
      <w:pPr>
        <w:pStyle w:val="NormalPPrincipal"/>
      </w:pPr>
      <w:r>
        <w:t xml:space="preserve">Por todo ello, </w:t>
      </w:r>
      <w:r w:rsidR="00F56C97">
        <w:t>acept</w:t>
      </w:r>
      <w:r w:rsidR="000865ED">
        <w:t>é</w:t>
      </w:r>
      <w:r w:rsidR="00F56C97">
        <w:t xml:space="preserve"> la propuesta del proyecto, ya que era exactamente lo que estaba buscando.</w:t>
      </w:r>
    </w:p>
    <w:p w14:paraId="0EC0DD99" w14:textId="77777777" w:rsidR="001D0A39" w:rsidRDefault="001D0A39" w:rsidP="00276EF1">
      <w:pPr>
        <w:pStyle w:val="NormalPPrincipal"/>
      </w:pPr>
    </w:p>
    <w:p w14:paraId="18CFFA0B" w14:textId="2CCF5DD1" w:rsidR="002C074E" w:rsidRDefault="000865ED" w:rsidP="000C63B4">
      <w:pPr>
        <w:pStyle w:val="Titulo2Principal"/>
        <w:numPr>
          <w:ilvl w:val="1"/>
          <w:numId w:val="15"/>
        </w:numPr>
        <w:ind w:left="720"/>
      </w:pPr>
      <w:bookmarkStart w:id="98" w:name="_Toc138438260"/>
      <w:r>
        <w:t>Metodología</w:t>
      </w:r>
      <w:bookmarkEnd w:id="98"/>
      <w:r w:rsidR="00C81540">
        <w:t xml:space="preserve"> </w:t>
      </w:r>
    </w:p>
    <w:p w14:paraId="10A5F372" w14:textId="17B5487E" w:rsidR="00F758C7" w:rsidRDefault="000865ED" w:rsidP="00034236">
      <w:pPr>
        <w:pStyle w:val="NormalPPrincipal"/>
      </w:pPr>
      <w:r>
        <w:t>Como ya he mencionado en el anterior punto</w:t>
      </w:r>
      <w:r w:rsidR="00F758C7">
        <w:t xml:space="preserve">, la metodología empleada ha sido SCRUM. Aunque esto supone algunos inconvenientes debido a que solo yo realizaba el proyecto, me he adaptado para cumplir con las características principales de esta metodología. </w:t>
      </w:r>
    </w:p>
    <w:p w14:paraId="5395161E" w14:textId="4231D479" w:rsidR="00F758C7" w:rsidRDefault="00F758C7" w:rsidP="00F758C7">
      <w:pPr>
        <w:pStyle w:val="NormalPPrincipal"/>
        <w:numPr>
          <w:ilvl w:val="0"/>
          <w:numId w:val="4"/>
        </w:numPr>
      </w:pPr>
      <w:bookmarkStart w:id="99" w:name="_Hlk138442100"/>
      <w:r>
        <w:t>El diseño del proyecto se ha realizado de manera incremental.</w:t>
      </w:r>
    </w:p>
    <w:p w14:paraId="7AA025D1" w14:textId="2BB6F9E4" w:rsidR="00F758C7" w:rsidRDefault="00F758C7" w:rsidP="00F758C7">
      <w:pPr>
        <w:pStyle w:val="NormalPPrincipal"/>
        <w:numPr>
          <w:ilvl w:val="0"/>
          <w:numId w:val="4"/>
        </w:numPr>
      </w:pPr>
      <w:r>
        <w:t>Realizar un nuevo Sprint por cada reunión que se ha tenido con los tutores para implementar las nuevas tareas.</w:t>
      </w:r>
    </w:p>
    <w:p w14:paraId="20AB5C56" w14:textId="18830297" w:rsidR="00F758C7" w:rsidRDefault="00F758C7" w:rsidP="00F758C7">
      <w:pPr>
        <w:pStyle w:val="NormalPPrincipal"/>
        <w:numPr>
          <w:ilvl w:val="0"/>
          <w:numId w:val="4"/>
        </w:numPr>
      </w:pPr>
      <w:r>
        <w:t xml:space="preserve">Realización de reuniones cada dos o tres semanas salvo para casos especiales. </w:t>
      </w:r>
    </w:p>
    <w:p w14:paraId="2B6A1CCB" w14:textId="3AE9B416" w:rsidR="00F758C7" w:rsidRDefault="00F758C7" w:rsidP="00F758C7">
      <w:pPr>
        <w:pStyle w:val="NormalPPrincipal"/>
        <w:numPr>
          <w:ilvl w:val="0"/>
          <w:numId w:val="4"/>
        </w:numPr>
      </w:pPr>
      <w:r>
        <w:t>Toma de decisiones sobre la duración de cada tarea y la prioridad de cada una de ellas.</w:t>
      </w:r>
    </w:p>
    <w:p w14:paraId="694CEBB1" w14:textId="0A3310F5" w:rsidR="00F758C7" w:rsidRDefault="00F758C7" w:rsidP="00F758C7">
      <w:pPr>
        <w:pStyle w:val="NormalPPrincipal"/>
        <w:numPr>
          <w:ilvl w:val="0"/>
          <w:numId w:val="4"/>
        </w:numPr>
      </w:pPr>
      <w:r>
        <w:t xml:space="preserve">Realizar una reunión </w:t>
      </w:r>
      <w:r w:rsidR="00995040">
        <w:t>cuando finalizaban un Sprint para comprobar si estaban bien implementadas las indicaciones propuestas por los tutores o si eran necesarias implementar nuevas funcionalidades.</w:t>
      </w:r>
    </w:p>
    <w:p w14:paraId="76B3727B" w14:textId="6552D351" w:rsidR="00995040" w:rsidRDefault="00995040" w:rsidP="00F758C7">
      <w:pPr>
        <w:pStyle w:val="NormalPPrincipal"/>
        <w:numPr>
          <w:ilvl w:val="0"/>
          <w:numId w:val="4"/>
        </w:numPr>
      </w:pPr>
      <w:r>
        <w:t>Utilización de ZenHub para el control de las tareas, manejando cuales estaban en proceso, cuales estaban terminadas y cuantas tareas quedaban por terminar de ese Sprint.</w:t>
      </w:r>
    </w:p>
    <w:bookmarkEnd w:id="99"/>
    <w:p w14:paraId="1CA55150" w14:textId="77777777" w:rsidR="001D0A39" w:rsidRDefault="001D0A39" w:rsidP="009A005D">
      <w:pPr>
        <w:pStyle w:val="NormalPPrincipal"/>
        <w:ind w:firstLine="0"/>
      </w:pPr>
    </w:p>
    <w:p w14:paraId="1E47D699" w14:textId="6B05C5D7" w:rsidR="001A7BB6" w:rsidRDefault="009B16F1" w:rsidP="000C63B4">
      <w:pPr>
        <w:pStyle w:val="Titulo2Principal"/>
        <w:numPr>
          <w:ilvl w:val="1"/>
          <w:numId w:val="15"/>
        </w:numPr>
        <w:ind w:left="720"/>
      </w:pPr>
      <w:bookmarkStart w:id="100" w:name="_Toc138438261"/>
      <w:r>
        <w:t>Desarrollo práctico</w:t>
      </w:r>
      <w:bookmarkEnd w:id="100"/>
    </w:p>
    <w:p w14:paraId="5E2B5E3C" w14:textId="4B78EDF3" w:rsidR="00392CE9" w:rsidRDefault="009B16F1" w:rsidP="00392CE9">
      <w:pPr>
        <w:pStyle w:val="NormalPPrincipal"/>
      </w:pPr>
      <w:r>
        <w:t>Para el desarrollo del proyecto lo primero que tuve que hacer es realizar una investigación sobre trabajos anteriores relacionados y qué ideas iba a querer implementar en mi proyecto. A continuación, tenía que elegir el lenguaje con el que quería trabajar y al tener unos conocimientos previos básicos de Python elegí este lenguaje.</w:t>
      </w:r>
      <w:r w:rsidR="00FA1D6F">
        <w:t xml:space="preserve"> Aun así, al principio del proyecto, tuve que profundizar sobre el estudio de este lenguaje y sobre los otros lenguajes también utilizados.</w:t>
      </w:r>
    </w:p>
    <w:p w14:paraId="2730E2A0" w14:textId="77777777" w:rsidR="00392CE9" w:rsidRDefault="00392CE9" w:rsidP="00392CE9">
      <w:pPr>
        <w:pStyle w:val="NormalPPrincipal"/>
      </w:pPr>
    </w:p>
    <w:p w14:paraId="57C17630" w14:textId="0BB30B48" w:rsidR="00392CE9" w:rsidRDefault="00392CE9" w:rsidP="00392CE9">
      <w:pPr>
        <w:pStyle w:val="Subseccionesconocimientos"/>
      </w:pPr>
      <w:r>
        <w:t>Sistema de registro</w:t>
      </w:r>
    </w:p>
    <w:p w14:paraId="328F599E" w14:textId="7F6E9E33" w:rsidR="00FA1D6F" w:rsidRDefault="00FA1D6F" w:rsidP="0046446D">
      <w:pPr>
        <w:pStyle w:val="NormalPPrincipal"/>
      </w:pPr>
      <w:r>
        <w:t>Lo primero que me pidieron los tutores fue la creación de una aplicación web sencilla desarrollada con el Framework de Flask, teniendo la opción de poder registrarse o iniciar sesión en mi aplicación.</w:t>
      </w:r>
      <w:r w:rsidR="00311A19">
        <w:t xml:space="preserve"> También,</w:t>
      </w:r>
      <w:r w:rsidR="007B2A4F">
        <w:t xml:space="preserve"> tenía que diseñar un prototipo del diseño final de mi aplicación web.</w:t>
      </w:r>
    </w:p>
    <w:p w14:paraId="5A10A756" w14:textId="77777777" w:rsidR="00392CE9" w:rsidRDefault="00392CE9" w:rsidP="0046446D">
      <w:pPr>
        <w:pStyle w:val="NormalPPrincipal"/>
      </w:pPr>
    </w:p>
    <w:p w14:paraId="0E5F595C" w14:textId="38DFB812" w:rsidR="00392CE9" w:rsidRDefault="00392CE9" w:rsidP="00392CE9">
      <w:pPr>
        <w:pStyle w:val="Subseccionesconocimientos"/>
      </w:pPr>
      <w:r>
        <w:t>Preguntas tipo tabla</w:t>
      </w:r>
    </w:p>
    <w:p w14:paraId="1D55301D" w14:textId="6A544B29" w:rsidR="007B2A4F" w:rsidRDefault="007B2A4F" w:rsidP="003F5285">
      <w:pPr>
        <w:pStyle w:val="NormalPPrincipal"/>
      </w:pPr>
      <w:r>
        <w:t xml:space="preserve">Para la creación de los diferentes algoritmos que ejecutasen los diferentes tipos de preguntas mis tutores decidieron que debía empezar por los problemas de tipo Tabla </w:t>
      </w:r>
      <w:r>
        <w:lastRenderedPageBreak/>
        <w:t>donde se realizan preguntas sobre los conocimientos principales del tema</w:t>
      </w:r>
      <w:r w:rsidR="003F5285">
        <w:t xml:space="preserve"> Seguimiento y control de proyectos.</w:t>
      </w:r>
    </w:p>
    <w:p w14:paraId="713F90B9" w14:textId="654555D1" w:rsidR="003F5285" w:rsidRDefault="003F5285" w:rsidP="003F5285">
      <w:pPr>
        <w:pStyle w:val="NormalPPrincipal"/>
      </w:pPr>
      <w:r>
        <w:t xml:space="preserve">Durante la realización de este algoritmo se plantearon nuevos problemas sobre la plataforma de Moodle. Tuve que hacer un estudio sobre la teoría de cuestionarios Moodle en términos de importación y exportación de ficheros, el tipo de preguntas que existen en los cuestionarios. Finalmente se tomó la decisión de realizar preguntas de tipo CLOZE que se adaptaba a las cuestiones que se querían crear. También, se eligió la extensión aceptada estandarizada por Moodle de los ficheros, XML. </w:t>
      </w:r>
      <w:r w:rsidRPr="003F5285">
        <w:t>El formato XML Format es un formato específico de Moodle, para importar y exportar preguntas a emplear con el Módulo de examen</w:t>
      </w:r>
      <w:r>
        <w:t xml:space="preserve">, </w:t>
      </w:r>
      <w:r w:rsidRPr="003F5285">
        <w:t xml:space="preserve">desarrollado dentro de la comunidad de Moodle, </w:t>
      </w:r>
      <w:r>
        <w:t>que</w:t>
      </w:r>
      <w:r w:rsidRPr="003F5285">
        <w:t xml:space="preserve"> puede ser soportado </w:t>
      </w:r>
      <w:r>
        <w:t>también por</w:t>
      </w:r>
      <w:r w:rsidRPr="003F5285">
        <w:t xml:space="preserve"> otros programas en mayor o menor grado.</w:t>
      </w:r>
      <w:r>
        <w:t xml:space="preserve"> </w:t>
      </w:r>
    </w:p>
    <w:p w14:paraId="301B1EC1" w14:textId="03FB04AD" w:rsidR="00392CE9" w:rsidRDefault="00392CE9" w:rsidP="003F5285">
      <w:pPr>
        <w:pStyle w:val="NormalPPrincipal"/>
      </w:pPr>
      <w:r>
        <w:t xml:space="preserve">Surgieron más problemas por haber enfocado mal el programa ya que se pensaba en un principio que se tenía que crear el fichero XML desde cero, pero es el programa el que tiene que recibir los diferentes argumentos como el </w:t>
      </w:r>
      <w:r w:rsidR="000133A9">
        <w:t>número</w:t>
      </w:r>
      <w:r>
        <w:t xml:space="preserve"> de preguntas o el rango de los diferentes valores, para que el propio programa codifique el código y cree el fichero con todas las preguntas aleatorias creadas.</w:t>
      </w:r>
    </w:p>
    <w:p w14:paraId="43119124" w14:textId="77777777" w:rsidR="00392CE9" w:rsidRDefault="00392CE9" w:rsidP="003F5285">
      <w:pPr>
        <w:pStyle w:val="NormalPPrincipal"/>
      </w:pPr>
    </w:p>
    <w:p w14:paraId="55C9F449" w14:textId="05B15050" w:rsidR="00392CE9" w:rsidRDefault="00392CE9" w:rsidP="00392CE9">
      <w:pPr>
        <w:pStyle w:val="Subseccionesconocimientos"/>
      </w:pPr>
      <w:r>
        <w:t>Preguntas tipo gráfico</w:t>
      </w:r>
    </w:p>
    <w:p w14:paraId="781D0BCF" w14:textId="69B982B3" w:rsidR="00392CE9" w:rsidRDefault="00392CE9" w:rsidP="00865B27">
      <w:pPr>
        <w:pStyle w:val="NormalPPrincipal"/>
      </w:pPr>
      <w:r>
        <w:t xml:space="preserve">Una vez terminado y comprendido como se realizan las preguntas tipo tabla, los tutores me pidieron la realización del resto de tipos de preguntas para poder realizar un </w:t>
      </w:r>
      <w:r w:rsidR="00B1063B">
        <w:t xml:space="preserve">cuestionario completo. </w:t>
      </w:r>
      <w:r w:rsidR="00865B27">
        <w:t xml:space="preserve">Para ello debía comprender los paquetes disponibles de Python que crean gráficos dinámicos. Cuando creaba las imágenes de los gráficos ocupaban una gran cantidad de memoria que hacían de la aplicación web más lenta por la que se tuvo que mejorar el código para que una vez obtenido. También se tuvo que implementar en este algoritmo métodos que convirtiesen la imagen de un arreglo de </w:t>
      </w:r>
      <w:proofErr w:type="spellStart"/>
      <w:r w:rsidR="00865B27" w:rsidRPr="000133A9">
        <w:rPr>
          <w:i/>
          <w:iCs/>
        </w:rPr>
        <w:t>NumPy</w:t>
      </w:r>
      <w:proofErr w:type="spellEnd"/>
      <w:r w:rsidR="00865B27">
        <w:t xml:space="preserve"> a un objeto de imagen de PIL, que guardase el gráfico en un objeto </w:t>
      </w:r>
      <w:proofErr w:type="spellStart"/>
      <w:r w:rsidR="00865B27" w:rsidRPr="000133A9">
        <w:rPr>
          <w:i/>
          <w:iCs/>
        </w:rPr>
        <w:t>BytesIO</w:t>
      </w:r>
      <w:proofErr w:type="spellEnd"/>
      <w:r w:rsidR="00865B27" w:rsidRPr="000133A9">
        <w:rPr>
          <w:i/>
          <w:iCs/>
        </w:rPr>
        <w:t xml:space="preserve"> </w:t>
      </w:r>
      <w:r w:rsidR="00865B27">
        <w:t>y finalmente codificase la gráfica en base64 para conseguir la línea de texto y Moodle pudiese leer y visualizar correctamente cada imagen.</w:t>
      </w:r>
    </w:p>
    <w:p w14:paraId="5F7DFB2D" w14:textId="633CE7A4" w:rsidR="00FA1D6F" w:rsidRDefault="00FA1D6F" w:rsidP="0046446D">
      <w:pPr>
        <w:pStyle w:val="NormalPPrincipal"/>
      </w:pPr>
      <w:r>
        <w:t xml:space="preserve"> </w:t>
      </w:r>
    </w:p>
    <w:p w14:paraId="423EDC52" w14:textId="207EE72D" w:rsidR="00865B27" w:rsidRDefault="00865B27" w:rsidP="00865B27">
      <w:pPr>
        <w:pStyle w:val="Subseccionesconocimientos"/>
      </w:pPr>
      <w:r>
        <w:t>Aplicación funcional</w:t>
      </w:r>
    </w:p>
    <w:p w14:paraId="6AF2D4B5" w14:textId="4EB255F3" w:rsidR="00FA1D6F" w:rsidRDefault="00865B27" w:rsidP="00865B27">
      <w:pPr>
        <w:pStyle w:val="NormalPPrincipal"/>
      </w:pPr>
      <w:r>
        <w:t xml:space="preserve">Finalmente, una vez completado todos los algoritmos ya </w:t>
      </w:r>
      <w:r w:rsidR="002F069F">
        <w:t xml:space="preserve">podía realizar la tarea principal de este proyecto, desarrollar una aplicación web funcional. </w:t>
      </w:r>
    </w:p>
    <w:p w14:paraId="2A111EDB" w14:textId="69EE99F6" w:rsidR="002F069F" w:rsidRDefault="002F069F" w:rsidP="00865B27">
      <w:pPr>
        <w:pStyle w:val="NormalPPrincipal"/>
      </w:pPr>
      <w:r>
        <w:t xml:space="preserve">Estando desarrollado en Python, tuve claro desde un principio desarrollar la aplicación web en el Framework de Flask, debido a la fácil integración al basarse en la misma tecnología. </w:t>
      </w:r>
    </w:p>
    <w:p w14:paraId="7700B91B" w14:textId="0AF5E681" w:rsidR="001168CE" w:rsidRDefault="002F069F" w:rsidP="001168CE">
      <w:pPr>
        <w:pStyle w:val="NormalPPrincipal"/>
      </w:pPr>
      <w:r>
        <w:t xml:space="preserve">Al </w:t>
      </w:r>
      <w:r w:rsidR="001F1C64">
        <w:t>cre</w:t>
      </w:r>
      <w:r>
        <w:t>ar</w:t>
      </w:r>
      <w:r w:rsidR="001F1C64">
        <w:t xml:space="preserve"> un nuevo proyecto en Visual Studio </w:t>
      </w:r>
      <w:r>
        <w:t>Code creé</w:t>
      </w:r>
      <w:r w:rsidR="00AA301D">
        <w:t xml:space="preserve"> </w:t>
      </w:r>
      <w:r>
        <w:t>diferentes</w:t>
      </w:r>
      <w:r w:rsidR="00AA301D">
        <w:t xml:space="preserve"> referenci</w:t>
      </w:r>
      <w:r>
        <w:t>as de los ficheros CSS y J</w:t>
      </w:r>
      <w:r w:rsidR="00AA301D">
        <w:t>a</w:t>
      </w:r>
      <w:r>
        <w:t>vaScript</w:t>
      </w:r>
      <w:r w:rsidR="00AA301D">
        <w:t xml:space="preserve"> de manera que pudiera reutilizar el </w:t>
      </w:r>
      <w:r>
        <w:t xml:space="preserve">mismo </w:t>
      </w:r>
      <w:r w:rsidR="00AA301D">
        <w:t xml:space="preserve">código de </w:t>
      </w:r>
      <w:r>
        <w:t xml:space="preserve">las diferentes páginas web de mi aplicación </w:t>
      </w:r>
      <w:r w:rsidR="00AA301D">
        <w:t>evita</w:t>
      </w:r>
      <w:r>
        <w:t xml:space="preserve">ndo </w:t>
      </w:r>
      <w:r w:rsidR="00AA301D">
        <w:t>código duplicado.</w:t>
      </w:r>
      <w:r w:rsidR="004A057E">
        <w:t xml:space="preserve"> </w:t>
      </w:r>
    </w:p>
    <w:p w14:paraId="7A083407" w14:textId="08D5840F" w:rsidR="002F069F" w:rsidRDefault="002F069F" w:rsidP="001168CE">
      <w:pPr>
        <w:pStyle w:val="NormalPPrincipal"/>
      </w:pPr>
      <w:r>
        <w:lastRenderedPageBreak/>
        <w:t xml:space="preserve">Para cada página se estuvo tomando decisiones sobre el orden de las páginas y que información y funcionalidad quería que tuviesen cada una de ellas, complicándose en algunos botones que tenían que realizar varias funciones como validar formularios, redireccionar a otra página y saltar una alerta si algún campo está incompleto o mal escrito. Para ello me apoye en el lenguaje de JavaScript </w:t>
      </w:r>
      <w:r w:rsidR="00BB4A25">
        <w:t>que me permitía crear clases que realizasen todas estas características.</w:t>
      </w:r>
    </w:p>
    <w:p w14:paraId="35218997" w14:textId="77777777" w:rsidR="00BB4A25" w:rsidRDefault="00BB4A25" w:rsidP="001168CE">
      <w:pPr>
        <w:pStyle w:val="NormalPPrincipal"/>
      </w:pPr>
    </w:p>
    <w:p w14:paraId="17CC7BBF" w14:textId="394777F9" w:rsidR="002F069F" w:rsidRDefault="00BB4A25" w:rsidP="00BB4A25">
      <w:pPr>
        <w:pStyle w:val="Subseccionesconocimientos"/>
      </w:pPr>
      <w:r>
        <w:t>Responsive y globalización</w:t>
      </w:r>
    </w:p>
    <w:p w14:paraId="072623BF" w14:textId="15F08031" w:rsidR="00BB4A25" w:rsidRDefault="00BB4A25" w:rsidP="001168CE">
      <w:pPr>
        <w:pStyle w:val="NormalPPrincipal"/>
      </w:pPr>
      <w:r>
        <w:t>Otro de los puntos importantes que los tutores querían que hiciese era el d</w:t>
      </w:r>
      <w:r w:rsidRPr="00BB4A25">
        <w:t>iseño web adaptable</w:t>
      </w:r>
      <w:r>
        <w:t xml:space="preserve"> y globalización de la aplicación web. </w:t>
      </w:r>
    </w:p>
    <w:p w14:paraId="32D1BA6A" w14:textId="5777AB6A" w:rsidR="00BB4A25" w:rsidRDefault="00BB4A25" w:rsidP="001168CE">
      <w:pPr>
        <w:pStyle w:val="NormalPPrincipal"/>
      </w:pPr>
      <w:r>
        <w:t>Para el responsive tras informarme sobre las diferentes opciones decidí usar B</w:t>
      </w:r>
      <w:r w:rsidRPr="00BB4A25">
        <w:t>ootstrap</w:t>
      </w:r>
      <w:r>
        <w:t xml:space="preserve">, </w:t>
      </w:r>
      <w:r w:rsidRPr="00BB4A25">
        <w:t xml:space="preserve">una biblioteca multiplataforma </w:t>
      </w:r>
      <w:r>
        <w:t>con</w:t>
      </w:r>
      <w:r w:rsidRPr="00BB4A25">
        <w:t xml:space="preserve"> herramientas de código abierto para diseño de sitios y aplicaciones web</w:t>
      </w:r>
      <w:r>
        <w:t>, que, aunque está diseñado para utilizarse en entornos con lenguaje JavaScript también es compatible con Python. Al utilizar</w:t>
      </w:r>
      <w:r w:rsidR="0003391F">
        <w:t xml:space="preserve"> diferentes paquetes base que proporcionaba Bootstrap creaban errores de incompatibilidad que fueron solucionados utilizando la misma versión, la cuatro.</w:t>
      </w:r>
    </w:p>
    <w:p w14:paraId="54225171" w14:textId="2909391D" w:rsidR="0003391F" w:rsidRDefault="0003391F" w:rsidP="001168CE">
      <w:pPr>
        <w:pStyle w:val="NormalPPrincipal"/>
      </w:pPr>
      <w:r>
        <w:t xml:space="preserve">Para la globalización de la aplicación web se intentó usar el API de </w:t>
      </w:r>
      <w:proofErr w:type="spellStart"/>
      <w:r>
        <w:t>DeepL</w:t>
      </w:r>
      <w:proofErr w:type="spellEnd"/>
      <w:r>
        <w:t xml:space="preserve"> </w:t>
      </w:r>
      <w:proofErr w:type="spellStart"/>
      <w:r w:rsidRPr="0003391F">
        <w:t>translator</w:t>
      </w:r>
      <w:proofErr w:type="spellEnd"/>
      <w:r>
        <w:t xml:space="preserve"> para que encontrase las partes de solo texto y las tradujera a cualquier idioma, pero el paquete oficial que usa con Python no permitía esta característica y el autor de esta herramienta no contestó a los correos. También se intentó implementar el paquete de Flask-Babel, pero ni aun configurándolo y teniendo la última versión de este, se pudo implementar correctamente ya que en localhost aparecían varios errores. </w:t>
      </w:r>
    </w:p>
    <w:p w14:paraId="68682CA0" w14:textId="79D2EE2F" w:rsidR="0003391F" w:rsidRDefault="0003391F" w:rsidP="001168CE">
      <w:pPr>
        <w:pStyle w:val="NormalPPrincipal"/>
      </w:pPr>
      <w:r>
        <w:t xml:space="preserve">Finalmente se optó por utilizar JSON y añadir una variable a los diferentes algoritmos de Python </w:t>
      </w:r>
      <w:r w:rsidR="00A0694F">
        <w:t>que,</w:t>
      </w:r>
      <w:r>
        <w:t xml:space="preserve"> dependiendo del idioma seleccionado con los botones de la aplicación, </w:t>
      </w:r>
      <w:r w:rsidR="00A0694F">
        <w:t xml:space="preserve">traduzca toda la web al español o inglés y genere el fichero XML en el idioma indicado. </w:t>
      </w:r>
    </w:p>
    <w:p w14:paraId="4237E8B4" w14:textId="77777777" w:rsidR="00A0694F" w:rsidRDefault="00A0694F" w:rsidP="001168CE">
      <w:pPr>
        <w:pStyle w:val="NormalPPrincipal"/>
      </w:pPr>
    </w:p>
    <w:p w14:paraId="78C69DA7" w14:textId="61266E9A" w:rsidR="00A0694F" w:rsidRDefault="00A0694F" w:rsidP="00A0694F">
      <w:pPr>
        <w:pStyle w:val="Subseccionesconocimientos"/>
      </w:pPr>
      <w:r>
        <w:t>Despliegue</w:t>
      </w:r>
    </w:p>
    <w:p w14:paraId="42CD0BFE" w14:textId="77777777" w:rsidR="00A0694F" w:rsidRDefault="00A0694F" w:rsidP="00A0694F">
      <w:pPr>
        <w:pStyle w:val="NormalPPrincipal"/>
      </w:pPr>
      <w:r>
        <w:t xml:space="preserve">Por último, la última indicación de los tutores es el despliegue de la aplicación tanto en localhost como en remoto. </w:t>
      </w:r>
    </w:p>
    <w:p w14:paraId="7C19E0FB" w14:textId="7F1D3FF8" w:rsidR="00BB4A25" w:rsidRDefault="00A0694F" w:rsidP="00A0694F">
      <w:pPr>
        <w:pStyle w:val="NormalPPrincipal"/>
      </w:pPr>
      <w:r>
        <w:t>Para localhost se ha utilizado un entorno virtual en Visual Studio Code con el Framework de Flask, activando el modo depuración y permitiendo indicar el puerto donde deseo que se ejecute la aplicación.</w:t>
      </w:r>
    </w:p>
    <w:p w14:paraId="54579652" w14:textId="716AE057" w:rsidR="00A0694F" w:rsidRDefault="00A0694F" w:rsidP="00786688">
      <w:pPr>
        <w:pStyle w:val="NormalPPrincipal"/>
      </w:pPr>
      <w:r>
        <w:t xml:space="preserve">Para </w:t>
      </w:r>
      <w:r w:rsidR="00FB2CEC">
        <w:t>remoto se ha decidido utilizar</w:t>
      </w:r>
      <w:r w:rsidR="00B3687F">
        <w:t xml:space="preserve"> Heroku que, aunque es de pago si no eres estudiantes, cumple con todos los requisitos necesarios para mi aplicación web, teniendo solo que cambiar la configuración de los programas de Python e</w:t>
      </w:r>
      <w:r w:rsidR="00B3687F" w:rsidRPr="00B3687F">
        <w:t>stablec</w:t>
      </w:r>
      <w:r w:rsidR="00B3687F">
        <w:t>iendo</w:t>
      </w:r>
      <w:r w:rsidR="00B3687F" w:rsidRPr="00B3687F">
        <w:t xml:space="preserve"> el backend a </w:t>
      </w:r>
      <w:proofErr w:type="spellStart"/>
      <w:r w:rsidR="00B3687F" w:rsidRPr="000133A9">
        <w:rPr>
          <w:i/>
          <w:iCs/>
        </w:rPr>
        <w:t>Agg</w:t>
      </w:r>
      <w:proofErr w:type="spellEnd"/>
      <w:r w:rsidR="00B3687F">
        <w:t>.</w:t>
      </w:r>
      <w:r w:rsidR="00786688">
        <w:t xml:space="preserve"> También han sido necesarios la creación de los </w:t>
      </w:r>
      <w:r w:rsidR="00D56FF7">
        <w:t>ficheros Requirements.txt</w:t>
      </w:r>
      <w:r w:rsidR="00786688">
        <w:t xml:space="preserve">, Runtime.txt y </w:t>
      </w:r>
      <w:proofErr w:type="spellStart"/>
      <w:r w:rsidR="00786688" w:rsidRPr="000133A9">
        <w:rPr>
          <w:i/>
          <w:iCs/>
        </w:rPr>
        <w:t>Procfile</w:t>
      </w:r>
      <w:proofErr w:type="spellEnd"/>
      <w:r w:rsidR="00786688">
        <w:t xml:space="preserve"> para que la aplicación de Heroku funcione </w:t>
      </w:r>
      <w:r w:rsidR="00786688">
        <w:lastRenderedPageBreak/>
        <w:t>correctamente.</w:t>
      </w:r>
    </w:p>
    <w:p w14:paraId="625EBA33" w14:textId="77777777" w:rsidR="00781D30" w:rsidRDefault="00781D30" w:rsidP="00786688">
      <w:pPr>
        <w:pStyle w:val="NormalPPrincipal"/>
        <w:ind w:firstLine="0"/>
      </w:pPr>
    </w:p>
    <w:p w14:paraId="1B860013" w14:textId="3F904158" w:rsidR="008C1C79" w:rsidRDefault="00B3687F" w:rsidP="00022572">
      <w:pPr>
        <w:pStyle w:val="Titulo2Principal"/>
        <w:numPr>
          <w:ilvl w:val="1"/>
          <w:numId w:val="15"/>
        </w:numPr>
        <w:ind w:left="720"/>
      </w:pPr>
      <w:bookmarkStart w:id="101" w:name="_Toc138438262"/>
      <w:r>
        <w:t>Problemas surgidos</w:t>
      </w:r>
      <w:bookmarkEnd w:id="101"/>
    </w:p>
    <w:p w14:paraId="58B0592D" w14:textId="306F8976" w:rsidR="007D17D7" w:rsidRDefault="00F639D0" w:rsidP="00BD6ABE">
      <w:pPr>
        <w:pStyle w:val="NormalPPrincipal"/>
      </w:pPr>
      <w:r>
        <w:t xml:space="preserve">Durante </w:t>
      </w:r>
      <w:r w:rsidR="00B3687F">
        <w:t xml:space="preserve">la realización de este proyecto han surgido varios problemas y se han solucionado explicados en el punto anterior. También el problema principal ha sido </w:t>
      </w:r>
      <w:r w:rsidR="00BD6ABE">
        <w:t>en la creación de gráficos dinámicos causando varios errores de compatibilidad.</w:t>
      </w:r>
      <w:r w:rsidR="00786688">
        <w:t xml:space="preserve"> </w:t>
      </w:r>
    </w:p>
    <w:p w14:paraId="58B0592E" w14:textId="77777777" w:rsidR="007D17D7" w:rsidRDefault="007D17D7">
      <w:pPr>
        <w:pStyle w:val="Textoindependiente"/>
        <w:rPr>
          <w:sz w:val="25"/>
        </w:rPr>
      </w:pPr>
    </w:p>
    <w:p w14:paraId="58B05930" w14:textId="75511722" w:rsidR="007D17D7" w:rsidRDefault="007D17D7" w:rsidP="008E11E9">
      <w:pPr>
        <w:pStyle w:val="Textoindependiente"/>
        <w:spacing w:before="1"/>
        <w:ind w:right="37"/>
        <w:sectPr w:rsidR="007D17D7" w:rsidSect="006002C1">
          <w:headerReference w:type="even" r:id="rId207"/>
          <w:headerReference w:type="default" r:id="rId208"/>
          <w:footerReference w:type="even" r:id="rId209"/>
          <w:footerReference w:type="default" r:id="rId210"/>
          <w:headerReference w:type="first" r:id="rId211"/>
          <w:footerReference w:type="first" r:id="rId212"/>
          <w:pgSz w:w="11910" w:h="16840"/>
          <w:pgMar w:top="1417" w:right="1701" w:bottom="1417" w:left="1701" w:header="0" w:footer="0" w:gutter="0"/>
          <w:cols w:space="720"/>
          <w:titlePg/>
          <w:docGrid w:linePitch="299"/>
        </w:sectPr>
      </w:pPr>
    </w:p>
    <w:p w14:paraId="58B05931" w14:textId="0D603AE2" w:rsidR="007D17D7" w:rsidRDefault="00305FB0">
      <w:pPr>
        <w:pStyle w:val="Textoindependiente"/>
        <w:spacing w:before="3"/>
        <w:rPr>
          <w:sz w:val="11"/>
        </w:rPr>
      </w:pPr>
      <w:r>
        <w:rPr>
          <w:noProof/>
        </w:rPr>
        <w:lastRenderedPageBreak/>
        <mc:AlternateContent>
          <mc:Choice Requires="wps">
            <w:drawing>
              <wp:anchor distT="0" distB="0" distL="0" distR="0" simplePos="0" relativeHeight="251677184" behindDoc="1" locked="0" layoutInCell="1" allowOverlap="1" wp14:anchorId="58B059B5" wp14:editId="69B66FAD">
                <wp:simplePos x="0" y="0"/>
                <wp:positionH relativeFrom="page">
                  <wp:posOffset>1438946</wp:posOffset>
                </wp:positionH>
                <wp:positionV relativeFrom="paragraph">
                  <wp:posOffset>-10532</wp:posOffset>
                </wp:positionV>
                <wp:extent cx="4669155" cy="1270"/>
                <wp:effectExtent l="0" t="0" r="0" b="0"/>
                <wp:wrapTopAndBottom/>
                <wp:docPr id="33" name="Forma libre: forma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A1CD61" id="Forma libre: forma 33" o:spid="_x0000_s1026" style="position:absolute;margin-left:113.3pt;margin-top:-.85pt;width:367.65pt;height:.1pt;z-index:-2516392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" path="m,l7352,e" filled="f" strokeweight=".14042mm">
                <v:path arrowok="t" o:connecttype="custom" o:connectlocs="0,0;4668520,0" o:connectangles="0,0"/>
                <w10:wrap type="topAndBottom" anchorx="page"/>
              </v:shape>
            </w:pict>
          </mc:Fallback>
        </mc:AlternateContent>
      </w:r>
    </w:p>
    <w:p w14:paraId="58B05932" w14:textId="7083B13E" w:rsidR="007D17D7" w:rsidRPr="00CA0625" w:rsidRDefault="00857EC1">
      <w:pPr>
        <w:pStyle w:val="Ttulo1"/>
        <w:rPr>
          <w:rFonts w:ascii="LM Sans 10" w:hAnsi="LM Sans 10"/>
        </w:rPr>
      </w:pPr>
      <w:bookmarkStart w:id="102" w:name="Trabajos_relacionados"/>
      <w:bookmarkStart w:id="103" w:name="_bookmark14"/>
      <w:bookmarkStart w:id="104" w:name="_Toc107521298"/>
      <w:bookmarkStart w:id="105" w:name="_Toc107521891"/>
      <w:bookmarkStart w:id="106" w:name="_Toc138438263"/>
      <w:bookmarkEnd w:id="102"/>
      <w:bookmarkEnd w:id="103"/>
      <w:r w:rsidRPr="00CA0625">
        <w:rPr>
          <w:rFonts w:ascii="LM Sans 10" w:hAnsi="LM Sans 10"/>
          <w:spacing w:val="-2"/>
        </w:rPr>
        <w:t>Trabajos</w:t>
      </w:r>
      <w:r w:rsidRPr="00CA0625">
        <w:rPr>
          <w:rFonts w:ascii="LM Sans 10" w:hAnsi="LM Sans 10"/>
          <w:spacing w:val="-26"/>
        </w:rPr>
        <w:t xml:space="preserve"> </w:t>
      </w:r>
      <w:r w:rsidRPr="00CA0625">
        <w:rPr>
          <w:rFonts w:ascii="LM Sans 10" w:hAnsi="LM Sans 10"/>
          <w:spacing w:val="-2"/>
        </w:rPr>
        <w:t>relacionados</w:t>
      </w:r>
      <w:bookmarkEnd w:id="104"/>
      <w:bookmarkEnd w:id="105"/>
      <w:bookmarkEnd w:id="106"/>
    </w:p>
    <w:p w14:paraId="58B05933" w14:textId="5CFBA0E6" w:rsidR="007D17D7" w:rsidRDefault="000133A9">
      <w:pPr>
        <w:pStyle w:val="Textoindependiente"/>
        <w:spacing w:before="6"/>
        <w:rPr>
          <w:rFonts w:ascii="Trebuchet MS"/>
          <w:b/>
          <w:sz w:val="20"/>
        </w:rPr>
      </w:pPr>
      <w:r>
        <w:pict w14:anchorId="58B059B5">
          <v:shape id="docshape1112" o:spid="_x0000_s2052" style="position:absolute;margin-left:112.85pt;margin-top:13.15pt;width:367.65pt;height:.1pt;z-index:-15718912;mso-wrap-distance-left:0;mso-wrap-distance-right:0;mso-position-horizontal-relative:page" coordorigin="2257,263" coordsize="7353,0" path="m2257,263r7352,e" filled="f" strokeweight=".14042mm">
            <v:path arrowok="t"/>
            <w10:wrap type="topAndBottom" anchorx="page"/>
          </v:shape>
        </w:pict>
      </w:r>
    </w:p>
    <w:p w14:paraId="58B05934" w14:textId="560C9443" w:rsidR="007D17D7" w:rsidRDefault="007D17D7">
      <w:pPr>
        <w:pStyle w:val="Textoindependiente"/>
        <w:rPr>
          <w:rFonts w:ascii="Trebuchet MS"/>
          <w:b/>
          <w:sz w:val="20"/>
        </w:rPr>
      </w:pPr>
    </w:p>
    <w:p w14:paraId="58B05935" w14:textId="30F6F6A1" w:rsidR="007D17D7" w:rsidRDefault="007D17D7">
      <w:pPr>
        <w:pStyle w:val="Textoindependiente"/>
        <w:rPr>
          <w:rFonts w:ascii="Trebuchet MS"/>
          <w:b/>
          <w:sz w:val="20"/>
        </w:rPr>
      </w:pPr>
    </w:p>
    <w:p w14:paraId="58B05936" w14:textId="50665AC7" w:rsidR="007D17D7" w:rsidRDefault="007D17D7">
      <w:pPr>
        <w:pStyle w:val="Textoindependiente"/>
        <w:rPr>
          <w:rFonts w:ascii="Trebuchet MS"/>
          <w:b/>
          <w:sz w:val="20"/>
        </w:rPr>
      </w:pPr>
    </w:p>
    <w:p w14:paraId="58B05937" w14:textId="0DF540EB" w:rsidR="007D17D7" w:rsidRDefault="00A56DEF" w:rsidP="002C090F">
      <w:pPr>
        <w:pStyle w:val="NormalPPrincipal"/>
      </w:pPr>
      <w:r>
        <w:rPr>
          <w:spacing w:val="-2"/>
        </w:rPr>
        <w:t xml:space="preserve">En este apartado se </w:t>
      </w:r>
      <w:r w:rsidR="00786688">
        <w:rPr>
          <w:spacing w:val="-2"/>
        </w:rPr>
        <w:t xml:space="preserve">explicarán </w:t>
      </w:r>
      <w:r w:rsidR="006672B6">
        <w:rPr>
          <w:spacing w:val="-2"/>
        </w:rPr>
        <w:t>otros</w:t>
      </w:r>
      <w:r>
        <w:rPr>
          <w:spacing w:val="-2"/>
        </w:rPr>
        <w:t xml:space="preserve"> trabajos</w:t>
      </w:r>
      <w:r w:rsidR="00145217">
        <w:rPr>
          <w:spacing w:val="-2"/>
        </w:rPr>
        <w:t xml:space="preserve"> relacionados con </w:t>
      </w:r>
      <w:r w:rsidR="00786688">
        <w:rPr>
          <w:spacing w:val="-2"/>
        </w:rPr>
        <w:t>este</w:t>
      </w:r>
      <w:r w:rsidR="00145217">
        <w:rPr>
          <w:spacing w:val="-2"/>
        </w:rPr>
        <w:t xml:space="preserve"> proyecto. </w:t>
      </w:r>
      <w:r w:rsidR="00786688">
        <w:rPr>
          <w:spacing w:val="-2"/>
        </w:rPr>
        <w:t xml:space="preserve">Tras hacer una búsqueda, podemos encontrar una gran cantidad de trabajos con una premisa </w:t>
      </w:r>
      <w:r w:rsidR="00292707">
        <w:rPr>
          <w:spacing w:val="-2"/>
        </w:rPr>
        <w:t>similar,</w:t>
      </w:r>
      <w:r w:rsidR="00786688">
        <w:rPr>
          <w:spacing w:val="-2"/>
        </w:rPr>
        <w:t xml:space="preserve"> </w:t>
      </w:r>
      <w:r w:rsidR="00292707">
        <w:rPr>
          <w:spacing w:val="-2"/>
        </w:rPr>
        <w:t xml:space="preserve">pero de diferentes asignaturas o temas y </w:t>
      </w:r>
      <w:r w:rsidR="00786688">
        <w:rPr>
          <w:spacing w:val="-2"/>
        </w:rPr>
        <w:t>ninguno utilizando Python.</w:t>
      </w:r>
    </w:p>
    <w:p w14:paraId="58B05938" w14:textId="77777777" w:rsidR="007D17D7" w:rsidRDefault="007D17D7" w:rsidP="00F06D50">
      <w:pPr>
        <w:pStyle w:val="NormalPPrincipal"/>
      </w:pPr>
    </w:p>
    <w:p w14:paraId="721F1501" w14:textId="270C8632" w:rsidR="00F06D50" w:rsidRDefault="00621B5D" w:rsidP="00022572">
      <w:pPr>
        <w:pStyle w:val="Titulo2Principal"/>
        <w:numPr>
          <w:ilvl w:val="1"/>
          <w:numId w:val="19"/>
        </w:numPr>
        <w:ind w:left="720"/>
      </w:pPr>
      <w:bookmarkStart w:id="107" w:name="_Toc138438264"/>
      <w:r>
        <w:t>PLQUIZ</w:t>
      </w:r>
      <w:r w:rsidR="00786688" w:rsidRPr="00786688">
        <w:t>:</w:t>
      </w:r>
      <w:bookmarkEnd w:id="107"/>
      <w:r w:rsidR="00786688" w:rsidRPr="00786688">
        <w:t xml:space="preserve"> </w:t>
      </w:r>
    </w:p>
    <w:p w14:paraId="0FBE9F3E" w14:textId="539C931B" w:rsidR="00F06D50" w:rsidRDefault="00621B5D" w:rsidP="00786688">
      <w:pPr>
        <w:pStyle w:val="NormalPPrincipal"/>
      </w:pPr>
      <w:r>
        <w:t xml:space="preserve">PLQUIZ </w:t>
      </w:r>
      <w:r w:rsidRPr="00621B5D">
        <w:t>es una aplicación que permite generar cuestionarios sobre el uso de algoritmos de análisis léxico. Los cuestionarios se presentan en formato compatible con Moodle o preparados para imprimir, incluyendo imágenes de alta resolución utilizando gráficos vectoriales. Los ejercicios pueden generarse a partir de una expresión regular dada o de manera automática, utilizando algoritmos de búsqueda aleatoria y genéticos.</w:t>
      </w:r>
      <w:r w:rsidR="0072465E">
        <w:t xml:space="preserve">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1aia91IL","properties":{"formattedCitation":"[17]","plainCitation":"[17]","noteIndex":0},"citationItems":[{"id":33,"uris":["http://zotero.org/users/11172637/items/IYIPQZ8Z"],"itemData":{"id":33,"type":"webpage","title":"PLQuiz by RobertoIA","URL":"http://robertoia.github.io/PLQuiz/","accessed":{"date-parts":[["2023",6,22]]}}}],"schema":"https://github.com/citation-style-language/schema/raw/master/csl-citation.json"} </w:instrText>
        </w:r>
        <w:r w:rsidRPr="00C03AFE">
          <w:rPr>
            <w:rStyle w:val="Hipervnculo"/>
            <w:color w:val="FF0000"/>
          </w:rPr>
          <w:fldChar w:fldCharType="separate"/>
        </w:r>
        <w:r w:rsidR="00C03AFE" w:rsidRPr="00C03AFE">
          <w:rPr>
            <w:color w:val="FF0000"/>
          </w:rPr>
          <w:t>[17]</w:t>
        </w:r>
        <w:r w:rsidRPr="00C03AFE">
          <w:rPr>
            <w:rStyle w:val="Hipervnculo"/>
            <w:color w:val="FF0000"/>
          </w:rPr>
          <w:fldChar w:fldCharType="end"/>
        </w:r>
      </w:hyperlink>
    </w:p>
    <w:p w14:paraId="1537F8EC" w14:textId="2F43D0D1" w:rsidR="00621B5D" w:rsidRDefault="00621B5D" w:rsidP="00786688">
      <w:pPr>
        <w:pStyle w:val="NormalPPrincipal"/>
      </w:pPr>
      <w:r>
        <w:t>Este trabajo utiliza también la codificación de las imágenes en formato de cadena de texto de 64 bits para un documento XML.</w:t>
      </w:r>
    </w:p>
    <w:p w14:paraId="4AC52159" w14:textId="77777777" w:rsidR="001708FB" w:rsidRDefault="001708FB" w:rsidP="00F06D50">
      <w:pPr>
        <w:pStyle w:val="NormalPPrincipal"/>
      </w:pPr>
    </w:p>
    <w:p w14:paraId="300113CB" w14:textId="300CA12A" w:rsidR="00F06D50" w:rsidRDefault="00FA2924" w:rsidP="00022572">
      <w:pPr>
        <w:pStyle w:val="Titulo2Principal"/>
        <w:numPr>
          <w:ilvl w:val="1"/>
          <w:numId w:val="19"/>
        </w:numPr>
        <w:ind w:left="720"/>
      </w:pPr>
      <w:bookmarkStart w:id="108" w:name="_Toc138438265"/>
      <w:r w:rsidRPr="00FA2924">
        <w:t>TFGII-Quiz-Grafos</w:t>
      </w:r>
      <w:bookmarkEnd w:id="108"/>
    </w:p>
    <w:p w14:paraId="7AA56BC9" w14:textId="74B6A49F" w:rsidR="00F06D50" w:rsidRDefault="00FA2924" w:rsidP="00F06D50">
      <w:pPr>
        <w:pStyle w:val="NormalPPrincipal"/>
      </w:pPr>
      <w:r>
        <w:t>TFGII-Quiz-Grafos es una aplicación de escritorio que permite generar cuestionarios sobre los algoritmos de Prim y Dijkstra, generando gráficos dinámicos para realizar una clasificación topológica, recorrido en anchura y recorrido en profundidad.</w:t>
      </w:r>
      <w:r w:rsidR="0072465E">
        <w:t xml:space="preserve">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q8wYAeZc","properties":{"formattedCitation":"[18]","plainCitation":"[18]","noteIndex":0},"citationItems":[{"id":37,"uris":["http://zotero.org/users/11172637/items/Q26DKE4J"],"itemData":{"id":37,"type":"software","abstract":"Trabajo de Fin de Grado. Grafos.","genre":"Java","note":"original-date: 2015-02-28T10:07:24Z","source":"GitHub","title":"jorgealonsomar/TFGII-Quiz-Grafos","URL":"https://github.com/jorgealonsomar/TFGII-Quiz-Grafos","author":[{"family":"jorgealonsomar","given":""}],"accessed":{"date-parts":[["2023",6,22]]},"issued":{"date-parts":[["2015",6,29]]}}}],"schema":"https://github.com/citation-style-language/schema/raw/master/csl-citation.json"} </w:instrText>
        </w:r>
        <w:r w:rsidRPr="00C03AFE">
          <w:rPr>
            <w:rStyle w:val="Hipervnculo"/>
            <w:color w:val="FF0000"/>
          </w:rPr>
          <w:fldChar w:fldCharType="separate"/>
        </w:r>
        <w:r w:rsidR="00C03AFE" w:rsidRPr="00C03AFE">
          <w:rPr>
            <w:color w:val="FF0000"/>
          </w:rPr>
          <w:t>[18]</w:t>
        </w:r>
        <w:r w:rsidRPr="00C03AFE">
          <w:rPr>
            <w:rStyle w:val="Hipervnculo"/>
            <w:color w:val="FF0000"/>
          </w:rPr>
          <w:fldChar w:fldCharType="end"/>
        </w:r>
      </w:hyperlink>
    </w:p>
    <w:p w14:paraId="6037C1DD" w14:textId="520CB96B" w:rsidR="00FA2924" w:rsidRDefault="00FA2924" w:rsidP="00F06D50">
      <w:pPr>
        <w:pStyle w:val="NormalPPrincipal"/>
      </w:pPr>
      <w:r>
        <w:t>Este trabajo ha ayudado a la creación de las preguntas indicando el valor las variables y utilizando algoritmos que necesitan grafos visuales dinámicos</w:t>
      </w:r>
      <w:r w:rsidR="00A0311B">
        <w:t xml:space="preserve"> para cada pregunta. También permite la funcionalidad de generar y exportar preguntas o si ya </w:t>
      </w:r>
      <w:r w:rsidR="00A0311B">
        <w:lastRenderedPageBreak/>
        <w:t>están creadas, importar preguntas.</w:t>
      </w:r>
    </w:p>
    <w:p w14:paraId="34A119BC" w14:textId="77777777" w:rsidR="001708FB" w:rsidRPr="00F06D50" w:rsidRDefault="001708FB" w:rsidP="00F06D50">
      <w:pPr>
        <w:pStyle w:val="NormalPPrincipal"/>
      </w:pPr>
    </w:p>
    <w:p w14:paraId="2543EFDA" w14:textId="52FADC84" w:rsidR="006F29BC" w:rsidRDefault="00A0311B" w:rsidP="00F401F0">
      <w:pPr>
        <w:pStyle w:val="Titulo2Principal"/>
        <w:numPr>
          <w:ilvl w:val="1"/>
          <w:numId w:val="19"/>
        </w:numPr>
        <w:ind w:left="720"/>
      </w:pPr>
      <w:bookmarkStart w:id="109" w:name="_Toc138438266"/>
      <w:r>
        <w:t>AssoQuiz-Generator</w:t>
      </w:r>
      <w:bookmarkEnd w:id="109"/>
    </w:p>
    <w:p w14:paraId="3A32C669" w14:textId="46CF2857" w:rsidR="00A0311B" w:rsidRDefault="00A0311B" w:rsidP="00A0311B">
      <w:pPr>
        <w:pStyle w:val="NormalPPrincipal"/>
      </w:pPr>
      <w:r>
        <w:t>AssoQuiz-Generator es una aplicación de escritorio que consta de una interfaz gráfica en la que el usuario debe de seleccionar entre diferentes tipos de preguntas a generar, configurando unos parámetros diferentes en cada una.</w:t>
      </w:r>
    </w:p>
    <w:p w14:paraId="1B6A2C1D" w14:textId="0D33AB19" w:rsidR="00F06D50" w:rsidRDefault="00A0311B" w:rsidP="00A0311B">
      <w:pPr>
        <w:pStyle w:val="NormalPPrincipal"/>
      </w:pPr>
      <w:r>
        <w:t>La aplicación genera un archivo en formato .XML para ser importado en la plataforma Moodle con la finalidad de generar de forma automática cuestionarios sobre reglas de asociación para la asignatura de Minería de Datos.</w:t>
      </w:r>
      <w:r w:rsidR="0072465E">
        <w:t xml:space="preserve">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RE5Hgvok","properties":{"formattedCitation":"[19]","plainCitation":"[19]","noteIndex":0},"citationItems":[{"id":38,"uris":["http://zotero.org/users/11172637/items/L7LJD9LA"],"itemData":{"id":38,"type":"software","genre":"TeX","license":"GPL-3.0","note":"original-date: 2022-12-10T20:53:14Z","source":"GitHub","title":"AssoQuiz-Generator","URL":"https://github.com/srevilla/TFG-22.11","author":[{"family":"Revilla","given":"Sergio"}],"accessed":{"date-parts":[["2023",6,22]]},"issued":{"date-parts":[["2023",2,14]]}}}],"schema":"https://github.com/citation-style-language/schema/raw/master/csl-citation.json"} </w:instrText>
        </w:r>
        <w:r w:rsidRPr="00C03AFE">
          <w:rPr>
            <w:rStyle w:val="Hipervnculo"/>
            <w:color w:val="FF0000"/>
          </w:rPr>
          <w:fldChar w:fldCharType="separate"/>
        </w:r>
        <w:r w:rsidR="00C03AFE" w:rsidRPr="00C03AFE">
          <w:rPr>
            <w:color w:val="FF0000"/>
          </w:rPr>
          <w:t>[19]</w:t>
        </w:r>
        <w:r w:rsidRPr="00C03AFE">
          <w:rPr>
            <w:rStyle w:val="Hipervnculo"/>
            <w:color w:val="FF0000"/>
          </w:rPr>
          <w:fldChar w:fldCharType="end"/>
        </w:r>
      </w:hyperlink>
    </w:p>
    <w:p w14:paraId="703EE7C3" w14:textId="06B2C2A9" w:rsidR="00341161" w:rsidRPr="00F06D50" w:rsidRDefault="00341161" w:rsidP="00F06D50">
      <w:pPr>
        <w:pStyle w:val="NormalPPrincipal"/>
      </w:pPr>
      <w:r>
        <w:t>Este ha sido el proyecto del que se ha partido</w:t>
      </w:r>
      <w:r w:rsidR="008B2572">
        <w:t xml:space="preserve"> directamente</w:t>
      </w:r>
      <w:r>
        <w:t xml:space="preserve"> para la elaboración de </w:t>
      </w:r>
      <w:r w:rsidR="00A0311B">
        <w:t>mi proyecto</w:t>
      </w:r>
      <w:r>
        <w:t>,</w:t>
      </w:r>
      <w:r w:rsidR="00A0311B">
        <w:t xml:space="preserve"> realizándolo en otro lenguaje de programación y utilizando otras herramientas.</w:t>
      </w:r>
    </w:p>
    <w:p w14:paraId="58B0593B" w14:textId="77777777" w:rsidR="007D17D7" w:rsidRDefault="007D17D7">
      <w:pPr>
        <w:pStyle w:val="Textoindependiente"/>
      </w:pPr>
    </w:p>
    <w:p w14:paraId="58B0593C" w14:textId="77777777" w:rsidR="007D17D7" w:rsidRDefault="007D17D7">
      <w:pPr>
        <w:pStyle w:val="Textoindependiente"/>
      </w:pPr>
    </w:p>
    <w:p w14:paraId="58B0593D" w14:textId="77777777" w:rsidR="007D17D7" w:rsidRDefault="007D17D7">
      <w:pPr>
        <w:pStyle w:val="Textoindependiente"/>
      </w:pPr>
    </w:p>
    <w:p w14:paraId="58B0593E" w14:textId="77777777" w:rsidR="007D17D7" w:rsidRDefault="007D17D7">
      <w:pPr>
        <w:pStyle w:val="Textoindependiente"/>
      </w:pPr>
    </w:p>
    <w:p w14:paraId="58B05940" w14:textId="77777777" w:rsidR="007D17D7" w:rsidRDefault="007D17D7">
      <w:pPr>
        <w:pStyle w:val="Textoindependiente"/>
      </w:pPr>
    </w:p>
    <w:p w14:paraId="58B05941" w14:textId="43591DFA" w:rsidR="007D17D7" w:rsidRDefault="007D17D7">
      <w:pPr>
        <w:pStyle w:val="Textoindependiente"/>
      </w:pPr>
    </w:p>
    <w:p w14:paraId="58B05942" w14:textId="77777777" w:rsidR="007D17D7" w:rsidRDefault="007D17D7">
      <w:pPr>
        <w:pStyle w:val="Textoindependiente"/>
      </w:pPr>
    </w:p>
    <w:p w14:paraId="58B05943" w14:textId="77777777" w:rsidR="007D17D7" w:rsidRDefault="007D17D7">
      <w:pPr>
        <w:pStyle w:val="Textoindependiente"/>
      </w:pPr>
    </w:p>
    <w:p w14:paraId="58B05944" w14:textId="77777777" w:rsidR="007D17D7" w:rsidRDefault="007D17D7">
      <w:pPr>
        <w:pStyle w:val="Textoindependiente"/>
      </w:pPr>
    </w:p>
    <w:p w14:paraId="58B05945" w14:textId="77777777" w:rsidR="007D17D7" w:rsidRDefault="007D17D7">
      <w:pPr>
        <w:pStyle w:val="Textoindependiente"/>
      </w:pPr>
    </w:p>
    <w:p w14:paraId="58B05946" w14:textId="2A826DE0" w:rsidR="007D17D7" w:rsidRDefault="007D17D7">
      <w:pPr>
        <w:pStyle w:val="Textoindependiente"/>
      </w:pPr>
    </w:p>
    <w:p w14:paraId="58B05947" w14:textId="77777777" w:rsidR="007D17D7" w:rsidRDefault="007D17D7">
      <w:pPr>
        <w:pStyle w:val="Textoindependiente"/>
      </w:pPr>
    </w:p>
    <w:p w14:paraId="58B05948" w14:textId="77777777" w:rsidR="007D17D7" w:rsidRDefault="007D17D7">
      <w:pPr>
        <w:pStyle w:val="Textoindependiente"/>
      </w:pPr>
    </w:p>
    <w:p w14:paraId="58B05949" w14:textId="77777777" w:rsidR="007D17D7" w:rsidRDefault="007D17D7">
      <w:pPr>
        <w:pStyle w:val="Textoindependiente"/>
      </w:pPr>
    </w:p>
    <w:p w14:paraId="58B0594A" w14:textId="77777777" w:rsidR="007D17D7" w:rsidRDefault="007D17D7">
      <w:pPr>
        <w:pStyle w:val="Textoindependiente"/>
      </w:pPr>
    </w:p>
    <w:p w14:paraId="58B0594B" w14:textId="77777777" w:rsidR="007D17D7" w:rsidRDefault="007D17D7">
      <w:pPr>
        <w:pStyle w:val="Textoindependiente"/>
      </w:pPr>
    </w:p>
    <w:p w14:paraId="58B0594C" w14:textId="77777777" w:rsidR="007D17D7" w:rsidRDefault="007D17D7">
      <w:pPr>
        <w:pStyle w:val="Textoindependiente"/>
      </w:pPr>
    </w:p>
    <w:p w14:paraId="58B0594D" w14:textId="77777777" w:rsidR="007D17D7" w:rsidRDefault="007D17D7">
      <w:pPr>
        <w:pStyle w:val="Textoindependiente"/>
      </w:pPr>
    </w:p>
    <w:p w14:paraId="58B0594E" w14:textId="77777777" w:rsidR="007D17D7" w:rsidRDefault="007D17D7">
      <w:pPr>
        <w:pStyle w:val="Textoindependiente"/>
      </w:pPr>
    </w:p>
    <w:p w14:paraId="58B0594F" w14:textId="77777777" w:rsidR="007D17D7" w:rsidRDefault="007D17D7">
      <w:pPr>
        <w:pStyle w:val="Textoindependiente"/>
      </w:pPr>
    </w:p>
    <w:p w14:paraId="58B05950" w14:textId="77777777" w:rsidR="007D17D7" w:rsidRDefault="007D17D7">
      <w:pPr>
        <w:pStyle w:val="Textoindependiente"/>
      </w:pPr>
    </w:p>
    <w:p w14:paraId="58B05951" w14:textId="77777777" w:rsidR="007D17D7" w:rsidRDefault="007D17D7">
      <w:pPr>
        <w:pStyle w:val="Textoindependiente"/>
      </w:pPr>
    </w:p>
    <w:p w14:paraId="58B05952" w14:textId="77777777" w:rsidR="007D17D7" w:rsidRDefault="007D17D7">
      <w:pPr>
        <w:pStyle w:val="Textoindependiente"/>
      </w:pPr>
    </w:p>
    <w:p w14:paraId="58B05955" w14:textId="3F7F46C7" w:rsidR="007D17D7" w:rsidRDefault="007D17D7" w:rsidP="00305FB0">
      <w:pPr>
        <w:pStyle w:val="Textoindependiente"/>
        <w:ind w:right="37"/>
      </w:pPr>
    </w:p>
    <w:p w14:paraId="58B05956" w14:textId="77777777" w:rsidR="007D17D7" w:rsidRDefault="007D17D7">
      <w:pPr>
        <w:jc w:val="center"/>
        <w:sectPr w:rsidR="007D17D7" w:rsidSect="006F7343">
          <w:headerReference w:type="even" r:id="rId213"/>
          <w:headerReference w:type="first" r:id="rId214"/>
          <w:footerReference w:type="first" r:id="rId215"/>
          <w:pgSz w:w="11910" w:h="16840"/>
          <w:pgMar w:top="1417" w:right="1701" w:bottom="1417" w:left="1701" w:header="0" w:footer="0" w:gutter="0"/>
          <w:cols w:space="720"/>
          <w:titlePg/>
          <w:docGrid w:linePitch="299"/>
        </w:sectPr>
      </w:pPr>
    </w:p>
    <w:p w14:paraId="58B05957" w14:textId="0A36772D" w:rsidR="007D17D7" w:rsidRDefault="00170089">
      <w:pPr>
        <w:pStyle w:val="Textoindependiente"/>
        <w:spacing w:before="3"/>
        <w:rPr>
          <w:sz w:val="11"/>
        </w:rPr>
      </w:pPr>
      <w:r>
        <w:rPr>
          <w:noProof/>
        </w:rPr>
        <w:lastRenderedPageBreak/>
        <mc:AlternateContent>
          <mc:Choice Requires="wps">
            <w:drawing>
              <wp:anchor distT="0" distB="0" distL="0" distR="0" simplePos="0" relativeHeight="251684352" behindDoc="1" locked="0" layoutInCell="1" allowOverlap="1" wp14:anchorId="58B059B6" wp14:editId="2D26749F">
                <wp:simplePos x="0" y="0"/>
                <wp:positionH relativeFrom="page">
                  <wp:posOffset>1438946</wp:posOffset>
                </wp:positionH>
                <wp:positionV relativeFrom="paragraph">
                  <wp:posOffset>-7284</wp:posOffset>
                </wp:positionV>
                <wp:extent cx="4669155" cy="1270"/>
                <wp:effectExtent l="0" t="0" r="0" b="0"/>
                <wp:wrapTopAndBottom/>
                <wp:docPr id="34" name="Forma libre: forma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955C897" id="Forma libre: forma 34" o:spid="_x0000_s1026" style="position:absolute;margin-left:113.3pt;margin-top:-.55pt;width:367.65pt;height:.1pt;z-index:-251632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" path="m,l7352,e" filled="f" strokeweight=".14042mm">
                <v:path arrowok="t" o:connecttype="custom" o:connectlocs="0,0;4668520,0" o:connectangles="0,0"/>
                <w10:wrap type="topAndBottom" anchorx="page"/>
              </v:shape>
            </w:pict>
          </mc:Fallback>
        </mc:AlternateContent>
      </w:r>
    </w:p>
    <w:p w14:paraId="58B05958" w14:textId="310EC39F" w:rsidR="007D17D7" w:rsidRPr="000E5BBB" w:rsidRDefault="00857EC1" w:rsidP="00FD4FB3">
      <w:pPr>
        <w:pStyle w:val="Ttulo1"/>
        <w:spacing w:line="252" w:lineRule="auto"/>
        <w:ind w:left="567" w:right="567"/>
        <w:rPr>
          <w:rFonts w:ascii="LM Sans 10" w:hAnsi="LM Sans 10"/>
        </w:rPr>
      </w:pPr>
      <w:bookmarkStart w:id="110" w:name="Conclusiones_y_Líneas_de_trabajo_futuras"/>
      <w:bookmarkStart w:id="111" w:name="_bookmark15"/>
      <w:bookmarkStart w:id="112" w:name="_Toc107521302"/>
      <w:bookmarkStart w:id="113" w:name="_Toc107521895"/>
      <w:bookmarkStart w:id="114" w:name="_Toc138438267"/>
      <w:bookmarkEnd w:id="110"/>
      <w:bookmarkEnd w:id="111"/>
      <w:r w:rsidRPr="000E5BBB">
        <w:rPr>
          <w:rFonts w:ascii="LM Sans 10" w:hAnsi="LM Sans 10"/>
          <w:w w:val="95"/>
        </w:rPr>
        <w:t>Conclusiones</w:t>
      </w:r>
      <w:r w:rsidRPr="000E5BBB">
        <w:rPr>
          <w:rFonts w:ascii="LM Sans 10" w:hAnsi="LM Sans 10"/>
          <w:spacing w:val="-23"/>
          <w:w w:val="95"/>
        </w:rPr>
        <w:t xml:space="preserve"> </w:t>
      </w:r>
      <w:r w:rsidRPr="000E5BBB">
        <w:rPr>
          <w:rFonts w:ascii="LM Sans 10" w:hAnsi="LM Sans 10"/>
          <w:w w:val="95"/>
        </w:rPr>
        <w:t>y</w:t>
      </w:r>
      <w:r w:rsidRPr="000E5BBB">
        <w:rPr>
          <w:rFonts w:ascii="LM Sans 10" w:hAnsi="LM Sans 10"/>
          <w:spacing w:val="-23"/>
          <w:w w:val="95"/>
        </w:rPr>
        <w:t xml:space="preserve"> </w:t>
      </w:r>
      <w:r w:rsidR="00BA0E1A" w:rsidRPr="000E5BBB">
        <w:rPr>
          <w:rFonts w:ascii="LM Sans 10" w:hAnsi="LM Sans 10"/>
          <w:w w:val="95"/>
        </w:rPr>
        <w:t>l</w:t>
      </w:r>
      <w:r w:rsidR="008C7B0C" w:rsidRPr="000E5BBB">
        <w:rPr>
          <w:rFonts w:ascii="LM Sans 10" w:hAnsi="LM Sans 10"/>
          <w:w w:val="95"/>
        </w:rPr>
        <w:t xml:space="preserve">íneas </w:t>
      </w:r>
      <w:r w:rsidRPr="000E5BBB">
        <w:rPr>
          <w:rFonts w:ascii="LM Sans 10" w:hAnsi="LM Sans 10"/>
          <w:w w:val="95"/>
        </w:rPr>
        <w:t>de</w:t>
      </w:r>
      <w:r w:rsidR="008C7B0C" w:rsidRPr="000E5BBB">
        <w:rPr>
          <w:rFonts w:ascii="LM Sans 10" w:hAnsi="LM Sans 10"/>
          <w:w w:val="95"/>
        </w:rPr>
        <w:t xml:space="preserve"> </w:t>
      </w:r>
      <w:r w:rsidRPr="000E5BBB">
        <w:rPr>
          <w:rFonts w:ascii="LM Sans 10" w:hAnsi="LM Sans 10"/>
        </w:rPr>
        <w:t>trabajo futuras</w:t>
      </w:r>
      <w:bookmarkEnd w:id="112"/>
      <w:bookmarkEnd w:id="113"/>
      <w:bookmarkEnd w:id="114"/>
    </w:p>
    <w:p w14:paraId="58B05959" w14:textId="49BDC542" w:rsidR="007D17D7" w:rsidRDefault="000133A9">
      <w:pPr>
        <w:pStyle w:val="Textoindependiente"/>
        <w:spacing w:before="1"/>
        <w:rPr>
          <w:rFonts w:ascii="Trebuchet MS"/>
          <w:b/>
          <w:sz w:val="18"/>
        </w:rPr>
      </w:pPr>
      <w:r>
        <w:pict w14:anchorId="58B059B6">
          <v:shape id="docshape1113" o:spid="_x0000_s2051" style="position:absolute;margin-left:112.85pt;margin-top:11.75pt;width:367.65pt;height:.1pt;z-index:-15718400;mso-wrap-distance-left:0;mso-wrap-distance-right:0;mso-position-horizontal-relative:page" coordorigin="2257,235" coordsize="7353,0" path="m2257,235r7352,e" filled="f" strokeweight=".14042mm">
            <v:path arrowok="t"/>
            <w10:wrap type="topAndBottom" anchorx="page"/>
          </v:shape>
        </w:pict>
      </w:r>
    </w:p>
    <w:p w14:paraId="58B0595A" w14:textId="4231C3EF" w:rsidR="007D17D7" w:rsidRDefault="007D17D7">
      <w:pPr>
        <w:pStyle w:val="Textoindependiente"/>
        <w:rPr>
          <w:rFonts w:ascii="Trebuchet MS"/>
          <w:b/>
          <w:sz w:val="20"/>
        </w:rPr>
      </w:pPr>
    </w:p>
    <w:p w14:paraId="58B0595B" w14:textId="6E2311B3" w:rsidR="007D17D7" w:rsidRDefault="007D17D7">
      <w:pPr>
        <w:pStyle w:val="Textoindependiente"/>
        <w:rPr>
          <w:rFonts w:ascii="Trebuchet MS"/>
          <w:b/>
          <w:sz w:val="20"/>
        </w:rPr>
      </w:pPr>
    </w:p>
    <w:p w14:paraId="58B0595C" w14:textId="1387A3CF" w:rsidR="007D17D7" w:rsidRDefault="007D17D7">
      <w:pPr>
        <w:pStyle w:val="Textoindependiente"/>
        <w:rPr>
          <w:rFonts w:ascii="Trebuchet MS"/>
          <w:b/>
          <w:sz w:val="20"/>
        </w:rPr>
      </w:pPr>
    </w:p>
    <w:p w14:paraId="58B0595D" w14:textId="229AB542" w:rsidR="007D17D7" w:rsidRDefault="00A0311B" w:rsidP="00556330">
      <w:pPr>
        <w:pStyle w:val="NormalPPrincipal"/>
        <w:rPr>
          <w:w w:val="95"/>
        </w:rPr>
      </w:pPr>
      <w:r>
        <w:rPr>
          <w:w w:val="95"/>
        </w:rPr>
        <w:t>En e</w:t>
      </w:r>
      <w:r w:rsidR="00556330">
        <w:rPr>
          <w:w w:val="95"/>
        </w:rPr>
        <w:t xml:space="preserve">ste apartado </w:t>
      </w:r>
      <w:r>
        <w:rPr>
          <w:w w:val="95"/>
        </w:rPr>
        <w:t>se explican</w:t>
      </w:r>
      <w:r w:rsidR="00734E3C">
        <w:rPr>
          <w:w w:val="95"/>
        </w:rPr>
        <w:t xml:space="preserve"> las conclusiones ob</w:t>
      </w:r>
      <w:r w:rsidR="001E7887">
        <w:rPr>
          <w:w w:val="95"/>
        </w:rPr>
        <w:t>tenidas tras el desarrollo del proyecto</w:t>
      </w:r>
      <w:r w:rsidR="00987D52">
        <w:rPr>
          <w:w w:val="95"/>
        </w:rPr>
        <w:t xml:space="preserve"> y </w:t>
      </w:r>
      <w:r>
        <w:rPr>
          <w:w w:val="95"/>
        </w:rPr>
        <w:t>algunas</w:t>
      </w:r>
      <w:r w:rsidR="00987D52">
        <w:rPr>
          <w:w w:val="95"/>
        </w:rPr>
        <w:t xml:space="preserve"> posibles </w:t>
      </w:r>
      <w:r>
        <w:rPr>
          <w:w w:val="95"/>
        </w:rPr>
        <w:t>mejoras para</w:t>
      </w:r>
      <w:r w:rsidR="00987D52">
        <w:rPr>
          <w:w w:val="95"/>
        </w:rPr>
        <w:t xml:space="preserve"> trabajo</w:t>
      </w:r>
      <w:r>
        <w:rPr>
          <w:w w:val="95"/>
        </w:rPr>
        <w:t>s</w:t>
      </w:r>
      <w:r w:rsidR="00987D52">
        <w:rPr>
          <w:w w:val="95"/>
        </w:rPr>
        <w:t xml:space="preserve"> futur</w:t>
      </w:r>
      <w:r>
        <w:rPr>
          <w:w w:val="95"/>
        </w:rPr>
        <w:t>o</w:t>
      </w:r>
      <w:r w:rsidR="00987D52">
        <w:rPr>
          <w:w w:val="95"/>
        </w:rPr>
        <w:t>s</w:t>
      </w:r>
      <w:r w:rsidR="00C36612">
        <w:rPr>
          <w:w w:val="95"/>
        </w:rPr>
        <w:t xml:space="preserve"> de cara a </w:t>
      </w:r>
      <w:r>
        <w:rPr>
          <w:w w:val="95"/>
        </w:rPr>
        <w:t xml:space="preserve">si se quiere </w:t>
      </w:r>
      <w:r w:rsidR="00C36612">
        <w:rPr>
          <w:w w:val="95"/>
        </w:rPr>
        <w:t>continuar con el desarrollo del proyecto.</w:t>
      </w:r>
    </w:p>
    <w:p w14:paraId="24E15A9E" w14:textId="79856385" w:rsidR="00C36612" w:rsidRDefault="00C36612" w:rsidP="00556330">
      <w:pPr>
        <w:pStyle w:val="NormalPPrincipal"/>
        <w:rPr>
          <w:w w:val="95"/>
        </w:rPr>
      </w:pPr>
    </w:p>
    <w:p w14:paraId="0D47DC88" w14:textId="1736709A" w:rsidR="00266EE4" w:rsidRDefault="00266EE4" w:rsidP="00F401F0">
      <w:pPr>
        <w:pStyle w:val="Titulo2Principal"/>
        <w:numPr>
          <w:ilvl w:val="1"/>
          <w:numId w:val="20"/>
        </w:numPr>
        <w:ind w:left="720"/>
      </w:pPr>
      <w:bookmarkStart w:id="115" w:name="_Toc107521303"/>
      <w:bookmarkStart w:id="116" w:name="_Toc107521896"/>
      <w:bookmarkStart w:id="117" w:name="_Toc138438268"/>
      <w:r>
        <w:t>Conclusiones</w:t>
      </w:r>
      <w:bookmarkEnd w:id="115"/>
      <w:bookmarkEnd w:id="116"/>
      <w:bookmarkEnd w:id="117"/>
    </w:p>
    <w:p w14:paraId="10051A05" w14:textId="2EC3F939" w:rsidR="00BD6ABE" w:rsidRDefault="00A0311B" w:rsidP="00BD6ABE">
      <w:pPr>
        <w:pStyle w:val="NormalPPrincipal"/>
      </w:pPr>
      <w:r>
        <w:t>Tras finalizar</w:t>
      </w:r>
      <w:r w:rsidR="00BD6ABE">
        <w:t xml:space="preserve"> la etapa de desarrollo se ha conseguido cumplir los objetivos marcados al inicio del proyecto. Se ha desarrollado una aplicación web funcional y operativa, permitiendo a los usuarios generar ficheros de infinitas preguntas aleatorias con un parámetros y valores establecidos por el propio usuario. También permitiendo la descarga de esos ficheros en un formato estandarizado por Moodle permitiendo ser importados al banco de preguntas sin ningún error.</w:t>
      </w:r>
    </w:p>
    <w:p w14:paraId="1E8A898E" w14:textId="2766BF08" w:rsidR="000972EB" w:rsidRDefault="00BD6ABE" w:rsidP="000972EB">
      <w:pPr>
        <w:pStyle w:val="NormalPPrincipal"/>
      </w:pPr>
      <w:r>
        <w:t xml:space="preserve">En cuanto a los objetivos </w:t>
      </w:r>
      <w:r w:rsidR="00FA1522">
        <w:t>personal</w:t>
      </w:r>
      <w:r>
        <w:t>es</w:t>
      </w:r>
      <w:r w:rsidR="00FA1522">
        <w:t xml:space="preserve"> termino este proyecto c</w:t>
      </w:r>
      <w:r>
        <w:t>ontento de</w:t>
      </w:r>
      <w:r w:rsidR="006942D6">
        <w:t xml:space="preserve"> </w:t>
      </w:r>
      <w:r>
        <w:t>poder</w:t>
      </w:r>
      <w:r w:rsidR="006942D6">
        <w:t xml:space="preserve"> utilizar todos los conocimientos adquiridos</w:t>
      </w:r>
      <w:r w:rsidR="00224DA6">
        <w:t xml:space="preserve"> durante estos cuatro años de carrera en un contexto práctico</w:t>
      </w:r>
      <w:r w:rsidR="00C65BDB">
        <w:t>. Ha sido la primera ocasión en la que he podido desarrollar un proyecto</w:t>
      </w:r>
      <w:r w:rsidR="009A195C">
        <w:t xml:space="preserve"> </w:t>
      </w:r>
      <w:r>
        <w:t>completamente de cero y sin compañía</w:t>
      </w:r>
      <w:r w:rsidR="001A5042">
        <w:t>.</w:t>
      </w:r>
      <w:r>
        <w:t xml:space="preserve"> Me ha permitido mejorar en el manejo y conocimiento de herramientas que nunca había trabajado y lenguajes de programación como Python.</w:t>
      </w:r>
    </w:p>
    <w:p w14:paraId="0FF8AA0E" w14:textId="0C7CE55C" w:rsidR="00E02838" w:rsidRDefault="00E02838" w:rsidP="000972EB">
      <w:pPr>
        <w:pStyle w:val="NormalPPrincipal"/>
      </w:pPr>
      <w:r>
        <w:t>T</w:t>
      </w:r>
      <w:r w:rsidR="001A5042">
        <w:t>ampoco había trabaja</w:t>
      </w:r>
      <w:r>
        <w:t>do nunca en</w:t>
      </w:r>
      <w:r w:rsidR="001A5042">
        <w:t xml:space="preserve"> todas las etapas de un proyecto</w:t>
      </w:r>
      <w:r w:rsidR="00F127CE">
        <w:t>, desde su</w:t>
      </w:r>
      <w:r>
        <w:t xml:space="preserve"> idea inicial,</w:t>
      </w:r>
      <w:r w:rsidR="00F127CE">
        <w:t xml:space="preserve"> diseño</w:t>
      </w:r>
      <w:r>
        <w:t>, documentación relacionada</w:t>
      </w:r>
      <w:r w:rsidR="00F127CE">
        <w:t xml:space="preserve"> hasta su</w:t>
      </w:r>
      <w:r>
        <w:t xml:space="preserve"> finalidad</w:t>
      </w:r>
      <w:r w:rsidR="00F127CE">
        <w:t xml:space="preserve">, ya que durante la carrera </w:t>
      </w:r>
      <w:r>
        <w:lastRenderedPageBreak/>
        <w:t xml:space="preserve">realizamos cada una de estas etapas de manera individual y cursadas en diferentes asignaturas. </w:t>
      </w:r>
    </w:p>
    <w:p w14:paraId="4074D2B7" w14:textId="18F07579" w:rsidR="00E02838" w:rsidRDefault="00E02838" w:rsidP="000972EB">
      <w:pPr>
        <w:pStyle w:val="NormalPPrincipal"/>
      </w:pPr>
      <w:r>
        <w:t xml:space="preserve">Para los objetivos técnicos me ha dotado de un mejor manejo de las herramientas como GitHub o Visual Studio Code, permitiéndome un mejor seguimiento y control de versiones del proyecto. </w:t>
      </w:r>
    </w:p>
    <w:p w14:paraId="702D8F5C" w14:textId="4CED326D" w:rsidR="000E380E" w:rsidRDefault="00D52B9D" w:rsidP="000972EB">
      <w:pPr>
        <w:pStyle w:val="NormalPPrincipal"/>
      </w:pPr>
      <w:r>
        <w:t xml:space="preserve">Concluyendo este </w:t>
      </w:r>
      <w:r w:rsidR="00E02838">
        <w:t>punto</w:t>
      </w:r>
      <w:r>
        <w:t xml:space="preserve">, </w:t>
      </w:r>
      <w:r w:rsidR="00E02838">
        <w:t>considero</w:t>
      </w:r>
      <w:r>
        <w:t xml:space="preserve"> que este proyecto me ha </w:t>
      </w:r>
      <w:r w:rsidR="00E02838">
        <w:t xml:space="preserve">mejorado </w:t>
      </w:r>
      <w:r>
        <w:t>a nivel personal y profesional, cons</w:t>
      </w:r>
      <w:r w:rsidR="00E02838">
        <w:t>iguiendo</w:t>
      </w:r>
      <w:r>
        <w:t xml:space="preserve"> que </w:t>
      </w:r>
      <w:r w:rsidR="00E02838">
        <w:t xml:space="preserve">tenga </w:t>
      </w:r>
      <w:r>
        <w:t xml:space="preserve">más </w:t>
      </w:r>
      <w:r w:rsidR="00E02838">
        <w:t>seguridad</w:t>
      </w:r>
      <w:r w:rsidR="00A562F0">
        <w:t xml:space="preserve"> </w:t>
      </w:r>
      <w:r w:rsidR="00E02838">
        <w:t>en</w:t>
      </w:r>
      <w:r w:rsidR="00A562F0">
        <w:t xml:space="preserve"> mis capacidades</w:t>
      </w:r>
      <w:r w:rsidR="004457AA">
        <w:t xml:space="preserve"> </w:t>
      </w:r>
      <w:r w:rsidR="00E02838">
        <w:t xml:space="preserve">y </w:t>
      </w:r>
      <w:r w:rsidR="004457AA">
        <w:t>como futuro ingeniero informático</w:t>
      </w:r>
      <w:r w:rsidR="00F42165">
        <w:t>,</w:t>
      </w:r>
      <w:r w:rsidR="004457AA">
        <w:t xml:space="preserve"> </w:t>
      </w:r>
      <w:r w:rsidR="00F42165">
        <w:t xml:space="preserve">otorgándome </w:t>
      </w:r>
      <w:r w:rsidR="004457AA">
        <w:t>una experiencia muy valiosa</w:t>
      </w:r>
      <w:r w:rsidR="00F42165">
        <w:t xml:space="preserve"> y única</w:t>
      </w:r>
      <w:r w:rsidR="004457AA">
        <w:t xml:space="preserve">. Además, la propia </w:t>
      </w:r>
      <w:r w:rsidR="00F42165">
        <w:t>motivación</w:t>
      </w:r>
      <w:r w:rsidR="00E2279C">
        <w:t xml:space="preserve"> del proyecto</w:t>
      </w:r>
      <w:r w:rsidR="00F42165">
        <w:t xml:space="preserve">, crear una herramienta que mejore y facilite el mundo educativo tras un evento devastador como fue la pandemia, </w:t>
      </w:r>
      <w:r w:rsidR="008056FE">
        <w:t xml:space="preserve">me </w:t>
      </w:r>
      <w:r w:rsidR="00F42165">
        <w:t>ha resultado más ameno y sabiendo que puede ayudar a los estudiantes a practicar sus conocimientos sobre este tema y mejorar sus calificaciones.</w:t>
      </w:r>
    </w:p>
    <w:p w14:paraId="4AEF4AE8" w14:textId="77777777" w:rsidR="000972EB" w:rsidRDefault="000972EB" w:rsidP="000972EB">
      <w:pPr>
        <w:pStyle w:val="NormalPPrincipal"/>
      </w:pPr>
    </w:p>
    <w:p w14:paraId="6BD81154" w14:textId="64E7A6D8" w:rsidR="000972EB" w:rsidRDefault="000972EB" w:rsidP="00F401F0">
      <w:pPr>
        <w:pStyle w:val="Titulo2Principal"/>
        <w:numPr>
          <w:ilvl w:val="1"/>
          <w:numId w:val="20"/>
        </w:numPr>
        <w:ind w:left="720"/>
      </w:pPr>
      <w:bookmarkStart w:id="118" w:name="_Toc107521304"/>
      <w:bookmarkStart w:id="119" w:name="_Toc107521897"/>
      <w:bookmarkStart w:id="120" w:name="_Toc138438269"/>
      <w:r>
        <w:t>Líneas de trabajo futuras</w:t>
      </w:r>
      <w:bookmarkEnd w:id="118"/>
      <w:bookmarkEnd w:id="119"/>
      <w:bookmarkEnd w:id="120"/>
    </w:p>
    <w:p w14:paraId="25F89B71" w14:textId="3F0B8426" w:rsidR="0017474F" w:rsidRDefault="00F42165" w:rsidP="0017474F">
      <w:pPr>
        <w:pStyle w:val="NormalPPrincipal"/>
      </w:pPr>
      <w:r>
        <w:t>Durante la realización de este proyecto y las reuniones realizadas</w:t>
      </w:r>
      <w:r w:rsidR="00840C4D">
        <w:t xml:space="preserve"> con los tutores</w:t>
      </w:r>
      <w:r w:rsidR="00436F51">
        <w:t xml:space="preserve"> me ha permitido </w:t>
      </w:r>
      <w:r w:rsidR="00840C4D">
        <w:t xml:space="preserve">detectar una serie de </w:t>
      </w:r>
      <w:r w:rsidR="008C32D9">
        <w:t xml:space="preserve">funcionalidades que se podrían </w:t>
      </w:r>
      <w:r>
        <w:t>añadir</w:t>
      </w:r>
      <w:r w:rsidR="008C32D9">
        <w:t xml:space="preserve"> y que mejorarían </w:t>
      </w:r>
      <w:r>
        <w:t>el uso de la aplicación.</w:t>
      </w:r>
      <w:r w:rsidR="000A26D0">
        <w:t xml:space="preserve"> </w:t>
      </w:r>
    </w:p>
    <w:p w14:paraId="03469E41" w14:textId="77777777" w:rsidR="000A26D0" w:rsidRDefault="000A26D0" w:rsidP="0017474F">
      <w:pPr>
        <w:pStyle w:val="NormalPPrincipal"/>
      </w:pPr>
    </w:p>
    <w:p w14:paraId="406C4CEB" w14:textId="773D5FC1" w:rsidR="000972EB" w:rsidRDefault="00F42165" w:rsidP="00A959A2">
      <w:pPr>
        <w:pStyle w:val="Subseccionesconocimientos"/>
      </w:pPr>
      <w:r>
        <w:t xml:space="preserve">Mayor internacionalización </w:t>
      </w:r>
    </w:p>
    <w:p w14:paraId="09EB9EC0" w14:textId="3C8C6720" w:rsidR="00F42165" w:rsidRDefault="00F42165" w:rsidP="00F42165">
      <w:pPr>
        <w:pStyle w:val="NormalPPrincipal"/>
      </w:pPr>
      <w:r w:rsidRPr="00F42165">
        <w:t xml:space="preserve">Actualmente tanto la interfaz como la aplicación web </w:t>
      </w:r>
      <w:r>
        <w:t xml:space="preserve">solo </w:t>
      </w:r>
      <w:r w:rsidRPr="00F42165">
        <w:t xml:space="preserve">están disponibles en inglés y en español. Sería interesante, sobre todo para alumnos del programa Erasmus, </w:t>
      </w:r>
      <w:r>
        <w:t xml:space="preserve">facilitar más idiomas y por lo tanto llegaría su uso a más personas. </w:t>
      </w:r>
    </w:p>
    <w:p w14:paraId="7613DAF6" w14:textId="77777777" w:rsidR="00762EA3" w:rsidRDefault="00762EA3" w:rsidP="000A26D0">
      <w:pPr>
        <w:pStyle w:val="NormalPPrincipal"/>
      </w:pPr>
    </w:p>
    <w:p w14:paraId="26EAF18F" w14:textId="14D91178" w:rsidR="00A959A2" w:rsidRDefault="00FB265F" w:rsidP="00A959A2">
      <w:pPr>
        <w:pStyle w:val="Subseccionesconocimientos"/>
      </w:pPr>
      <w:r>
        <w:t>C</w:t>
      </w:r>
      <w:r w:rsidR="00F42165">
        <w:t>rear ficheros globales</w:t>
      </w:r>
    </w:p>
    <w:p w14:paraId="38100FF0" w14:textId="775B0E00" w:rsidR="00F42165" w:rsidRDefault="0066488C" w:rsidP="00B91C02">
      <w:pPr>
        <w:pStyle w:val="NormalPPrincipal"/>
      </w:pPr>
      <w:r>
        <w:t xml:space="preserve">Actualmente </w:t>
      </w:r>
      <w:r w:rsidR="00F42165">
        <w:t xml:space="preserve">los ficheros creados para cada se pregunta se guardan en diferentes </w:t>
      </w:r>
      <w:r w:rsidR="00ED0BCC">
        <w:t xml:space="preserve">ficheros. Una mejora interesante sería que todas las preguntas se guardasen en un solo fichero .XML permitiendo al usuario elegir el nombre de ese fichero y poder descargarlo en el momento que quisiesen. </w:t>
      </w:r>
    </w:p>
    <w:p w14:paraId="726C60B6" w14:textId="77777777" w:rsidR="00B91C02" w:rsidRDefault="00B91C02" w:rsidP="00B91C02">
      <w:pPr>
        <w:pStyle w:val="NormalPPrincipal"/>
      </w:pPr>
    </w:p>
    <w:p w14:paraId="5743BFD9" w14:textId="59C9B7CC" w:rsidR="00374A2A" w:rsidRDefault="00ED0BCC" w:rsidP="00A959A2">
      <w:pPr>
        <w:pStyle w:val="Subseccionesconocimientos"/>
      </w:pPr>
      <w:r>
        <w:t>Codificación a más lenguajes</w:t>
      </w:r>
    </w:p>
    <w:p w14:paraId="1E20AADC" w14:textId="667A1E93" w:rsidR="00ED0BCC" w:rsidRDefault="007F62B1" w:rsidP="00ED0BCC">
      <w:pPr>
        <w:pStyle w:val="NormalPPrincipal"/>
      </w:pPr>
      <w:r>
        <w:t xml:space="preserve">Actualmente </w:t>
      </w:r>
      <w:r w:rsidR="00ED0BCC">
        <w:t xml:space="preserve">el formato de los archivos creados es Formato Moodle XML. Se podría ampliar a nuevos formatos estandarizados por Moodle como son: </w:t>
      </w:r>
    </w:p>
    <w:p w14:paraId="7C970CBA" w14:textId="6C4F4047" w:rsidR="00ED0BCC" w:rsidRDefault="00ED0BCC" w:rsidP="00ED0BCC">
      <w:pPr>
        <w:pStyle w:val="NormalPPrincipal"/>
        <w:numPr>
          <w:ilvl w:val="0"/>
          <w:numId w:val="4"/>
        </w:numPr>
      </w:pPr>
      <w:r>
        <w:t>Blackboard</w:t>
      </w:r>
    </w:p>
    <w:p w14:paraId="49D03B19" w14:textId="021CB941" w:rsidR="00ED0BCC" w:rsidRDefault="00ED0BCC" w:rsidP="00ED0BCC">
      <w:pPr>
        <w:pStyle w:val="NormalPPrincipal"/>
        <w:numPr>
          <w:ilvl w:val="0"/>
          <w:numId w:val="4"/>
        </w:numPr>
      </w:pPr>
      <w:r>
        <w:t>Formato Aiken</w:t>
      </w:r>
    </w:p>
    <w:p w14:paraId="54780DEA" w14:textId="033CF207" w:rsidR="00ED0BCC" w:rsidRDefault="00ED0BCC" w:rsidP="00ED0BCC">
      <w:pPr>
        <w:pStyle w:val="NormalPPrincipal"/>
        <w:numPr>
          <w:ilvl w:val="0"/>
          <w:numId w:val="4"/>
        </w:numPr>
      </w:pPr>
      <w:r>
        <w:t>Formato de palabra ausente</w:t>
      </w:r>
    </w:p>
    <w:p w14:paraId="1CBAB010" w14:textId="3653D076" w:rsidR="00ED0BCC" w:rsidRDefault="00ED0BCC" w:rsidP="00ED0BCC">
      <w:pPr>
        <w:pStyle w:val="NormalPPrincipal"/>
        <w:numPr>
          <w:ilvl w:val="0"/>
          <w:numId w:val="4"/>
        </w:numPr>
      </w:pPr>
      <w:r>
        <w:lastRenderedPageBreak/>
        <w:t>Formato GIFT</w:t>
      </w:r>
    </w:p>
    <w:p w14:paraId="3EFBE966" w14:textId="604BFA43" w:rsidR="00ED0BCC" w:rsidRDefault="00ED0BCC" w:rsidP="00ED0BCC">
      <w:pPr>
        <w:pStyle w:val="NormalPPrincipal"/>
        <w:numPr>
          <w:ilvl w:val="0"/>
          <w:numId w:val="4"/>
        </w:numPr>
      </w:pPr>
      <w:r>
        <w:t>Respuestas incrustadas (Cloze)</w:t>
      </w:r>
    </w:p>
    <w:p w14:paraId="485C6833" w14:textId="77777777" w:rsidR="00ED0BCC" w:rsidRDefault="00ED0BCC" w:rsidP="00ED0BCC">
      <w:pPr>
        <w:pStyle w:val="NormalPPrincipal"/>
        <w:ind w:left="284" w:firstLine="0"/>
      </w:pPr>
    </w:p>
    <w:p w14:paraId="1C1638F5" w14:textId="36D6737D" w:rsidR="00ED0BCC" w:rsidRDefault="00ED0BCC" w:rsidP="00ED0BCC">
      <w:pPr>
        <w:pStyle w:val="Subseccionesconocimientos"/>
      </w:pPr>
      <w:r>
        <w:t>Creación de nuevas preguntas</w:t>
      </w:r>
    </w:p>
    <w:p w14:paraId="7EF49662" w14:textId="3F4D2C5C" w:rsidR="00374A2A" w:rsidRDefault="00ED0BCC" w:rsidP="00ED0BCC">
      <w:pPr>
        <w:pStyle w:val="NormalPPrincipal"/>
      </w:pPr>
      <w:r>
        <w:t>Actualmente existen tres tipos de preguntas que se pueden generar. Si se quiere continuar con este proyecto se podrían crear nuevas preguntas que estuviesen relacionadas con la asignatura de Gestión de Proyectos, principalmente con el seguimiento y control de proyectos.</w:t>
      </w:r>
    </w:p>
    <w:p w14:paraId="124DF08C" w14:textId="77777777" w:rsidR="00FB265F" w:rsidRPr="008B6EC1" w:rsidRDefault="00FB265F" w:rsidP="00A959A2">
      <w:pPr>
        <w:pStyle w:val="Subseccionesconocimientos"/>
      </w:pPr>
    </w:p>
    <w:p w14:paraId="0E883818" w14:textId="77777777" w:rsidR="000972EB" w:rsidRDefault="000972EB" w:rsidP="000972EB">
      <w:pPr>
        <w:pStyle w:val="NormalPPrincipal"/>
      </w:pPr>
    </w:p>
    <w:p w14:paraId="58B0595E" w14:textId="7549E4B4" w:rsidR="007D17D7" w:rsidRDefault="007D17D7">
      <w:pPr>
        <w:pStyle w:val="Textoindependiente"/>
      </w:pPr>
    </w:p>
    <w:p w14:paraId="58B0595F" w14:textId="003265E5" w:rsidR="007D17D7" w:rsidRDefault="007D17D7">
      <w:pPr>
        <w:pStyle w:val="Textoindependiente"/>
      </w:pPr>
    </w:p>
    <w:p w14:paraId="58B05960" w14:textId="77777777" w:rsidR="007D17D7" w:rsidRDefault="007D17D7">
      <w:pPr>
        <w:pStyle w:val="Textoindependiente"/>
      </w:pPr>
    </w:p>
    <w:p w14:paraId="58B05961" w14:textId="56E1FD8B" w:rsidR="007D17D7" w:rsidRDefault="007D17D7">
      <w:pPr>
        <w:pStyle w:val="Textoindependiente"/>
      </w:pPr>
    </w:p>
    <w:p w14:paraId="58B05962" w14:textId="77777777" w:rsidR="007D17D7" w:rsidRDefault="007D17D7">
      <w:pPr>
        <w:pStyle w:val="Textoindependiente"/>
      </w:pPr>
    </w:p>
    <w:p w14:paraId="58B05963" w14:textId="1FD2C512" w:rsidR="007D17D7" w:rsidRDefault="007D17D7">
      <w:pPr>
        <w:pStyle w:val="Textoindependiente"/>
      </w:pPr>
    </w:p>
    <w:p w14:paraId="58B05964" w14:textId="77777777" w:rsidR="007D17D7" w:rsidRDefault="007D17D7">
      <w:pPr>
        <w:pStyle w:val="Textoindependiente"/>
      </w:pPr>
    </w:p>
    <w:p w14:paraId="58B05965" w14:textId="06C637C0" w:rsidR="007D17D7" w:rsidRDefault="007D17D7">
      <w:pPr>
        <w:pStyle w:val="Textoindependiente"/>
      </w:pPr>
    </w:p>
    <w:p w14:paraId="58B05966" w14:textId="77777777" w:rsidR="007D17D7" w:rsidRDefault="007D17D7">
      <w:pPr>
        <w:pStyle w:val="Textoindependiente"/>
      </w:pPr>
    </w:p>
    <w:p w14:paraId="58B05967" w14:textId="77777777" w:rsidR="007D17D7" w:rsidRDefault="007D17D7">
      <w:pPr>
        <w:pStyle w:val="Textoindependiente"/>
      </w:pPr>
    </w:p>
    <w:p w14:paraId="58B05969" w14:textId="77777777" w:rsidR="007D17D7" w:rsidRDefault="007D17D7">
      <w:pPr>
        <w:pStyle w:val="Textoindependiente"/>
      </w:pPr>
    </w:p>
    <w:p w14:paraId="58B0596A" w14:textId="77777777" w:rsidR="007D17D7" w:rsidRDefault="007D17D7">
      <w:pPr>
        <w:pStyle w:val="Textoindependiente"/>
      </w:pPr>
    </w:p>
    <w:p w14:paraId="58B0596B" w14:textId="77777777" w:rsidR="007D17D7" w:rsidRDefault="007D17D7">
      <w:pPr>
        <w:pStyle w:val="Textoindependiente"/>
      </w:pPr>
    </w:p>
    <w:p w14:paraId="58B0596C" w14:textId="297088AE" w:rsidR="007D17D7" w:rsidRDefault="007D17D7">
      <w:pPr>
        <w:pStyle w:val="Textoindependiente"/>
      </w:pPr>
    </w:p>
    <w:p w14:paraId="58B0596D" w14:textId="77777777" w:rsidR="007D17D7" w:rsidRDefault="007D17D7">
      <w:pPr>
        <w:pStyle w:val="Textoindependiente"/>
      </w:pPr>
    </w:p>
    <w:p w14:paraId="58B0596E" w14:textId="77777777" w:rsidR="007D17D7" w:rsidRDefault="007D17D7">
      <w:pPr>
        <w:pStyle w:val="Textoindependiente"/>
      </w:pPr>
    </w:p>
    <w:p w14:paraId="58B0596F" w14:textId="77777777" w:rsidR="007D17D7" w:rsidRDefault="007D17D7">
      <w:pPr>
        <w:pStyle w:val="Textoindependiente"/>
      </w:pPr>
    </w:p>
    <w:p w14:paraId="58B05970" w14:textId="77777777" w:rsidR="007D17D7" w:rsidRDefault="007D17D7">
      <w:pPr>
        <w:pStyle w:val="Textoindependiente"/>
      </w:pPr>
    </w:p>
    <w:p w14:paraId="58B05976" w14:textId="6F3F8958" w:rsidR="007D17D7" w:rsidRDefault="002A0F14">
      <w:pPr>
        <w:pStyle w:val="Textoindependiente"/>
        <w:ind w:right="37"/>
        <w:jc w:val="center"/>
      </w:pPr>
      <w:r>
        <w:t xml:space="preserve"> </w:t>
      </w:r>
    </w:p>
    <w:p w14:paraId="58B05977" w14:textId="77777777" w:rsidR="007D17D7" w:rsidRDefault="007D17D7">
      <w:pPr>
        <w:jc w:val="center"/>
        <w:sectPr w:rsidR="007D17D7" w:rsidSect="00AE20AF">
          <w:headerReference w:type="default" r:id="rId216"/>
          <w:headerReference w:type="first" r:id="rId217"/>
          <w:footerReference w:type="first" r:id="rId218"/>
          <w:pgSz w:w="11910" w:h="16840"/>
          <w:pgMar w:top="1417" w:right="1701" w:bottom="1417" w:left="1701" w:header="0" w:footer="0" w:gutter="0"/>
          <w:cols w:space="720"/>
          <w:titlePg/>
          <w:docGrid w:linePitch="299"/>
        </w:sectPr>
      </w:pPr>
    </w:p>
    <w:p w14:paraId="58B05978" w14:textId="793A0CD6" w:rsidR="007D17D7" w:rsidRDefault="00B73967">
      <w:pPr>
        <w:pStyle w:val="Textoindependiente"/>
        <w:spacing w:before="3"/>
        <w:rPr>
          <w:sz w:val="11"/>
        </w:rPr>
      </w:pPr>
      <w:r>
        <w:rPr>
          <w:noProof/>
        </w:rPr>
        <w:lastRenderedPageBreak/>
        <mc:AlternateContent>
          <mc:Choice Requires="wps">
            <w:drawing>
              <wp:anchor distT="0" distB="0" distL="0" distR="0" simplePos="0" relativeHeight="251670016" behindDoc="1" locked="0" layoutInCell="1" allowOverlap="1" wp14:anchorId="58B059B7" wp14:editId="4DB5950F">
                <wp:simplePos x="0" y="0"/>
                <wp:positionH relativeFrom="page">
                  <wp:posOffset>1452245</wp:posOffset>
                </wp:positionH>
                <wp:positionV relativeFrom="paragraph">
                  <wp:posOffset>-17780</wp:posOffset>
                </wp:positionV>
                <wp:extent cx="4669155" cy="1270"/>
                <wp:effectExtent l="0" t="0" r="0" b="0"/>
                <wp:wrapTopAndBottom/>
                <wp:docPr id="12" name="Forma libre: forma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8A955B" id="Forma libre: forma 12" o:spid="_x0000_s1026" style="position:absolute;margin-left:114.35pt;margin-top:-1.4pt;width:367.65pt;height:.1pt;z-index:-2516464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" path="m,l7352,e" filled="f" strokeweight=".14042mm">
                <v:path arrowok="t" o:connecttype="custom" o:connectlocs="0,0;4668520,0" o:connectangles="0,0"/>
                <w10:wrap type="topAndBottom" anchorx="page"/>
              </v:shape>
            </w:pict>
          </mc:Fallback>
        </mc:AlternateContent>
      </w:r>
    </w:p>
    <w:p w14:paraId="58B05979" w14:textId="2070A7AB" w:rsidR="007D17D7" w:rsidRPr="003A7CBA" w:rsidRDefault="00D437A9">
      <w:pPr>
        <w:pStyle w:val="Ttulo1"/>
        <w:ind w:right="890"/>
        <w:rPr>
          <w:rFonts w:ascii="LM Sans 10" w:hAnsi="LM Sans 10"/>
        </w:rPr>
      </w:pPr>
      <w:bookmarkStart w:id="121" w:name="_Toc107521305"/>
      <w:bookmarkStart w:id="122" w:name="_Toc107521898"/>
      <w:bookmarkStart w:id="123" w:name="_Toc138438270"/>
      <w:r w:rsidRPr="003A7CBA">
        <w:rPr>
          <w:rFonts w:ascii="LM Sans 10" w:hAnsi="LM Sans 10"/>
          <w:spacing w:val="11"/>
          <w:w w:val="102"/>
        </w:rPr>
        <w:t>Bibliografía</w:t>
      </w:r>
      <w:bookmarkEnd w:id="121"/>
      <w:bookmarkEnd w:id="122"/>
      <w:bookmarkEnd w:id="123"/>
    </w:p>
    <w:p w14:paraId="58B0597A" w14:textId="2CF7A075" w:rsidR="007D17D7" w:rsidRDefault="000133A9">
      <w:pPr>
        <w:pStyle w:val="Textoindependiente"/>
        <w:spacing w:before="6"/>
        <w:rPr>
          <w:rFonts w:ascii="Trebuchet MS"/>
          <w:b/>
          <w:sz w:val="20"/>
        </w:rPr>
      </w:pPr>
      <w:r>
        <w:pict w14:anchorId="58B059B7">
          <v:shape id="docshape1114" o:spid="_x0000_s2050" style="position:absolute;margin-left:112.85pt;margin-top:13.15pt;width:367.65pt;height:.1pt;z-index:-15717888;mso-wrap-distance-left:0;mso-wrap-distance-right:0;mso-position-horizontal-relative:page" coordorigin="2257,263" coordsize="7353,0" path="m2257,263r7352,e" filled="f" strokeweight=".14042mm">
            <v:path arrowok="t"/>
            <w10:wrap type="topAndBottom" anchorx="page"/>
          </v:shape>
        </w:pict>
      </w:r>
    </w:p>
    <w:p w14:paraId="58B0597B" w14:textId="77777777" w:rsidR="007D17D7" w:rsidRDefault="007D17D7">
      <w:pPr>
        <w:pStyle w:val="Textoindependiente"/>
        <w:rPr>
          <w:rFonts w:ascii="Trebuchet MS"/>
          <w:b/>
          <w:sz w:val="20"/>
        </w:rPr>
      </w:pPr>
    </w:p>
    <w:p w14:paraId="58B0597C" w14:textId="62AF46C0" w:rsidR="007D17D7" w:rsidRDefault="007D17D7">
      <w:pPr>
        <w:pStyle w:val="Textoindependiente"/>
        <w:rPr>
          <w:rFonts w:ascii="Trebuchet MS"/>
          <w:b/>
          <w:sz w:val="20"/>
        </w:rPr>
      </w:pPr>
    </w:p>
    <w:p w14:paraId="58B0597D" w14:textId="79B5CB26" w:rsidR="007D17D7" w:rsidRDefault="007D17D7">
      <w:pPr>
        <w:pStyle w:val="Textoindependiente"/>
        <w:rPr>
          <w:rFonts w:ascii="Trebuchet MS"/>
          <w:b/>
          <w:sz w:val="20"/>
        </w:rPr>
      </w:pPr>
    </w:p>
    <w:bookmarkStart w:id="124" w:name="Bibliografía"/>
    <w:bookmarkStart w:id="125" w:name="_bookmark16"/>
    <w:bookmarkStart w:id="126" w:name="_bookmark17"/>
    <w:bookmarkStart w:id="127" w:name="_Ref107329543"/>
    <w:bookmarkEnd w:id="124"/>
    <w:bookmarkEnd w:id="125"/>
    <w:bookmarkEnd w:id="126"/>
    <w:p w14:paraId="5320E87E" w14:textId="77777777" w:rsidR="00C03AFE" w:rsidRPr="00C03AFE" w:rsidRDefault="001672E2" w:rsidP="00C03AFE">
      <w:pPr>
        <w:pStyle w:val="Bibliografa"/>
        <w:rPr>
          <w:rFonts w:ascii="LM Roman 10" w:hAnsi="LM Roman 10"/>
          <w:sz w:val="24"/>
        </w:rPr>
      </w:pPr>
      <w:r w:rsidRPr="00677128">
        <w:rPr>
          <w:rFonts w:ascii="LM Roman 10" w:hAnsi="LM Roman 10"/>
        </w:rPr>
        <w:fldChar w:fldCharType="begin"/>
      </w:r>
      <w:r>
        <w:rPr>
          <w:rFonts w:ascii="LM Roman 10" w:hAnsi="LM Roman 10"/>
        </w:rPr>
        <w:instrText xml:space="preserve"> ADDIN ZOTERO_BIBL {"uncited":[],"omitted":[],"custom":[]} CSL_BIBLIOGRAPHY </w:instrText>
      </w:r>
      <w:r w:rsidRPr="00677128">
        <w:rPr>
          <w:rFonts w:ascii="LM Roman 10" w:hAnsi="LM Roman 10"/>
        </w:rPr>
        <w:fldChar w:fldCharType="separate"/>
      </w:r>
      <w:r w:rsidR="00C03AFE" w:rsidRPr="00C03AFE">
        <w:rPr>
          <w:rFonts w:ascii="LM Roman 10" w:hAnsi="LM Roman 10"/>
          <w:sz w:val="24"/>
        </w:rPr>
        <w:t>[1]</w:t>
      </w:r>
      <w:r w:rsidR="00C03AFE" w:rsidRPr="00C03AFE">
        <w:rPr>
          <w:rFonts w:ascii="LM Roman 10" w:hAnsi="LM Roman 10"/>
          <w:sz w:val="24"/>
        </w:rPr>
        <w:tab/>
        <w:t xml:space="preserve">T. Klastorin, </w:t>
      </w:r>
      <w:r w:rsidR="00C03AFE" w:rsidRPr="00C03AFE">
        <w:rPr>
          <w:rFonts w:ascii="LM Roman 10" w:hAnsi="LM Roman 10"/>
          <w:i/>
          <w:iCs/>
          <w:sz w:val="24"/>
        </w:rPr>
        <w:t>Gestión de proyectos: con casos prácticos, ejercicios resueltos, Microsoft Project, Risk y hojas de cálculo</w:t>
      </w:r>
      <w:r w:rsidR="00C03AFE" w:rsidRPr="00C03AFE">
        <w:rPr>
          <w:rFonts w:ascii="LM Roman 10" w:hAnsi="LM Roman 10"/>
          <w:sz w:val="24"/>
        </w:rPr>
        <w:t>. Barcelona: Profit, 2010.</w:t>
      </w:r>
    </w:p>
    <w:p w14:paraId="30840CD4" w14:textId="77777777" w:rsidR="00C03AFE" w:rsidRPr="00C03AFE" w:rsidRDefault="00C03AFE" w:rsidP="00C03AFE">
      <w:pPr>
        <w:pStyle w:val="Bibliografa"/>
        <w:rPr>
          <w:rFonts w:ascii="LM Roman 10" w:hAnsi="LM Roman 10"/>
          <w:sz w:val="24"/>
        </w:rPr>
      </w:pPr>
      <w:r w:rsidRPr="00C03AFE">
        <w:rPr>
          <w:rFonts w:ascii="LM Roman 10" w:hAnsi="LM Roman 10"/>
          <w:sz w:val="24"/>
        </w:rPr>
        <w:t>[2]</w:t>
      </w:r>
      <w:r w:rsidRPr="00C03AFE">
        <w:rPr>
          <w:rFonts w:ascii="LM Roman 10" w:hAnsi="LM Roman 10"/>
          <w:sz w:val="24"/>
        </w:rPr>
        <w:tab/>
        <w:t xml:space="preserve">J. L. Cano, </w:t>
      </w:r>
      <w:r w:rsidRPr="00C03AFE">
        <w:rPr>
          <w:rFonts w:ascii="LM Roman 10" w:hAnsi="LM Roman 10"/>
          <w:i/>
          <w:iCs/>
          <w:sz w:val="24"/>
        </w:rPr>
        <w:t>Curso de gestión de proyectos. Manual del profesor</w:t>
      </w:r>
      <w:r w:rsidRPr="00C03AFE">
        <w:rPr>
          <w:rFonts w:ascii="LM Roman 10" w:hAnsi="LM Roman 10"/>
          <w:sz w:val="24"/>
        </w:rPr>
        <w:t>. Zaragoza: AEIPRO, 2003.</w:t>
      </w:r>
    </w:p>
    <w:p w14:paraId="54ECFFCD" w14:textId="77777777" w:rsidR="00C03AFE" w:rsidRPr="00C03AFE" w:rsidRDefault="00C03AFE" w:rsidP="00C03AFE">
      <w:pPr>
        <w:pStyle w:val="Bibliografa"/>
        <w:rPr>
          <w:rFonts w:ascii="LM Roman 10" w:hAnsi="LM Roman 10"/>
          <w:sz w:val="24"/>
        </w:rPr>
      </w:pPr>
      <w:r w:rsidRPr="00C03AFE">
        <w:rPr>
          <w:rFonts w:ascii="LM Roman 10" w:hAnsi="LM Roman 10"/>
          <w:sz w:val="24"/>
        </w:rPr>
        <w:t>[3]</w:t>
      </w:r>
      <w:r w:rsidRPr="00C03AFE">
        <w:rPr>
          <w:rFonts w:ascii="LM Roman 10" w:hAnsi="LM Roman 10"/>
          <w:sz w:val="24"/>
        </w:rPr>
        <w:tab/>
        <w:t xml:space="preserve">«¿Qué es el Valor Ganado o EVM?», </w:t>
      </w:r>
      <w:r w:rsidRPr="00C03AFE">
        <w:rPr>
          <w:rFonts w:ascii="LM Roman 10" w:hAnsi="LM Roman 10"/>
          <w:i/>
          <w:iCs/>
          <w:sz w:val="24"/>
        </w:rPr>
        <w:t>Gestor de proyectos online</w:t>
      </w:r>
      <w:r w:rsidRPr="00C03AFE">
        <w:rPr>
          <w:rFonts w:ascii="LM Roman 10" w:hAnsi="LM Roman 10"/>
          <w:sz w:val="24"/>
        </w:rPr>
        <w:t>. https://www.sinnaps.com/blog-gestion-proyectos/valor-ganado-evm-2 (accedido 12 de mayo de 2023).</w:t>
      </w:r>
    </w:p>
    <w:p w14:paraId="231E2CB2" w14:textId="77777777" w:rsidR="00C03AFE" w:rsidRPr="00C03AFE" w:rsidRDefault="00C03AFE" w:rsidP="00C03AFE">
      <w:pPr>
        <w:pStyle w:val="Bibliografa"/>
        <w:rPr>
          <w:rFonts w:ascii="LM Roman 10" w:hAnsi="LM Roman 10"/>
          <w:sz w:val="24"/>
        </w:rPr>
      </w:pPr>
      <w:r w:rsidRPr="00C03AFE">
        <w:rPr>
          <w:rFonts w:ascii="LM Roman 10" w:hAnsi="LM Roman 10"/>
          <w:sz w:val="24"/>
        </w:rPr>
        <w:t>[4]</w:t>
      </w:r>
      <w:r w:rsidRPr="00C03AFE">
        <w:rPr>
          <w:rFonts w:ascii="LM Roman 10" w:hAnsi="LM Roman 10"/>
          <w:sz w:val="24"/>
        </w:rPr>
        <w:tab/>
        <w:t xml:space="preserve">Project Management Institute, </w:t>
      </w:r>
      <w:r w:rsidRPr="00C03AFE">
        <w:rPr>
          <w:rFonts w:ascii="LM Roman 10" w:hAnsi="LM Roman 10"/>
          <w:i/>
          <w:iCs/>
          <w:sz w:val="24"/>
        </w:rPr>
        <w:t>El estándar para la dirección de proyectos y Guía de los fundamentos para la dirección de proyectos: (Guía del PMBOK®)</w:t>
      </w:r>
      <w:r w:rsidRPr="00C03AFE">
        <w:rPr>
          <w:rFonts w:ascii="LM Roman 10" w:hAnsi="LM Roman 10"/>
          <w:sz w:val="24"/>
        </w:rPr>
        <w:t>, Séptima edición. en PMBOK® Guide. Newtown Square, Pennsylvania: Project Management Institute, 2021.</w:t>
      </w:r>
    </w:p>
    <w:p w14:paraId="57A57E9B" w14:textId="77777777" w:rsidR="00C03AFE" w:rsidRPr="00C03AFE" w:rsidRDefault="00C03AFE" w:rsidP="00C03AFE">
      <w:pPr>
        <w:pStyle w:val="Bibliografa"/>
        <w:rPr>
          <w:rFonts w:ascii="LM Roman 10" w:hAnsi="LM Roman 10"/>
          <w:sz w:val="24"/>
        </w:rPr>
      </w:pPr>
      <w:r w:rsidRPr="00C03AFE">
        <w:rPr>
          <w:rFonts w:ascii="LM Roman 10" w:hAnsi="LM Roman 10"/>
          <w:sz w:val="24"/>
        </w:rPr>
        <w:t>[5]</w:t>
      </w:r>
      <w:r w:rsidRPr="00C03AFE">
        <w:rPr>
          <w:rFonts w:ascii="LM Roman 10" w:hAnsi="LM Roman 10"/>
          <w:sz w:val="24"/>
        </w:rPr>
        <w:tab/>
        <w:t xml:space="preserve">«(PPT) Tutorial Analisis Valor Ganado Fukl», </w:t>
      </w:r>
      <w:r w:rsidRPr="00C03AFE">
        <w:rPr>
          <w:rFonts w:ascii="LM Roman 10" w:hAnsi="LM Roman 10"/>
          <w:i/>
          <w:iCs/>
          <w:sz w:val="24"/>
        </w:rPr>
        <w:t>dokumen.tips</w:t>
      </w:r>
      <w:r w:rsidRPr="00C03AFE">
        <w:rPr>
          <w:rFonts w:ascii="LM Roman 10" w:hAnsi="LM Roman 10"/>
          <w:sz w:val="24"/>
        </w:rPr>
        <w:t>. https://dokumen.tips/documents/tutorial-analisis-valor-ganado-fukl.html (accedido 21 de junio de 2023).</w:t>
      </w:r>
    </w:p>
    <w:p w14:paraId="02F6E744" w14:textId="77777777" w:rsidR="00C03AFE" w:rsidRPr="00C03AFE" w:rsidRDefault="00C03AFE" w:rsidP="00C03AFE">
      <w:pPr>
        <w:pStyle w:val="Bibliografa"/>
        <w:rPr>
          <w:rFonts w:ascii="LM Roman 10" w:hAnsi="LM Roman 10"/>
          <w:sz w:val="24"/>
        </w:rPr>
      </w:pPr>
      <w:r w:rsidRPr="00C03AFE">
        <w:rPr>
          <w:rFonts w:ascii="LM Roman 10" w:hAnsi="LM Roman 10"/>
          <w:sz w:val="24"/>
        </w:rPr>
        <w:t>[6]</w:t>
      </w:r>
      <w:r w:rsidRPr="00C03AFE">
        <w:rPr>
          <w:rFonts w:ascii="LM Roman 10" w:hAnsi="LM Roman 10"/>
          <w:sz w:val="24"/>
        </w:rPr>
        <w:tab/>
        <w:t>«Universidad para la Cooperación Internacional PROGRAMA MAESTRÍA EN ADMINISTRACIÓN DE PROYECTOS Gestión del Valor Ganado. - ppt descargar». https://slideplayer.es/slide/9209119/ (accedido 23 de junio de 2023).</w:t>
      </w:r>
    </w:p>
    <w:p w14:paraId="5512BED8" w14:textId="77777777" w:rsidR="00C03AFE" w:rsidRPr="00C03AFE" w:rsidRDefault="00C03AFE" w:rsidP="00C03AFE">
      <w:pPr>
        <w:pStyle w:val="Bibliografa"/>
        <w:rPr>
          <w:rFonts w:ascii="LM Roman 10" w:hAnsi="LM Roman 10"/>
          <w:sz w:val="24"/>
        </w:rPr>
      </w:pPr>
      <w:r w:rsidRPr="00C03AFE">
        <w:rPr>
          <w:rFonts w:ascii="LM Roman 10" w:hAnsi="LM Roman 10"/>
          <w:sz w:val="24"/>
        </w:rPr>
        <w:t>[7]</w:t>
      </w:r>
      <w:r w:rsidRPr="00C03AFE">
        <w:rPr>
          <w:rFonts w:ascii="LM Roman 10" w:hAnsi="LM Roman 10"/>
          <w:sz w:val="24"/>
        </w:rPr>
        <w:tab/>
        <w:t xml:space="preserve">I. Zabala, «La Programación Ganada. Cómo predecir la fecha final del proyecto», </w:t>
      </w:r>
      <w:r w:rsidRPr="00C03AFE">
        <w:rPr>
          <w:rFonts w:ascii="LM Roman 10" w:hAnsi="LM Roman 10"/>
          <w:i/>
          <w:iCs/>
          <w:sz w:val="24"/>
        </w:rPr>
        <w:t>Enredando Proyectos</w:t>
      </w:r>
      <w:r w:rsidRPr="00C03AFE">
        <w:rPr>
          <w:rFonts w:ascii="LM Roman 10" w:hAnsi="LM Roman 10"/>
          <w:sz w:val="24"/>
        </w:rPr>
        <w:t>, 8 de julio de 2020. https://enredandoproyectos.com/la-programacion-ganada-como-predecir-la-fecha-final-del-proyecto/ (accedido 21 de junio de 2023).</w:t>
      </w:r>
    </w:p>
    <w:p w14:paraId="4B304594" w14:textId="77777777" w:rsidR="00C03AFE" w:rsidRPr="00C03AFE" w:rsidRDefault="00C03AFE" w:rsidP="00C03AFE">
      <w:pPr>
        <w:pStyle w:val="Bibliografa"/>
        <w:rPr>
          <w:rFonts w:ascii="LM Roman 10" w:hAnsi="LM Roman 10"/>
          <w:sz w:val="24"/>
        </w:rPr>
      </w:pPr>
      <w:r w:rsidRPr="00C03AFE">
        <w:rPr>
          <w:rFonts w:ascii="LM Roman 10" w:hAnsi="LM Roman 10"/>
          <w:sz w:val="24"/>
        </w:rPr>
        <w:t>[8]</w:t>
      </w:r>
      <w:r w:rsidRPr="00C03AFE">
        <w:rPr>
          <w:rFonts w:ascii="LM Roman 10" w:hAnsi="LM Roman 10"/>
          <w:sz w:val="24"/>
        </w:rPr>
        <w:tab/>
        <w:t xml:space="preserve">W. Lipke, «Schedule is different», </w:t>
      </w:r>
      <w:r w:rsidRPr="00C03AFE">
        <w:rPr>
          <w:rFonts w:ascii="LM Roman 10" w:hAnsi="LM Roman 10"/>
          <w:i/>
          <w:iCs/>
          <w:sz w:val="24"/>
        </w:rPr>
        <w:t>Meas. News</w:t>
      </w:r>
      <w:r w:rsidRPr="00C03AFE">
        <w:rPr>
          <w:rFonts w:ascii="LM Roman 10" w:hAnsi="LM Roman 10"/>
          <w:sz w:val="24"/>
        </w:rPr>
        <w:t>, vol. Summer, pp. 31-34, ene. 2003.</w:t>
      </w:r>
    </w:p>
    <w:p w14:paraId="15EA18D5" w14:textId="77777777" w:rsidR="00C03AFE" w:rsidRPr="00C03AFE" w:rsidRDefault="00C03AFE" w:rsidP="00C03AFE">
      <w:pPr>
        <w:pStyle w:val="Bibliografa"/>
        <w:rPr>
          <w:rFonts w:ascii="LM Roman 10" w:hAnsi="LM Roman 10"/>
          <w:sz w:val="24"/>
        </w:rPr>
      </w:pPr>
      <w:r w:rsidRPr="00C03AFE">
        <w:rPr>
          <w:rFonts w:ascii="LM Roman 10" w:hAnsi="LM Roman 10"/>
          <w:sz w:val="24"/>
        </w:rPr>
        <w:t>[9]</w:t>
      </w:r>
      <w:r w:rsidRPr="00C03AFE">
        <w:rPr>
          <w:rFonts w:ascii="LM Roman 10" w:hAnsi="LM Roman 10"/>
          <w:sz w:val="24"/>
        </w:rPr>
        <w:tab/>
        <w:t>«Acerca de Moodle - MoodleDocs». https://docs.moodle.org/all/es/Acerca_de_Moodle (accedido 21 de junio de 2023).</w:t>
      </w:r>
    </w:p>
    <w:p w14:paraId="50C76397" w14:textId="77777777" w:rsidR="00C03AFE" w:rsidRPr="00C03AFE" w:rsidRDefault="00C03AFE" w:rsidP="00C03AFE">
      <w:pPr>
        <w:pStyle w:val="Bibliografa"/>
        <w:rPr>
          <w:rFonts w:ascii="LM Roman 10" w:hAnsi="LM Roman 10"/>
          <w:sz w:val="24"/>
        </w:rPr>
      </w:pPr>
      <w:r w:rsidRPr="00C03AFE">
        <w:rPr>
          <w:rFonts w:ascii="LM Roman 10" w:hAnsi="LM Roman 10"/>
          <w:sz w:val="24"/>
        </w:rPr>
        <w:t>[10]</w:t>
      </w:r>
      <w:r w:rsidRPr="00C03AFE">
        <w:rPr>
          <w:rFonts w:ascii="LM Roman 10" w:hAnsi="LM Roman 10"/>
          <w:sz w:val="24"/>
        </w:rPr>
        <w:tab/>
        <w:t>«Tipo de Pregunta con respuestas incrustadas (Cloze) - MoodleDocs». https://docs.moodle.org/all/es/Tipo_de_Pregunta_con_respuestas_incrustadas_(C</w:t>
      </w:r>
      <w:r w:rsidRPr="00C03AFE">
        <w:rPr>
          <w:rFonts w:ascii="LM Roman 10" w:hAnsi="LM Roman 10"/>
          <w:sz w:val="24"/>
        </w:rPr>
        <w:lastRenderedPageBreak/>
        <w:t>loze) (accedido 21 de junio de 2023).</w:t>
      </w:r>
    </w:p>
    <w:p w14:paraId="0C448B40" w14:textId="77777777" w:rsidR="00C03AFE" w:rsidRPr="00C03AFE" w:rsidRDefault="00C03AFE" w:rsidP="00C03AFE">
      <w:pPr>
        <w:pStyle w:val="Bibliografa"/>
        <w:rPr>
          <w:rFonts w:ascii="LM Roman 10" w:hAnsi="LM Roman 10"/>
          <w:sz w:val="24"/>
        </w:rPr>
      </w:pPr>
      <w:r w:rsidRPr="00C03AFE">
        <w:rPr>
          <w:rFonts w:ascii="LM Roman 10" w:hAnsi="LM Roman 10"/>
          <w:sz w:val="24"/>
        </w:rPr>
        <w:t>[11]</w:t>
      </w:r>
      <w:r w:rsidRPr="00C03AFE">
        <w:rPr>
          <w:rFonts w:ascii="LM Roman 10" w:hAnsi="LM Roman 10"/>
          <w:sz w:val="24"/>
        </w:rPr>
        <w:tab/>
        <w:t xml:space="preserve">https://www.facebook.com/APDasociacion, «Metodología Scrum: cómo aplicar el método Scrum», </w:t>
      </w:r>
      <w:r w:rsidRPr="00C03AFE">
        <w:rPr>
          <w:rFonts w:ascii="LM Roman 10" w:hAnsi="LM Roman 10"/>
          <w:i/>
          <w:iCs/>
          <w:sz w:val="24"/>
        </w:rPr>
        <w:t>APD España</w:t>
      </w:r>
      <w:r w:rsidRPr="00C03AFE">
        <w:rPr>
          <w:rFonts w:ascii="LM Roman 10" w:hAnsi="LM Roman 10"/>
          <w:sz w:val="24"/>
        </w:rPr>
        <w:t>, 13 de enero de 2022. https://www.apd.es/metodologia-scrum-que-es/ (accedido 22 de junio de 2023).</w:t>
      </w:r>
    </w:p>
    <w:p w14:paraId="3C9EBF3C" w14:textId="77777777" w:rsidR="00C03AFE" w:rsidRPr="00C03AFE" w:rsidRDefault="00C03AFE" w:rsidP="00C03AFE">
      <w:pPr>
        <w:pStyle w:val="Bibliografa"/>
        <w:rPr>
          <w:rFonts w:ascii="LM Roman 10" w:hAnsi="LM Roman 10"/>
          <w:sz w:val="24"/>
        </w:rPr>
      </w:pPr>
      <w:r w:rsidRPr="00C03AFE">
        <w:rPr>
          <w:rFonts w:ascii="LM Roman 10" w:hAnsi="LM Roman 10"/>
          <w:sz w:val="24"/>
        </w:rPr>
        <w:t>[12]</w:t>
      </w:r>
      <w:r w:rsidRPr="00C03AFE">
        <w:rPr>
          <w:rFonts w:ascii="LM Roman 10" w:hAnsi="LM Roman 10"/>
          <w:sz w:val="24"/>
        </w:rPr>
        <w:tab/>
        <w:t xml:space="preserve">«GitHub», </w:t>
      </w:r>
      <w:r w:rsidRPr="00C03AFE">
        <w:rPr>
          <w:rFonts w:ascii="LM Roman 10" w:hAnsi="LM Roman 10"/>
          <w:i/>
          <w:iCs/>
          <w:sz w:val="24"/>
        </w:rPr>
        <w:t>Wikipedia, la enciclopedia libre</w:t>
      </w:r>
      <w:r w:rsidRPr="00C03AFE">
        <w:rPr>
          <w:rFonts w:ascii="LM Roman 10" w:hAnsi="LM Roman 10"/>
          <w:sz w:val="24"/>
        </w:rPr>
        <w:t>. 2 de abril de 2023. Accedido: 21 de junio de 2023. [En línea]. Disponible en: https://es.wikipedia.org/w/index.php?title=GitHub&amp;oldid=150278303</w:t>
      </w:r>
    </w:p>
    <w:p w14:paraId="311B4859" w14:textId="77777777" w:rsidR="00C03AFE" w:rsidRPr="00C03AFE" w:rsidRDefault="00C03AFE" w:rsidP="00C03AFE">
      <w:pPr>
        <w:pStyle w:val="Bibliografa"/>
        <w:rPr>
          <w:rFonts w:ascii="LM Roman 10" w:hAnsi="LM Roman 10"/>
          <w:sz w:val="24"/>
        </w:rPr>
      </w:pPr>
      <w:r w:rsidRPr="00C03AFE">
        <w:rPr>
          <w:rFonts w:ascii="LM Roman 10" w:hAnsi="LM Roman 10"/>
          <w:sz w:val="24"/>
        </w:rPr>
        <w:t>[13]</w:t>
      </w:r>
      <w:r w:rsidRPr="00C03AFE">
        <w:rPr>
          <w:rFonts w:ascii="LM Roman 10" w:hAnsi="LM Roman 10"/>
          <w:sz w:val="24"/>
        </w:rPr>
        <w:tab/>
        <w:t>«Zenhub - Productivity Management for Software Teams». https://www.zenhub.com/ (accedido 21 de junio de 2023).</w:t>
      </w:r>
    </w:p>
    <w:p w14:paraId="7EB35937" w14:textId="77777777" w:rsidR="00C03AFE" w:rsidRPr="00C03AFE" w:rsidRDefault="00C03AFE" w:rsidP="00C03AFE">
      <w:pPr>
        <w:pStyle w:val="Bibliografa"/>
        <w:rPr>
          <w:rFonts w:ascii="LM Roman 10" w:hAnsi="LM Roman 10"/>
          <w:sz w:val="24"/>
        </w:rPr>
      </w:pPr>
      <w:r w:rsidRPr="00C03AFE">
        <w:rPr>
          <w:rFonts w:ascii="LM Roman 10" w:hAnsi="LM Roman 10"/>
          <w:sz w:val="24"/>
        </w:rPr>
        <w:t>[14]</w:t>
      </w:r>
      <w:r w:rsidRPr="00C03AFE">
        <w:rPr>
          <w:rFonts w:ascii="LM Roman 10" w:hAnsi="LM Roman 10"/>
          <w:sz w:val="24"/>
        </w:rPr>
        <w:tab/>
        <w:t xml:space="preserve">«CSS», </w:t>
      </w:r>
      <w:r w:rsidRPr="00C03AFE">
        <w:rPr>
          <w:rFonts w:ascii="LM Roman 10" w:hAnsi="LM Roman 10"/>
          <w:i/>
          <w:iCs/>
          <w:sz w:val="24"/>
        </w:rPr>
        <w:t>Wikipedia, la enciclopedia libre</w:t>
      </w:r>
      <w:r w:rsidRPr="00C03AFE">
        <w:rPr>
          <w:rFonts w:ascii="LM Roman 10" w:hAnsi="LM Roman 10"/>
          <w:sz w:val="24"/>
        </w:rPr>
        <w:t>. 5 de junio de 2023. Accedido: 23 de junio de 2023. [En línea]. Disponible en: https://es.wikipedia.org/w/index.php?title=CSS&amp;oldid=151650243</w:t>
      </w:r>
    </w:p>
    <w:p w14:paraId="41729FD9" w14:textId="77777777" w:rsidR="00C03AFE" w:rsidRPr="00C03AFE" w:rsidRDefault="00C03AFE" w:rsidP="00C03AFE">
      <w:pPr>
        <w:pStyle w:val="Bibliografa"/>
        <w:rPr>
          <w:rFonts w:ascii="LM Roman 10" w:hAnsi="LM Roman 10"/>
          <w:sz w:val="24"/>
        </w:rPr>
      </w:pPr>
      <w:r w:rsidRPr="00C03AFE">
        <w:rPr>
          <w:rFonts w:ascii="LM Roman 10" w:hAnsi="LM Roman 10"/>
          <w:sz w:val="24"/>
        </w:rPr>
        <w:t>[15]</w:t>
      </w:r>
      <w:r w:rsidRPr="00C03AFE">
        <w:rPr>
          <w:rFonts w:ascii="LM Roman 10" w:hAnsi="LM Roman 10"/>
          <w:sz w:val="24"/>
        </w:rPr>
        <w:tab/>
        <w:t xml:space="preserve">https://www.facebook.com/ivandesouzacardoso, «¿Qué es XML y para qué sirve este lenguaje de marcado?», </w:t>
      </w:r>
      <w:r w:rsidRPr="00C03AFE">
        <w:rPr>
          <w:rFonts w:ascii="LM Roman 10" w:hAnsi="LM Roman 10"/>
          <w:i/>
          <w:iCs/>
          <w:sz w:val="24"/>
        </w:rPr>
        <w:t>Rock Content - ES</w:t>
      </w:r>
      <w:r w:rsidRPr="00C03AFE">
        <w:rPr>
          <w:rFonts w:ascii="LM Roman 10" w:hAnsi="LM Roman 10"/>
          <w:sz w:val="24"/>
        </w:rPr>
        <w:t>, 12 de julio de 2019. https://rockcontent.com/es/blog/que-es-xml/ (accedido 22 de junio de 2023).</w:t>
      </w:r>
    </w:p>
    <w:p w14:paraId="656B0DE3" w14:textId="77777777" w:rsidR="00C03AFE" w:rsidRPr="00C03AFE" w:rsidRDefault="00C03AFE" w:rsidP="00C03AFE">
      <w:pPr>
        <w:pStyle w:val="Bibliografa"/>
        <w:rPr>
          <w:rFonts w:ascii="LM Roman 10" w:hAnsi="LM Roman 10"/>
          <w:sz w:val="24"/>
        </w:rPr>
      </w:pPr>
      <w:r w:rsidRPr="00C03AFE">
        <w:rPr>
          <w:rFonts w:ascii="LM Roman 10" w:hAnsi="LM Roman 10"/>
          <w:sz w:val="24"/>
        </w:rPr>
        <w:t>[16]</w:t>
      </w:r>
      <w:r w:rsidRPr="00C03AFE">
        <w:rPr>
          <w:rFonts w:ascii="LM Roman 10" w:hAnsi="LM Roman 10"/>
          <w:sz w:val="24"/>
        </w:rPr>
        <w:tab/>
        <w:t xml:space="preserve">«Bootstrap (framework)», </w:t>
      </w:r>
      <w:r w:rsidRPr="00C03AFE">
        <w:rPr>
          <w:rFonts w:ascii="LM Roman 10" w:hAnsi="LM Roman 10"/>
          <w:i/>
          <w:iCs/>
          <w:sz w:val="24"/>
        </w:rPr>
        <w:t>Wikipedia, la enciclopedia libre</w:t>
      </w:r>
      <w:r w:rsidRPr="00C03AFE">
        <w:rPr>
          <w:rFonts w:ascii="LM Roman 10" w:hAnsi="LM Roman 10"/>
          <w:sz w:val="24"/>
        </w:rPr>
        <w:t>. 22 de junio de 2023. Accedido: 23 de junio de 2023. [En línea]. Disponible en: https://es.wikipedia.org/w/index.php?title=Bootstrap_(framework)&amp;oldid=152008510</w:t>
      </w:r>
    </w:p>
    <w:p w14:paraId="5700B74C" w14:textId="77777777" w:rsidR="00C03AFE" w:rsidRPr="00C03AFE" w:rsidRDefault="00C03AFE" w:rsidP="00C03AFE">
      <w:pPr>
        <w:pStyle w:val="Bibliografa"/>
        <w:rPr>
          <w:rFonts w:ascii="LM Roman 10" w:hAnsi="LM Roman 10"/>
          <w:sz w:val="24"/>
        </w:rPr>
      </w:pPr>
      <w:r w:rsidRPr="00C03AFE">
        <w:rPr>
          <w:rFonts w:ascii="LM Roman 10" w:hAnsi="LM Roman 10"/>
          <w:sz w:val="24"/>
        </w:rPr>
        <w:t>[17]</w:t>
      </w:r>
      <w:r w:rsidRPr="00C03AFE">
        <w:rPr>
          <w:rFonts w:ascii="LM Roman 10" w:hAnsi="LM Roman 10"/>
          <w:sz w:val="24"/>
        </w:rPr>
        <w:tab/>
        <w:t>«PLQuiz by RobertoIA». http://robertoia.github.io/PLQuiz/ (accedido 22 de junio de 2023).</w:t>
      </w:r>
    </w:p>
    <w:p w14:paraId="5184C5C9" w14:textId="77777777" w:rsidR="00C03AFE" w:rsidRPr="00C03AFE" w:rsidRDefault="00C03AFE" w:rsidP="00C03AFE">
      <w:pPr>
        <w:pStyle w:val="Bibliografa"/>
        <w:rPr>
          <w:rFonts w:ascii="LM Roman 10" w:hAnsi="LM Roman 10"/>
          <w:sz w:val="24"/>
        </w:rPr>
      </w:pPr>
      <w:r w:rsidRPr="00C03AFE">
        <w:rPr>
          <w:rFonts w:ascii="LM Roman 10" w:hAnsi="LM Roman 10"/>
          <w:sz w:val="24"/>
        </w:rPr>
        <w:t>[18]</w:t>
      </w:r>
      <w:r w:rsidRPr="00C03AFE">
        <w:rPr>
          <w:rFonts w:ascii="LM Roman 10" w:hAnsi="LM Roman 10"/>
          <w:sz w:val="24"/>
        </w:rPr>
        <w:tab/>
        <w:t>jorgealonsomar, «jorgealonsomar/TFGII-Quiz-Grafos». 29 de junio de 2015. Accedido: 22 de junio de 2023. [En línea]. Disponible en: https://github.com/jorgealonsomar/TFGII-Quiz-Grafos</w:t>
      </w:r>
    </w:p>
    <w:p w14:paraId="6DA48E6D" w14:textId="77777777" w:rsidR="00C03AFE" w:rsidRPr="00C03AFE" w:rsidRDefault="00C03AFE" w:rsidP="00C03AFE">
      <w:pPr>
        <w:pStyle w:val="Bibliografa"/>
        <w:rPr>
          <w:rFonts w:ascii="LM Roman 10" w:hAnsi="LM Roman 10"/>
          <w:sz w:val="24"/>
        </w:rPr>
      </w:pPr>
      <w:r w:rsidRPr="00C03AFE">
        <w:rPr>
          <w:rFonts w:ascii="LM Roman 10" w:hAnsi="LM Roman 10"/>
          <w:sz w:val="24"/>
        </w:rPr>
        <w:t>[19]</w:t>
      </w:r>
      <w:r w:rsidRPr="00C03AFE">
        <w:rPr>
          <w:rFonts w:ascii="LM Roman 10" w:hAnsi="LM Roman 10"/>
          <w:sz w:val="24"/>
        </w:rPr>
        <w:tab/>
        <w:t>S. Revilla, «AssoQuiz-Generator». 14 de febrero de 2023. Accedido: 22 de junio de 2023. [En línea]. Disponible en: https://github.com/srevilla/TFG-22.11</w:t>
      </w:r>
    </w:p>
    <w:p w14:paraId="58B0599C" w14:textId="3F9DC923" w:rsidR="007D17D7" w:rsidRDefault="001672E2" w:rsidP="00677128">
      <w:pPr>
        <w:pStyle w:val="Prrafodelista"/>
        <w:tabs>
          <w:tab w:val="left" w:pos="917"/>
          <w:tab w:val="left" w:pos="2154"/>
          <w:tab w:val="left" w:pos="7042"/>
        </w:tabs>
        <w:spacing w:before="178" w:line="259" w:lineRule="auto"/>
        <w:ind w:left="854" w:right="891" w:firstLine="0"/>
      </w:pPr>
      <w:r w:rsidRPr="00677128">
        <w:rPr>
          <w:rFonts w:ascii="LM Roman 10" w:hAnsi="LM Roman 10"/>
          <w:sz w:val="24"/>
          <w:szCs w:val="24"/>
        </w:rPr>
        <w:fldChar w:fldCharType="end"/>
      </w:r>
      <w:bookmarkEnd w:id="127"/>
    </w:p>
    <w:p w14:paraId="43397D23" w14:textId="45F134F6" w:rsidR="001C1AD5" w:rsidRPr="001C1AD5" w:rsidRDefault="001C1AD5" w:rsidP="001C1AD5"/>
    <w:p w14:paraId="518997D5" w14:textId="2692B7BF" w:rsidR="001C1AD5" w:rsidRPr="001C1AD5" w:rsidRDefault="001C1AD5" w:rsidP="001C1AD5"/>
    <w:p w14:paraId="659FED68" w14:textId="43639283" w:rsidR="001C1AD5" w:rsidRPr="001C1AD5" w:rsidRDefault="001C1AD5" w:rsidP="001C1AD5"/>
    <w:p w14:paraId="5DF87C5C" w14:textId="20C7CE49" w:rsidR="001C1AD5" w:rsidRPr="001C1AD5" w:rsidRDefault="001C1AD5" w:rsidP="001C1AD5"/>
    <w:p w14:paraId="2C417979" w14:textId="66DDDE36" w:rsidR="001C1AD5" w:rsidRPr="001C1AD5" w:rsidRDefault="001C1AD5" w:rsidP="001C1AD5"/>
    <w:p w14:paraId="68A2B3DA" w14:textId="44DAA429" w:rsidR="001C1AD5" w:rsidRPr="001C1AD5" w:rsidRDefault="001C1AD5" w:rsidP="001C1AD5"/>
    <w:p w14:paraId="12D89D4D" w14:textId="1B1755BD" w:rsidR="001C1AD5" w:rsidRPr="001C1AD5" w:rsidRDefault="001C1AD5" w:rsidP="001C1AD5"/>
    <w:p w14:paraId="6940E111" w14:textId="790725DC" w:rsidR="001C1AD5" w:rsidRPr="001C1AD5" w:rsidRDefault="001C1AD5" w:rsidP="001C1AD5"/>
    <w:p w14:paraId="22445D36" w14:textId="33B8B6DC" w:rsidR="001C1AD5" w:rsidRDefault="001C1AD5" w:rsidP="001C1AD5"/>
    <w:p w14:paraId="504BF262" w14:textId="0C9E78FD" w:rsidR="001C1AD5" w:rsidRDefault="001C1AD5" w:rsidP="001C1AD5"/>
    <w:p w14:paraId="36943E27" w14:textId="70213981" w:rsidR="001C1AD5" w:rsidRPr="001C1AD5" w:rsidRDefault="001C1AD5" w:rsidP="001C1AD5">
      <w:pPr>
        <w:tabs>
          <w:tab w:val="left" w:pos="6073"/>
        </w:tabs>
      </w:pPr>
      <w:r>
        <w:tab/>
      </w:r>
    </w:p>
    <w:sectPr w:rsidR="001C1AD5" w:rsidRPr="001C1AD5" w:rsidSect="007D4877">
      <w:headerReference w:type="even" r:id="rId219"/>
      <w:headerReference w:type="default" r:id="rId220"/>
      <w:footerReference w:type="even" r:id="rId221"/>
      <w:footerReference w:type="default" r:id="rId222"/>
      <w:headerReference w:type="first" r:id="rId223"/>
      <w:footerReference w:type="first" r:id="rId224"/>
      <w:pgSz w:w="11910" w:h="16840"/>
      <w:pgMar w:top="1417" w:right="1701" w:bottom="1417" w:left="1701" w:header="0" w:footer="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AB475" w14:textId="77777777" w:rsidR="00AC4D44" w:rsidRDefault="00AC4D44">
      <w:r>
        <w:separator/>
      </w:r>
    </w:p>
  </w:endnote>
  <w:endnote w:type="continuationSeparator" w:id="0">
    <w:p w14:paraId="14610481" w14:textId="77777777" w:rsidR="00AC4D44" w:rsidRDefault="00AC4D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altName w:val="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LM Roman 10">
    <w:altName w:val="Calibri"/>
    <w:panose1 w:val="00000000000000000000"/>
    <w:charset w:val="00"/>
    <w:family w:val="modern"/>
    <w:notTrueType/>
    <w:pitch w:val="variable"/>
    <w:sig w:usb0="20000007" w:usb1="00000000" w:usb2="00000000" w:usb3="00000000" w:csb0="0000019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PMingLiU">
    <w:altName w:val="Microsoft JhengHei"/>
    <w:panose1 w:val="02010601000101010101"/>
    <w:charset w:val="88"/>
    <w:family w:val="roman"/>
    <w:pitch w:val="variable"/>
    <w:sig w:usb0="A00002FF" w:usb1="28CFFCFA" w:usb2="00000016" w:usb3="00000000" w:csb0="00100001" w:csb1="00000000"/>
  </w:font>
  <w:font w:name="PMingLiU-ExtB">
    <w:panose1 w:val="02020500000000000000"/>
    <w:charset w:val="88"/>
    <w:family w:val="roman"/>
    <w:pitch w:val="variable"/>
    <w:sig w:usb0="8000002F" w:usb1="0A080008" w:usb2="00000010" w:usb3="00000000" w:csb0="00100001" w:csb1="00000000"/>
  </w:font>
  <w:font w:name="Garamond">
    <w:altName w:val="Garamond"/>
    <w:panose1 w:val="02020404030301010803"/>
    <w:charset w:val="00"/>
    <w:family w:val="roman"/>
    <w:pitch w:val="variable"/>
    <w:sig w:usb0="00000287" w:usb1="00000000" w:usb2="00000000" w:usb3="00000000" w:csb0="0000009F" w:csb1="00000000"/>
  </w:font>
  <w:font w:name="LM Sans 10">
    <w:altName w:val="Calibri"/>
    <w:panose1 w:val="00000000000000000000"/>
    <w:charset w:val="00"/>
    <w:family w:val="modern"/>
    <w:notTrueType/>
    <w:pitch w:val="variable"/>
    <w:sig w:usb0="20000007" w:usb1="00000000"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11053" w14:textId="77777777" w:rsidR="00E7578D" w:rsidRDefault="00E7578D" w:rsidP="00E7578D">
    <w:pPr>
      <w:pStyle w:val="Piedepgina"/>
    </w:pPr>
  </w:p>
  <w:p w14:paraId="35FC1E6A" w14:textId="77777777" w:rsidR="00E7578D" w:rsidRDefault="00E7578D" w:rsidP="00E7578D">
    <w:pPr>
      <w:pStyle w:val="Piedepgina"/>
    </w:pPr>
  </w:p>
  <w:p w14:paraId="24278F51" w14:textId="77777777" w:rsidR="00E7578D" w:rsidRDefault="00E7578D" w:rsidP="00E7578D">
    <w:pPr>
      <w:pStyle w:val="Piedepgina"/>
    </w:pPr>
  </w:p>
  <w:p w14:paraId="1CB1E2DB" w14:textId="77777777" w:rsidR="00E7578D" w:rsidRDefault="00E7578D" w:rsidP="00E7578D">
    <w:pPr>
      <w:pStyle w:val="Piedepgina"/>
    </w:pPr>
  </w:p>
  <w:p w14:paraId="6F58A986" w14:textId="77777777" w:rsidR="00E7578D" w:rsidRDefault="00E7578D" w:rsidP="00E7578D">
    <w:pPr>
      <w:pStyle w:val="Piedepgina"/>
    </w:pPr>
  </w:p>
  <w:p w14:paraId="376C5BD6" w14:textId="77777777" w:rsidR="00E7578D" w:rsidRPr="00627DAD" w:rsidRDefault="00E7578D" w:rsidP="00E7578D">
    <w:pPr>
      <w:pStyle w:val="Piedepgina"/>
    </w:pPr>
  </w:p>
  <w:p w14:paraId="5CD7454B" w14:textId="77777777" w:rsidR="00FC3CD3" w:rsidRPr="00E7578D" w:rsidRDefault="00FC3CD3" w:rsidP="00E7578D">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EF04C" w14:textId="30A9F548" w:rsidR="008B563D" w:rsidRDefault="008B563D">
    <w:pPr>
      <w:pStyle w:val="Piedepgina"/>
      <w:jc w:val="center"/>
    </w:pPr>
  </w:p>
  <w:p w14:paraId="1075B33F" w14:textId="77777777" w:rsidR="00D94B12" w:rsidRDefault="00D94B12">
    <w:pPr>
      <w:pStyle w:val="Piedepgina"/>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6947D" w14:textId="77777777" w:rsidR="00391B19" w:rsidRDefault="00391B19" w:rsidP="00E7578D">
    <w:pPr>
      <w:pStyle w:val="Piedepgina"/>
    </w:pPr>
  </w:p>
  <w:p w14:paraId="2F3B878E" w14:textId="77777777" w:rsidR="00391B19" w:rsidRDefault="00391B19" w:rsidP="00E7578D">
    <w:pPr>
      <w:pStyle w:val="Piedepgina"/>
    </w:pPr>
  </w:p>
  <w:p w14:paraId="19CC2E13" w14:textId="77777777" w:rsidR="00391B19" w:rsidRDefault="00391B19" w:rsidP="00E7578D">
    <w:pPr>
      <w:pStyle w:val="Piedepgina"/>
    </w:pPr>
  </w:p>
  <w:p w14:paraId="4910606D" w14:textId="77777777" w:rsidR="00391B19" w:rsidRDefault="00391B19" w:rsidP="00E7578D">
    <w:pPr>
      <w:pStyle w:val="Piedepgina"/>
    </w:pPr>
  </w:p>
  <w:p w14:paraId="1450010E" w14:textId="77777777" w:rsidR="00391B19" w:rsidRPr="00627DAD" w:rsidRDefault="00391B19" w:rsidP="00E7578D">
    <w:pPr>
      <w:pStyle w:val="Piedepgina"/>
    </w:pPr>
  </w:p>
  <w:p w14:paraId="5C452630" w14:textId="77777777" w:rsidR="00391B19" w:rsidRPr="00E7578D" w:rsidRDefault="00391B19" w:rsidP="00E7578D">
    <w:pPr>
      <w:pStyle w:val="Piedepgina"/>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D639E" w14:textId="77777777" w:rsidR="00857E81" w:rsidRPr="00BE2F12" w:rsidRDefault="00857E81" w:rsidP="00857E81">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1</w:t>
    </w:r>
    <w:r w:rsidRPr="00BE2F12">
      <w:rPr>
        <w:rFonts w:ascii="LM Roman 10" w:hAnsi="LM Roman 10"/>
        <w:sz w:val="24"/>
        <w:szCs w:val="24"/>
      </w:rPr>
      <w:fldChar w:fldCharType="end"/>
    </w:r>
  </w:p>
  <w:p w14:paraId="4E73940B" w14:textId="77777777" w:rsidR="00857E81" w:rsidRDefault="00857E81" w:rsidP="00857E81">
    <w:pPr>
      <w:pStyle w:val="Piedepgina"/>
      <w:jc w:val="center"/>
    </w:pPr>
  </w:p>
  <w:p w14:paraId="43033633" w14:textId="77777777" w:rsidR="00857E81" w:rsidRDefault="00857E81" w:rsidP="00857E81">
    <w:pPr>
      <w:pStyle w:val="Piedepgina"/>
      <w:jc w:val="center"/>
    </w:pPr>
  </w:p>
  <w:p w14:paraId="6D4311F3" w14:textId="77777777" w:rsidR="00857E81" w:rsidRDefault="00857E81" w:rsidP="00857E81">
    <w:pPr>
      <w:pStyle w:val="Piedepgina"/>
      <w:jc w:val="center"/>
    </w:pPr>
  </w:p>
  <w:p w14:paraId="411485CC" w14:textId="77777777" w:rsidR="00857E81" w:rsidRDefault="00857E81" w:rsidP="00857E81">
    <w:pPr>
      <w:pStyle w:val="Piedepgina"/>
      <w:jc w:val="center"/>
    </w:pPr>
  </w:p>
  <w:p w14:paraId="4B5DB9F3" w14:textId="77777777" w:rsidR="00857E81" w:rsidRDefault="00857E81" w:rsidP="00857E81">
    <w:pPr>
      <w:pStyle w:val="Piedepgina"/>
      <w:jc w:val="center"/>
    </w:pPr>
  </w:p>
  <w:p w14:paraId="65B38D1F" w14:textId="77777777" w:rsidR="00857E81" w:rsidRDefault="00857E81" w:rsidP="00857E81">
    <w:pPr>
      <w:pStyle w:val="Piedepgina"/>
      <w:jc w:val="center"/>
    </w:pPr>
  </w:p>
  <w:p w14:paraId="621C6F6A" w14:textId="77777777" w:rsidR="00857E81" w:rsidRDefault="00857E81" w:rsidP="00857E81">
    <w:pPr>
      <w:pStyle w:val="Piedepgina"/>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AAB3" w14:textId="77777777" w:rsidR="004D474B" w:rsidRDefault="004D474B" w:rsidP="00E7578D">
    <w:pPr>
      <w:pStyle w:val="Piedepgina"/>
    </w:pPr>
  </w:p>
  <w:p w14:paraId="09104A61" w14:textId="77777777" w:rsidR="004D474B" w:rsidRDefault="004D474B" w:rsidP="00E7578D">
    <w:pPr>
      <w:pStyle w:val="Piedepgina"/>
    </w:pPr>
  </w:p>
  <w:p w14:paraId="51022B4D" w14:textId="77777777" w:rsidR="004D474B" w:rsidRDefault="004D474B" w:rsidP="00E7578D">
    <w:pPr>
      <w:pStyle w:val="Piedepgina"/>
    </w:pPr>
  </w:p>
  <w:p w14:paraId="5B440E6D" w14:textId="77777777" w:rsidR="004D474B" w:rsidRDefault="004D474B" w:rsidP="00E7578D">
    <w:pPr>
      <w:pStyle w:val="Piedepgina"/>
    </w:pPr>
  </w:p>
  <w:p w14:paraId="5CEA4330" w14:textId="77777777" w:rsidR="004D474B" w:rsidRPr="00627DAD" w:rsidRDefault="004D474B" w:rsidP="00E7578D">
    <w:pPr>
      <w:pStyle w:val="Piedepgina"/>
    </w:pPr>
  </w:p>
  <w:p w14:paraId="22206F3E" w14:textId="77777777" w:rsidR="004D474B" w:rsidRPr="00E7578D" w:rsidRDefault="004D474B" w:rsidP="00E7578D">
    <w:pPr>
      <w:pStyle w:val="Piedepgina"/>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00846" w14:textId="77777777" w:rsidR="00FF52A1" w:rsidRPr="00BE2F12" w:rsidRDefault="00FF52A1" w:rsidP="00FF52A1">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7</w:t>
    </w:r>
    <w:r w:rsidRPr="00BE2F12">
      <w:rPr>
        <w:rFonts w:ascii="LM Roman 10" w:hAnsi="LM Roman 10"/>
        <w:sz w:val="24"/>
        <w:szCs w:val="24"/>
      </w:rPr>
      <w:fldChar w:fldCharType="end"/>
    </w:r>
  </w:p>
  <w:p w14:paraId="2C7A4650" w14:textId="77777777" w:rsidR="00FF52A1" w:rsidRDefault="00FF52A1" w:rsidP="00FF52A1">
    <w:pPr>
      <w:pStyle w:val="Piedepgina"/>
      <w:jc w:val="center"/>
    </w:pPr>
  </w:p>
  <w:p w14:paraId="69E83FA8" w14:textId="77777777" w:rsidR="00FF52A1" w:rsidRDefault="00FF52A1" w:rsidP="00FF52A1">
    <w:pPr>
      <w:pStyle w:val="Piedepgina"/>
      <w:jc w:val="center"/>
    </w:pPr>
  </w:p>
  <w:p w14:paraId="0DDEECA5" w14:textId="77777777" w:rsidR="00FF52A1" w:rsidRDefault="00FF52A1" w:rsidP="00FF52A1">
    <w:pPr>
      <w:pStyle w:val="Piedepgina"/>
      <w:jc w:val="center"/>
    </w:pPr>
  </w:p>
  <w:p w14:paraId="3C293CE6" w14:textId="77777777" w:rsidR="00FF52A1" w:rsidRDefault="00FF52A1" w:rsidP="00FF52A1">
    <w:pPr>
      <w:pStyle w:val="Piedepgina"/>
      <w:jc w:val="center"/>
    </w:pPr>
  </w:p>
  <w:p w14:paraId="15121DEC" w14:textId="77777777" w:rsidR="00FF52A1" w:rsidRDefault="00FF52A1" w:rsidP="00FF52A1">
    <w:pPr>
      <w:pStyle w:val="Piedepgina"/>
      <w:jc w:val="center"/>
    </w:pPr>
  </w:p>
  <w:p w14:paraId="73129C75" w14:textId="77777777" w:rsidR="00FF52A1" w:rsidRDefault="00FF52A1" w:rsidP="00FF52A1">
    <w:pPr>
      <w:pStyle w:val="Piedepgina"/>
      <w:jc w:val="center"/>
    </w:pPr>
  </w:p>
  <w:p w14:paraId="2C091769" w14:textId="77777777" w:rsidR="00FF52A1" w:rsidRDefault="00FF52A1" w:rsidP="00FF52A1">
    <w:pPr>
      <w:pStyle w:val="Piedepgina"/>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621E1" w14:textId="77777777" w:rsidR="006002C1" w:rsidRDefault="006002C1" w:rsidP="006002C1">
    <w:pPr>
      <w:pStyle w:val="Piedepgina"/>
      <w:jc w:val="center"/>
    </w:pPr>
  </w:p>
  <w:p w14:paraId="05F141CC" w14:textId="77777777" w:rsidR="006002C1" w:rsidRDefault="006002C1">
    <w:pPr>
      <w:pStyle w:val="Piedepgina"/>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C40E8" w14:textId="77777777" w:rsidR="004D474B" w:rsidRDefault="004D474B" w:rsidP="00E7578D">
    <w:pPr>
      <w:pStyle w:val="Piedepgina"/>
    </w:pPr>
  </w:p>
  <w:p w14:paraId="6582EDDA" w14:textId="77777777" w:rsidR="004D474B" w:rsidRDefault="004D474B" w:rsidP="00E7578D">
    <w:pPr>
      <w:pStyle w:val="Piedepgina"/>
    </w:pPr>
  </w:p>
  <w:p w14:paraId="6AEBC1C6" w14:textId="77777777" w:rsidR="004D474B" w:rsidRDefault="004D474B" w:rsidP="00E7578D">
    <w:pPr>
      <w:pStyle w:val="Piedepgina"/>
    </w:pPr>
  </w:p>
  <w:p w14:paraId="7175B340" w14:textId="77777777" w:rsidR="004D474B" w:rsidRDefault="004D474B" w:rsidP="00E7578D">
    <w:pPr>
      <w:pStyle w:val="Piedepgina"/>
    </w:pPr>
  </w:p>
  <w:p w14:paraId="4B6A94DC" w14:textId="77777777" w:rsidR="004D474B" w:rsidRPr="00627DAD" w:rsidRDefault="004D474B" w:rsidP="00E7578D">
    <w:pPr>
      <w:pStyle w:val="Piedepgina"/>
    </w:pPr>
  </w:p>
  <w:p w14:paraId="52DDAA71" w14:textId="77777777" w:rsidR="004D474B" w:rsidRPr="00E7578D" w:rsidRDefault="004D474B" w:rsidP="00E7578D">
    <w:pPr>
      <w:pStyle w:val="Piedepgina"/>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271D5" w14:textId="77777777" w:rsidR="004D474B" w:rsidRDefault="004D474B" w:rsidP="00627DAD">
    <w:pPr>
      <w:pStyle w:val="Piedepgina"/>
    </w:pPr>
  </w:p>
  <w:p w14:paraId="7145EB9E" w14:textId="77777777" w:rsidR="004D474B" w:rsidRDefault="004D474B" w:rsidP="00627DAD">
    <w:pPr>
      <w:pStyle w:val="Piedepgina"/>
    </w:pPr>
  </w:p>
  <w:p w14:paraId="226CF453" w14:textId="77777777" w:rsidR="004D474B" w:rsidRDefault="004D474B" w:rsidP="00627DAD">
    <w:pPr>
      <w:pStyle w:val="Piedepgina"/>
    </w:pPr>
  </w:p>
  <w:p w14:paraId="48E5EB98" w14:textId="77777777" w:rsidR="004D474B" w:rsidRDefault="004D474B" w:rsidP="00627DAD">
    <w:pPr>
      <w:pStyle w:val="Piedepgina"/>
    </w:pPr>
  </w:p>
  <w:p w14:paraId="378BFF16" w14:textId="77777777" w:rsidR="004D474B" w:rsidRDefault="004D474B" w:rsidP="00627DAD">
    <w:pPr>
      <w:pStyle w:val="Piedepgina"/>
    </w:pPr>
  </w:p>
  <w:p w14:paraId="10C5B2CE" w14:textId="77777777" w:rsidR="004D474B" w:rsidRPr="00627DAD" w:rsidRDefault="004D474B" w:rsidP="00627DAD">
    <w:pPr>
      <w:pStyle w:val="Piedepgina"/>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68D07" w14:textId="77777777" w:rsidR="004D474B" w:rsidRPr="00BE2F12" w:rsidRDefault="004D474B" w:rsidP="004D474B">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7</w:t>
    </w:r>
    <w:r w:rsidRPr="00BE2F12">
      <w:rPr>
        <w:rFonts w:ascii="LM Roman 10" w:hAnsi="LM Roman 10"/>
        <w:sz w:val="24"/>
        <w:szCs w:val="24"/>
      </w:rPr>
      <w:fldChar w:fldCharType="end"/>
    </w:r>
  </w:p>
  <w:p w14:paraId="532D1B2F" w14:textId="77777777" w:rsidR="004D474B" w:rsidRDefault="004D474B" w:rsidP="004D474B">
    <w:pPr>
      <w:pStyle w:val="Piedepgina"/>
      <w:jc w:val="center"/>
    </w:pPr>
  </w:p>
  <w:p w14:paraId="0478CB85" w14:textId="77777777" w:rsidR="004D474B" w:rsidRDefault="004D474B" w:rsidP="004D474B">
    <w:pPr>
      <w:pStyle w:val="Piedepgina"/>
      <w:jc w:val="center"/>
    </w:pPr>
  </w:p>
  <w:p w14:paraId="292460F2" w14:textId="77777777" w:rsidR="004D474B" w:rsidRDefault="004D474B" w:rsidP="004D474B">
    <w:pPr>
      <w:pStyle w:val="Piedepgina"/>
      <w:jc w:val="center"/>
    </w:pPr>
  </w:p>
  <w:p w14:paraId="73A7DD28" w14:textId="77777777" w:rsidR="004D474B" w:rsidRDefault="004D474B" w:rsidP="004D474B">
    <w:pPr>
      <w:pStyle w:val="Piedepgina"/>
      <w:jc w:val="center"/>
    </w:pPr>
  </w:p>
  <w:p w14:paraId="09DC3F0C" w14:textId="77777777" w:rsidR="004D474B" w:rsidRDefault="004D474B" w:rsidP="004D474B">
    <w:pPr>
      <w:pStyle w:val="Piedepgina"/>
      <w:jc w:val="center"/>
    </w:pPr>
  </w:p>
  <w:p w14:paraId="616B580B" w14:textId="77777777" w:rsidR="004D474B" w:rsidRDefault="004D474B" w:rsidP="004D474B">
    <w:pPr>
      <w:pStyle w:val="Piedepgina"/>
      <w:jc w:val="center"/>
    </w:pPr>
  </w:p>
  <w:p w14:paraId="6E1D9009" w14:textId="77777777" w:rsidR="004D474B" w:rsidRDefault="004D474B" w:rsidP="004D474B">
    <w:pPr>
      <w:pStyle w:val="Piedepgina"/>
      <w:jc w:val="center"/>
    </w:pPr>
  </w:p>
  <w:p w14:paraId="3C925776" w14:textId="77777777" w:rsidR="006F7343" w:rsidRPr="004D474B" w:rsidRDefault="006F7343" w:rsidP="004D474B">
    <w:pPr>
      <w:pStyle w:val="Piedepgina"/>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5D205" w14:textId="77777777" w:rsidR="004B0F44" w:rsidRPr="00BE2F12" w:rsidRDefault="004B0F44" w:rsidP="004B0F44">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45</w:t>
    </w:r>
    <w:r w:rsidRPr="00BE2F12">
      <w:rPr>
        <w:rFonts w:ascii="LM Roman 10" w:hAnsi="LM Roman 10"/>
        <w:sz w:val="24"/>
        <w:szCs w:val="24"/>
      </w:rPr>
      <w:fldChar w:fldCharType="end"/>
    </w:r>
  </w:p>
  <w:p w14:paraId="3F67042D" w14:textId="77777777" w:rsidR="004B0F44" w:rsidRDefault="004B0F44" w:rsidP="004B0F44">
    <w:pPr>
      <w:pStyle w:val="Piedepgina"/>
      <w:jc w:val="center"/>
    </w:pPr>
  </w:p>
  <w:p w14:paraId="6E17FD93" w14:textId="77777777" w:rsidR="004B0F44" w:rsidRDefault="004B0F44" w:rsidP="004B0F44">
    <w:pPr>
      <w:pStyle w:val="Piedepgina"/>
      <w:jc w:val="center"/>
    </w:pPr>
  </w:p>
  <w:p w14:paraId="2967D854" w14:textId="77777777" w:rsidR="004B0F44" w:rsidRDefault="004B0F44" w:rsidP="004B0F44">
    <w:pPr>
      <w:pStyle w:val="Piedepgina"/>
      <w:jc w:val="center"/>
    </w:pPr>
  </w:p>
  <w:p w14:paraId="0FE2E5F6" w14:textId="77777777" w:rsidR="004B0F44" w:rsidRDefault="004B0F44" w:rsidP="004B0F44">
    <w:pPr>
      <w:pStyle w:val="Piedepgina"/>
      <w:jc w:val="center"/>
    </w:pPr>
  </w:p>
  <w:p w14:paraId="0E9CC0DF" w14:textId="77777777" w:rsidR="004B0F44" w:rsidRDefault="004B0F44" w:rsidP="004B0F44">
    <w:pPr>
      <w:pStyle w:val="Piedepgina"/>
      <w:jc w:val="center"/>
    </w:pPr>
  </w:p>
  <w:p w14:paraId="2E9FEED3" w14:textId="77777777" w:rsidR="004B0F44" w:rsidRDefault="004B0F44" w:rsidP="004B0F44">
    <w:pPr>
      <w:pStyle w:val="Piedepgina"/>
      <w:jc w:val="center"/>
    </w:pPr>
  </w:p>
  <w:p w14:paraId="27B756D8" w14:textId="77777777" w:rsidR="00AE20AF" w:rsidRPr="0043758B" w:rsidRDefault="00AE20AF" w:rsidP="0043758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D32E5" w14:textId="3DE93A58" w:rsidR="00FA41C8" w:rsidRDefault="00FA41C8" w:rsidP="00BB4BC1">
    <w:pPr>
      <w:pStyle w:val="Piedepgina"/>
      <w:tabs>
        <w:tab w:val="clear" w:pos="4252"/>
        <w:tab w:val="clear" w:pos="8504"/>
        <w:tab w:val="left" w:pos="3002"/>
      </w:tabs>
      <w:jc w:val="center"/>
    </w:pPr>
  </w:p>
  <w:p w14:paraId="66A290A4" w14:textId="77777777" w:rsidR="00FA41C8" w:rsidRDefault="00FA41C8">
    <w:pPr>
      <w:pStyle w:val="Piedepgina"/>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C53CA" w14:textId="75C5A9A0" w:rsidR="00DE451E" w:rsidRPr="00BE2F12" w:rsidRDefault="00DE451E" w:rsidP="00EE2D3B">
    <w:pPr>
      <w:pStyle w:val="Piedepgina"/>
      <w:jc w:val="center"/>
      <w:rPr>
        <w:rFonts w:ascii="LM Roman 10" w:hAnsi="LM Roman 10"/>
        <w:sz w:val="24"/>
        <w:szCs w:val="24"/>
      </w:rPr>
    </w:pPr>
  </w:p>
  <w:p w14:paraId="06C72362" w14:textId="77777777" w:rsidR="00DE451E" w:rsidRDefault="00DE451E" w:rsidP="00EE2D3B">
    <w:pPr>
      <w:pStyle w:val="Piedepgina"/>
      <w:jc w:val="center"/>
    </w:pPr>
  </w:p>
  <w:p w14:paraId="20A52685" w14:textId="77777777" w:rsidR="00DE451E" w:rsidRDefault="00DE451E" w:rsidP="00EE2D3B">
    <w:pPr>
      <w:pStyle w:val="Piedepgina"/>
      <w:jc w:val="center"/>
    </w:pPr>
  </w:p>
  <w:p w14:paraId="7AC36D77" w14:textId="77777777" w:rsidR="00DE451E" w:rsidRDefault="00DE451E" w:rsidP="00EE2D3B">
    <w:pPr>
      <w:pStyle w:val="Piedepgina"/>
      <w:jc w:val="center"/>
    </w:pPr>
  </w:p>
  <w:p w14:paraId="364B746E" w14:textId="77777777" w:rsidR="00DE451E" w:rsidRDefault="00DE451E" w:rsidP="00EE2D3B">
    <w:pPr>
      <w:pStyle w:val="Piedepgina"/>
      <w:jc w:val="center"/>
    </w:pPr>
  </w:p>
  <w:p w14:paraId="07BE5FBB" w14:textId="77777777" w:rsidR="00DE451E" w:rsidRDefault="00DE451E" w:rsidP="00EE2D3B">
    <w:pPr>
      <w:pStyle w:val="Piedepgina"/>
      <w:jc w:val="center"/>
    </w:pPr>
  </w:p>
  <w:p w14:paraId="2D6B2C27" w14:textId="77777777" w:rsidR="00DE451E" w:rsidRDefault="00DE451E" w:rsidP="00EE2D3B">
    <w:pPr>
      <w:pStyle w:val="Piedepgina"/>
      <w:jc w:val="center"/>
    </w:pPr>
  </w:p>
  <w:p w14:paraId="038995E2" w14:textId="77777777" w:rsidR="00DE451E" w:rsidRDefault="00DE451E" w:rsidP="00EE2D3B">
    <w:pPr>
      <w:pStyle w:val="Piedepgina"/>
      <w:jc w:val="center"/>
    </w:pPr>
  </w:p>
  <w:p w14:paraId="5047BE0A" w14:textId="77777777" w:rsidR="00DE451E" w:rsidRPr="00EE2D3B" w:rsidRDefault="00DE451E" w:rsidP="00EE2D3B">
    <w:pPr>
      <w:pStyle w:val="Piedepgina"/>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CE7EE" w14:textId="77777777" w:rsidR="007D4877" w:rsidRDefault="007D4877" w:rsidP="004F2008">
    <w:pPr>
      <w:pStyle w:val="Piedepgina"/>
      <w:tabs>
        <w:tab w:val="clear" w:pos="4252"/>
        <w:tab w:val="clear" w:pos="8504"/>
        <w:tab w:val="left" w:pos="3002"/>
      </w:tabs>
      <w:jc w:val="center"/>
    </w:pPr>
  </w:p>
  <w:p w14:paraId="67BA8A59" w14:textId="77777777" w:rsidR="007D4877" w:rsidRDefault="007D4877" w:rsidP="004F2008">
    <w:pPr>
      <w:pStyle w:val="Piedepgina"/>
      <w:jc w:val="center"/>
    </w:pPr>
  </w:p>
  <w:p w14:paraId="7A5A5FF4" w14:textId="77777777" w:rsidR="007D4877" w:rsidRDefault="007D4877" w:rsidP="004F2008">
    <w:pPr>
      <w:pStyle w:val="Piedepgina"/>
      <w:jc w:val="center"/>
    </w:pPr>
  </w:p>
  <w:p w14:paraId="78201BDB" w14:textId="77777777" w:rsidR="007D4877" w:rsidRDefault="007D4877" w:rsidP="004F2008">
    <w:pPr>
      <w:pStyle w:val="Piedepgina"/>
      <w:jc w:val="center"/>
    </w:pPr>
  </w:p>
  <w:p w14:paraId="02D9A975" w14:textId="77777777" w:rsidR="007D4877" w:rsidRDefault="007D4877" w:rsidP="004F2008">
    <w:pPr>
      <w:pStyle w:val="Piedepgina"/>
      <w:jc w:val="center"/>
    </w:pPr>
  </w:p>
  <w:p w14:paraId="73469B95" w14:textId="77777777" w:rsidR="007D4877" w:rsidRDefault="007D4877" w:rsidP="004F2008">
    <w:pPr>
      <w:pStyle w:val="Piedepgina"/>
      <w:jc w:val="center"/>
    </w:pPr>
  </w:p>
  <w:p w14:paraId="76CB982B" w14:textId="77777777" w:rsidR="007D4877" w:rsidRDefault="007D4877" w:rsidP="004F2008">
    <w:pPr>
      <w:pStyle w:val="Piedepgina"/>
      <w:jc w:val="center"/>
    </w:pPr>
  </w:p>
  <w:p w14:paraId="7B998FE5" w14:textId="77777777" w:rsidR="007D4877" w:rsidRDefault="007D4877">
    <w:pPr>
      <w:pStyle w:val="Piedepgina"/>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C2479" w14:textId="77777777" w:rsidR="00627DAD" w:rsidRDefault="00627DAD" w:rsidP="00627DAD">
    <w:pPr>
      <w:pStyle w:val="Piedepgina"/>
    </w:pPr>
  </w:p>
  <w:p w14:paraId="021FE65D" w14:textId="77777777" w:rsidR="00627DAD" w:rsidRDefault="00627DAD" w:rsidP="00627DAD">
    <w:pPr>
      <w:pStyle w:val="Piedepgina"/>
    </w:pPr>
  </w:p>
  <w:p w14:paraId="1CD53E4D" w14:textId="77777777" w:rsidR="00627DAD" w:rsidRDefault="00627DAD" w:rsidP="00627DAD">
    <w:pPr>
      <w:pStyle w:val="Piedepgina"/>
    </w:pPr>
  </w:p>
  <w:p w14:paraId="3BC3D283" w14:textId="77777777" w:rsidR="00627DAD" w:rsidRDefault="00627DAD" w:rsidP="00627DAD">
    <w:pPr>
      <w:pStyle w:val="Piedepgina"/>
    </w:pPr>
  </w:p>
  <w:p w14:paraId="626FC175" w14:textId="77777777" w:rsidR="00627DAD" w:rsidRDefault="00627DAD" w:rsidP="00627DAD">
    <w:pPr>
      <w:pStyle w:val="Piedepgina"/>
    </w:pPr>
  </w:p>
  <w:p w14:paraId="1667046D" w14:textId="77777777" w:rsidR="007D4877" w:rsidRPr="00627DAD" w:rsidRDefault="007D4877" w:rsidP="00627DAD">
    <w:pPr>
      <w:pStyle w:val="Piedepgina"/>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51D1" w14:textId="77777777" w:rsidR="00A831B6" w:rsidRPr="00BE2F12" w:rsidRDefault="00A831B6" w:rsidP="00A831B6">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45</w:t>
    </w:r>
    <w:r w:rsidRPr="00BE2F12">
      <w:rPr>
        <w:rFonts w:ascii="LM Roman 10" w:hAnsi="LM Roman 10"/>
        <w:sz w:val="24"/>
        <w:szCs w:val="24"/>
      </w:rPr>
      <w:fldChar w:fldCharType="end"/>
    </w:r>
  </w:p>
  <w:p w14:paraId="58BB654A" w14:textId="77777777" w:rsidR="00A831B6" w:rsidRDefault="00A831B6" w:rsidP="00A831B6">
    <w:pPr>
      <w:pStyle w:val="Piedepgina"/>
      <w:jc w:val="center"/>
    </w:pPr>
  </w:p>
  <w:p w14:paraId="2829A1B9" w14:textId="77777777" w:rsidR="00A831B6" w:rsidRDefault="00A831B6" w:rsidP="00A831B6">
    <w:pPr>
      <w:pStyle w:val="Piedepgina"/>
      <w:jc w:val="center"/>
    </w:pPr>
  </w:p>
  <w:p w14:paraId="602E07E1" w14:textId="77777777" w:rsidR="00A831B6" w:rsidRDefault="00A831B6" w:rsidP="00A831B6">
    <w:pPr>
      <w:pStyle w:val="Piedepgina"/>
      <w:jc w:val="center"/>
    </w:pPr>
  </w:p>
  <w:p w14:paraId="60F11C20" w14:textId="77777777" w:rsidR="00A831B6" w:rsidRDefault="00A831B6" w:rsidP="00A831B6">
    <w:pPr>
      <w:pStyle w:val="Piedepgina"/>
      <w:jc w:val="center"/>
    </w:pPr>
  </w:p>
  <w:p w14:paraId="1CD0EC37" w14:textId="77777777" w:rsidR="00A831B6" w:rsidRDefault="00A831B6" w:rsidP="00A831B6">
    <w:pPr>
      <w:pStyle w:val="Piedepgina"/>
      <w:jc w:val="center"/>
    </w:pPr>
  </w:p>
  <w:p w14:paraId="1602C5BC" w14:textId="77777777" w:rsidR="00A831B6" w:rsidRDefault="00A831B6" w:rsidP="00A831B6">
    <w:pPr>
      <w:pStyle w:val="Piedepgina"/>
      <w:jc w:val="center"/>
    </w:pPr>
  </w:p>
  <w:p w14:paraId="03688947" w14:textId="77777777" w:rsidR="00A831B6" w:rsidRDefault="00A831B6" w:rsidP="00A831B6">
    <w:pPr>
      <w:pStyle w:val="Piedepgina"/>
      <w:jc w:val="center"/>
    </w:pPr>
  </w:p>
  <w:p w14:paraId="5C672350" w14:textId="77777777" w:rsidR="00A831B6" w:rsidRPr="00EE2D3B" w:rsidRDefault="00A831B6" w:rsidP="00A831B6">
    <w:pPr>
      <w:pStyle w:val="Piedepgina"/>
    </w:pPr>
  </w:p>
  <w:p w14:paraId="06BAEC6C" w14:textId="77777777" w:rsidR="00BB528E" w:rsidRPr="00A831B6" w:rsidRDefault="00BB528E" w:rsidP="00A831B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9487B" w14:textId="77777777" w:rsidR="00B22313" w:rsidRDefault="00B22313" w:rsidP="00B22313">
    <w:pPr>
      <w:pStyle w:val="Piedepgina"/>
    </w:pPr>
  </w:p>
  <w:p w14:paraId="357E43DE" w14:textId="77777777" w:rsidR="00B22313" w:rsidRDefault="00B22313" w:rsidP="00B22313">
    <w:pPr>
      <w:pStyle w:val="Piedepgina"/>
    </w:pPr>
  </w:p>
  <w:p w14:paraId="47FE7A6C" w14:textId="77777777" w:rsidR="00B22313" w:rsidRDefault="00B22313" w:rsidP="00B22313">
    <w:pPr>
      <w:pStyle w:val="Piedepgina"/>
    </w:pPr>
  </w:p>
  <w:p w14:paraId="08AB698A" w14:textId="77777777" w:rsidR="00B22313" w:rsidRDefault="00B22313" w:rsidP="00B22313">
    <w:pPr>
      <w:pStyle w:val="Piedepgina"/>
    </w:pPr>
  </w:p>
  <w:p w14:paraId="32FC809E" w14:textId="77777777" w:rsidR="00B22313" w:rsidRDefault="00B22313" w:rsidP="00B22313">
    <w:pPr>
      <w:pStyle w:val="Piedepgina"/>
    </w:pPr>
  </w:p>
  <w:p w14:paraId="1BDEEAB1" w14:textId="77777777" w:rsidR="00B22313" w:rsidRPr="00627DAD" w:rsidRDefault="00B22313" w:rsidP="00B22313">
    <w:pPr>
      <w:pStyle w:val="Piedepgina"/>
    </w:pPr>
  </w:p>
  <w:p w14:paraId="51DE521B" w14:textId="77777777" w:rsidR="00B22313" w:rsidRPr="00E7578D" w:rsidRDefault="00B22313" w:rsidP="00B22313">
    <w:pPr>
      <w:pStyle w:val="Piedepgina"/>
    </w:pPr>
  </w:p>
  <w:p w14:paraId="14B130AE" w14:textId="77777777" w:rsidR="00BB4BC1" w:rsidRPr="00B22313" w:rsidRDefault="00BB4BC1" w:rsidP="00B22313">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FD0A8" w14:textId="77777777" w:rsidR="00EE2D3B" w:rsidRPr="00BE2F12" w:rsidRDefault="00EE2D3B" w:rsidP="00EE2D3B">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7</w:t>
    </w:r>
    <w:r w:rsidRPr="00BE2F12">
      <w:rPr>
        <w:rFonts w:ascii="LM Roman 10" w:hAnsi="LM Roman 10"/>
        <w:sz w:val="24"/>
        <w:szCs w:val="24"/>
      </w:rPr>
      <w:fldChar w:fldCharType="end"/>
    </w:r>
  </w:p>
  <w:p w14:paraId="21E46BF0" w14:textId="77777777" w:rsidR="00EE2D3B" w:rsidRDefault="00EE2D3B" w:rsidP="00EE2D3B">
    <w:pPr>
      <w:pStyle w:val="Piedepgina"/>
      <w:jc w:val="center"/>
    </w:pPr>
  </w:p>
  <w:p w14:paraId="530DA4C9" w14:textId="77777777" w:rsidR="00EE2D3B" w:rsidRDefault="00EE2D3B" w:rsidP="00EE2D3B">
    <w:pPr>
      <w:pStyle w:val="Piedepgina"/>
      <w:jc w:val="center"/>
    </w:pPr>
  </w:p>
  <w:p w14:paraId="4D77A19D" w14:textId="77777777" w:rsidR="00EE2D3B" w:rsidRDefault="00EE2D3B" w:rsidP="00EE2D3B">
    <w:pPr>
      <w:pStyle w:val="Piedepgina"/>
      <w:jc w:val="center"/>
    </w:pPr>
  </w:p>
  <w:p w14:paraId="017FE1C6" w14:textId="77777777" w:rsidR="00EE2D3B" w:rsidRDefault="00EE2D3B" w:rsidP="00EE2D3B">
    <w:pPr>
      <w:pStyle w:val="Piedepgina"/>
      <w:jc w:val="center"/>
    </w:pPr>
  </w:p>
  <w:p w14:paraId="22052553" w14:textId="77777777" w:rsidR="00EE2D3B" w:rsidRDefault="00EE2D3B" w:rsidP="00EE2D3B">
    <w:pPr>
      <w:pStyle w:val="Piedepgina"/>
      <w:jc w:val="center"/>
    </w:pPr>
  </w:p>
  <w:p w14:paraId="3A75A411" w14:textId="77777777" w:rsidR="00EE2D3B" w:rsidRDefault="00EE2D3B" w:rsidP="00EE2D3B">
    <w:pPr>
      <w:pStyle w:val="Piedepgina"/>
      <w:jc w:val="center"/>
    </w:pPr>
  </w:p>
  <w:p w14:paraId="4E23E705" w14:textId="77777777" w:rsidR="00EE2D3B" w:rsidRDefault="00EE2D3B" w:rsidP="00EE2D3B">
    <w:pPr>
      <w:pStyle w:val="Piedepgina"/>
      <w:jc w:val="center"/>
    </w:pPr>
  </w:p>
  <w:p w14:paraId="15AAF4C1" w14:textId="77777777" w:rsidR="00495454" w:rsidRPr="00EE2D3B" w:rsidRDefault="00495454" w:rsidP="00EE2D3B">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974DA" w14:textId="217BCB13" w:rsidR="00FC3A9A" w:rsidRPr="00BE2F12" w:rsidRDefault="00FC3A9A" w:rsidP="00FC3A9A">
    <w:pPr>
      <w:pStyle w:val="Piedepgina"/>
      <w:tabs>
        <w:tab w:val="clear" w:pos="4252"/>
        <w:tab w:val="center" w:pos="4254"/>
        <w:tab w:val="left" w:pos="5386"/>
      </w:tabs>
      <w:rPr>
        <w:rFonts w:ascii="LM Roman 10" w:hAnsi="LM Roman 10"/>
        <w:sz w:val="24"/>
        <w:szCs w:val="24"/>
      </w:rPr>
    </w:pPr>
    <w:r>
      <w:rPr>
        <w:rFonts w:ascii="LM Roman 10" w:hAnsi="LM Roman 10"/>
        <w:sz w:val="24"/>
        <w:szCs w:val="24"/>
      </w:rPr>
      <w:tab/>
    </w:r>
    <w:r>
      <w:rPr>
        <w:rFonts w:ascii="LM Roman 10" w:hAnsi="LM Roman 10"/>
        <w:sz w:val="24"/>
        <w:szCs w:val="24"/>
      </w:rPr>
      <w:tab/>
    </w:r>
  </w:p>
  <w:p w14:paraId="08F49867" w14:textId="77777777" w:rsidR="00FC3A9A" w:rsidRDefault="00FC3A9A" w:rsidP="004F5518">
    <w:pPr>
      <w:pStyle w:val="Piedepgina"/>
      <w:jc w:val="center"/>
    </w:pPr>
  </w:p>
  <w:p w14:paraId="2A876CA7" w14:textId="77777777" w:rsidR="00FC3A9A" w:rsidRDefault="00FC3A9A" w:rsidP="004F5518">
    <w:pPr>
      <w:pStyle w:val="Piedepgina"/>
      <w:jc w:val="center"/>
    </w:pPr>
  </w:p>
  <w:p w14:paraId="28601637" w14:textId="77777777" w:rsidR="00FC3A9A" w:rsidRDefault="00FC3A9A" w:rsidP="004F5518">
    <w:pPr>
      <w:pStyle w:val="Piedepgina"/>
      <w:jc w:val="center"/>
    </w:pPr>
  </w:p>
  <w:p w14:paraId="094103C4" w14:textId="77777777" w:rsidR="00FC3A9A" w:rsidRDefault="00FC3A9A" w:rsidP="004F5518">
    <w:pPr>
      <w:pStyle w:val="Piedepgina"/>
      <w:jc w:val="center"/>
    </w:pPr>
  </w:p>
  <w:p w14:paraId="1E3A2A21" w14:textId="77777777" w:rsidR="00FC3A9A" w:rsidRDefault="00FC3A9A" w:rsidP="004F5518">
    <w:pPr>
      <w:pStyle w:val="Piedepgina"/>
      <w:jc w:val="center"/>
    </w:pPr>
  </w:p>
  <w:p w14:paraId="386F091C" w14:textId="77777777" w:rsidR="00FC3A9A" w:rsidRDefault="00FC3A9A" w:rsidP="004F5518">
    <w:pPr>
      <w:pStyle w:val="Piedepgina"/>
      <w:jc w:val="center"/>
    </w:pPr>
  </w:p>
  <w:p w14:paraId="16BD37D6" w14:textId="77777777" w:rsidR="00FC3A9A" w:rsidRDefault="00FC3A9A">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8BF75" w14:textId="77777777" w:rsidR="00BE4FF3" w:rsidRDefault="00BE4FF3" w:rsidP="00E7578D">
    <w:pPr>
      <w:pStyle w:val="Piedepgina"/>
    </w:pPr>
  </w:p>
  <w:p w14:paraId="6985C75D" w14:textId="77777777" w:rsidR="00BE4FF3" w:rsidRDefault="00BE4FF3" w:rsidP="00E7578D">
    <w:pPr>
      <w:pStyle w:val="Piedepgina"/>
    </w:pPr>
  </w:p>
  <w:p w14:paraId="08A3A205" w14:textId="77777777" w:rsidR="00BE4FF3" w:rsidRDefault="00BE4FF3" w:rsidP="00E7578D">
    <w:pPr>
      <w:pStyle w:val="Piedepgina"/>
    </w:pPr>
  </w:p>
  <w:p w14:paraId="088B4BCC" w14:textId="77777777" w:rsidR="00BE4FF3" w:rsidRDefault="00BE4FF3" w:rsidP="00E7578D">
    <w:pPr>
      <w:pStyle w:val="Piedepgina"/>
    </w:pPr>
  </w:p>
  <w:p w14:paraId="62E78A81" w14:textId="77777777" w:rsidR="00BE4FF3" w:rsidRPr="00627DAD" w:rsidRDefault="00BE4FF3" w:rsidP="00E7578D">
    <w:pPr>
      <w:pStyle w:val="Piedepgina"/>
    </w:pPr>
  </w:p>
  <w:p w14:paraId="67B955F2" w14:textId="77777777" w:rsidR="00BE4FF3" w:rsidRPr="00E7578D" w:rsidRDefault="00BE4FF3" w:rsidP="00E7578D">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AA50D" w14:textId="77777777" w:rsidR="006017B9" w:rsidRPr="00BE2F12" w:rsidRDefault="006017B9" w:rsidP="006017B9">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7</w:t>
    </w:r>
    <w:r w:rsidRPr="00BE2F12">
      <w:rPr>
        <w:rFonts w:ascii="LM Roman 10" w:hAnsi="LM Roman 10"/>
        <w:sz w:val="24"/>
        <w:szCs w:val="24"/>
      </w:rPr>
      <w:fldChar w:fldCharType="end"/>
    </w:r>
  </w:p>
  <w:p w14:paraId="47AAAB34" w14:textId="77777777" w:rsidR="006017B9" w:rsidRDefault="006017B9" w:rsidP="006017B9">
    <w:pPr>
      <w:pStyle w:val="Piedepgina"/>
      <w:jc w:val="center"/>
    </w:pPr>
  </w:p>
  <w:p w14:paraId="7976CEAA" w14:textId="77777777" w:rsidR="006017B9" w:rsidRDefault="006017B9" w:rsidP="006017B9">
    <w:pPr>
      <w:pStyle w:val="Piedepgina"/>
      <w:jc w:val="center"/>
    </w:pPr>
  </w:p>
  <w:p w14:paraId="5DE35BB9" w14:textId="77777777" w:rsidR="006017B9" w:rsidRDefault="006017B9" w:rsidP="006017B9">
    <w:pPr>
      <w:pStyle w:val="Piedepgina"/>
      <w:jc w:val="center"/>
    </w:pPr>
  </w:p>
  <w:p w14:paraId="7642ADBB" w14:textId="77777777" w:rsidR="006017B9" w:rsidRDefault="006017B9" w:rsidP="006017B9">
    <w:pPr>
      <w:pStyle w:val="Piedepgina"/>
      <w:jc w:val="center"/>
    </w:pPr>
  </w:p>
  <w:p w14:paraId="770FE3DA" w14:textId="77777777" w:rsidR="006017B9" w:rsidRDefault="006017B9" w:rsidP="006017B9">
    <w:pPr>
      <w:pStyle w:val="Piedepgina"/>
      <w:jc w:val="center"/>
    </w:pPr>
  </w:p>
  <w:p w14:paraId="37A52B64" w14:textId="77777777" w:rsidR="006017B9" w:rsidRDefault="006017B9" w:rsidP="006017B9">
    <w:pPr>
      <w:pStyle w:val="Piedepgina"/>
      <w:jc w:val="center"/>
    </w:pPr>
  </w:p>
  <w:p w14:paraId="567E6548" w14:textId="77777777" w:rsidR="006017B9" w:rsidRDefault="006017B9" w:rsidP="006017B9">
    <w:pPr>
      <w:pStyle w:val="Piedepgina"/>
      <w:jc w:val="center"/>
    </w:pPr>
  </w:p>
  <w:p w14:paraId="54898926" w14:textId="77777777" w:rsidR="004B56D6" w:rsidRPr="006017B9" w:rsidRDefault="004B56D6" w:rsidP="006017B9">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43433" w14:textId="77777777" w:rsidR="00627DAD" w:rsidRDefault="00627DAD" w:rsidP="00627DAD">
    <w:pPr>
      <w:pStyle w:val="Piedepgina"/>
    </w:pPr>
  </w:p>
  <w:p w14:paraId="0A337A92" w14:textId="77777777" w:rsidR="00627DAD" w:rsidRDefault="00627DAD" w:rsidP="00627DAD">
    <w:pPr>
      <w:pStyle w:val="Piedepgina"/>
    </w:pPr>
  </w:p>
  <w:p w14:paraId="73F1F80C" w14:textId="77777777" w:rsidR="00627DAD" w:rsidRDefault="00627DAD" w:rsidP="00627DAD">
    <w:pPr>
      <w:pStyle w:val="Piedepgina"/>
    </w:pPr>
  </w:p>
  <w:p w14:paraId="24C5C95D" w14:textId="77777777" w:rsidR="00627DAD" w:rsidRDefault="00627DAD" w:rsidP="00627DAD">
    <w:pPr>
      <w:pStyle w:val="Piedepgina"/>
    </w:pPr>
  </w:p>
  <w:p w14:paraId="52CAC8EE" w14:textId="77777777" w:rsidR="00627DAD" w:rsidRDefault="00627DAD" w:rsidP="00627DAD">
    <w:pPr>
      <w:pStyle w:val="Piedepgina"/>
    </w:pPr>
  </w:p>
  <w:p w14:paraId="6CFD791E" w14:textId="77777777" w:rsidR="00E76CF5" w:rsidRPr="00627DAD" w:rsidRDefault="00E76CF5" w:rsidP="00627DAD">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1D6B5" w14:textId="77777777" w:rsidR="00FF52A1" w:rsidRPr="00BE2F12" w:rsidRDefault="00FF52A1" w:rsidP="00FF52A1">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7</w:t>
    </w:r>
    <w:r w:rsidRPr="00BE2F12">
      <w:rPr>
        <w:rFonts w:ascii="LM Roman 10" w:hAnsi="LM Roman 10"/>
        <w:sz w:val="24"/>
        <w:szCs w:val="24"/>
      </w:rPr>
      <w:fldChar w:fldCharType="end"/>
    </w:r>
  </w:p>
  <w:p w14:paraId="44B6CFCB" w14:textId="77777777" w:rsidR="00FF52A1" w:rsidRDefault="00FF52A1" w:rsidP="00FF52A1">
    <w:pPr>
      <w:pStyle w:val="Piedepgina"/>
      <w:jc w:val="center"/>
    </w:pPr>
  </w:p>
  <w:p w14:paraId="344E8A45" w14:textId="77777777" w:rsidR="00FF52A1" w:rsidRDefault="00FF52A1" w:rsidP="00FF52A1">
    <w:pPr>
      <w:pStyle w:val="Piedepgina"/>
      <w:jc w:val="center"/>
    </w:pPr>
  </w:p>
  <w:p w14:paraId="441B45A5" w14:textId="77777777" w:rsidR="00FF52A1" w:rsidRDefault="00FF52A1" w:rsidP="00FF52A1">
    <w:pPr>
      <w:pStyle w:val="Piedepgina"/>
      <w:jc w:val="center"/>
    </w:pPr>
  </w:p>
  <w:p w14:paraId="654B96D8" w14:textId="77777777" w:rsidR="00FF52A1" w:rsidRDefault="00FF52A1" w:rsidP="00FF52A1">
    <w:pPr>
      <w:pStyle w:val="Piedepgina"/>
      <w:jc w:val="center"/>
    </w:pPr>
  </w:p>
  <w:p w14:paraId="1FE6B663" w14:textId="77777777" w:rsidR="00FF52A1" w:rsidRDefault="00FF52A1" w:rsidP="00FF52A1">
    <w:pPr>
      <w:pStyle w:val="Piedepgina"/>
      <w:jc w:val="center"/>
    </w:pPr>
  </w:p>
  <w:p w14:paraId="70EFA63D" w14:textId="77777777" w:rsidR="00FF52A1" w:rsidRDefault="00FF52A1" w:rsidP="00FF52A1">
    <w:pPr>
      <w:pStyle w:val="Piedepgina"/>
      <w:jc w:val="center"/>
    </w:pPr>
  </w:p>
  <w:p w14:paraId="34C96DCB" w14:textId="77777777" w:rsidR="00FF52A1" w:rsidRDefault="00FF52A1" w:rsidP="00FF52A1">
    <w:pPr>
      <w:pStyle w:val="Piedepgina"/>
      <w:jc w:val="center"/>
    </w:pPr>
  </w:p>
  <w:p w14:paraId="692B9465" w14:textId="77777777" w:rsidR="004B56D6" w:rsidRPr="00FF52A1" w:rsidRDefault="004B56D6" w:rsidP="00FF52A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1F0BC" w14:textId="77777777" w:rsidR="00AC4D44" w:rsidRDefault="00AC4D44">
      <w:r>
        <w:separator/>
      </w:r>
    </w:p>
  </w:footnote>
  <w:footnote w:type="continuationSeparator" w:id="0">
    <w:p w14:paraId="1B4EC55B" w14:textId="77777777" w:rsidR="00AC4D44" w:rsidRDefault="00AC4D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M Roman 10" w:hAnsi="LM Roman 10"/>
      </w:rPr>
      <w:id w:val="-927494771"/>
      <w:docPartObj>
        <w:docPartGallery w:val="Page Numbers (Top of Page)"/>
        <w:docPartUnique/>
      </w:docPartObj>
    </w:sdtPr>
    <w:sdtEndPr>
      <w:rPr>
        <w:color w:val="4F81BD" w:themeColor="accent1"/>
        <w:sz w:val="28"/>
        <w:szCs w:val="28"/>
      </w:rPr>
    </w:sdtEndPr>
    <w:sdtContent>
      <w:p w14:paraId="5792B00E" w14:textId="77777777" w:rsidR="00F15817" w:rsidRPr="004D4E20" w:rsidRDefault="00F15817" w:rsidP="00F15817">
        <w:pPr>
          <w:pStyle w:val="Encabezado"/>
          <w:jc w:val="right"/>
          <w:rPr>
            <w:rFonts w:ascii="LM Roman 10" w:hAnsi="LM Roman 10"/>
          </w:rPr>
        </w:pPr>
      </w:p>
      <w:p w14:paraId="3178DCC8" w14:textId="77777777" w:rsidR="00F15817" w:rsidRPr="004D4E20" w:rsidRDefault="00F15817" w:rsidP="00F15817">
        <w:pPr>
          <w:pStyle w:val="Encabezado"/>
          <w:jc w:val="right"/>
          <w:rPr>
            <w:rFonts w:ascii="LM Roman 10" w:hAnsi="LM Roman 10"/>
          </w:rPr>
        </w:pPr>
      </w:p>
      <w:p w14:paraId="04BABA61" w14:textId="77777777" w:rsidR="00F15817" w:rsidRPr="004D4E20" w:rsidRDefault="00F15817" w:rsidP="00F15817">
        <w:pPr>
          <w:pStyle w:val="Encabezado"/>
          <w:jc w:val="right"/>
          <w:rPr>
            <w:rFonts w:ascii="LM Roman 10" w:hAnsi="LM Roman 10"/>
          </w:rPr>
        </w:pPr>
      </w:p>
      <w:p w14:paraId="0A8CC6ED" w14:textId="77777777" w:rsidR="00F15817" w:rsidRPr="004D4E20" w:rsidRDefault="00F15817" w:rsidP="00F15817">
        <w:pPr>
          <w:pStyle w:val="Encabezado"/>
          <w:jc w:val="right"/>
          <w:rPr>
            <w:rFonts w:ascii="LM Roman 10" w:hAnsi="LM Roman 10"/>
          </w:rPr>
        </w:pPr>
      </w:p>
      <w:p w14:paraId="55B8219A" w14:textId="77777777" w:rsidR="00F15817" w:rsidRPr="004D4E20" w:rsidRDefault="00F15817" w:rsidP="00F15817">
        <w:pPr>
          <w:pStyle w:val="Encabezado"/>
          <w:jc w:val="right"/>
          <w:rPr>
            <w:rFonts w:ascii="LM Roman 10" w:hAnsi="LM Roman 10"/>
          </w:rPr>
        </w:pPr>
      </w:p>
      <w:p w14:paraId="13EDF0EE" w14:textId="3D1001CE" w:rsidR="00F15817" w:rsidRPr="00F15817" w:rsidRDefault="000133A9" w:rsidP="00F15817">
        <w:pPr>
          <w:pStyle w:val="Encabezado"/>
          <w:jc w:val="right"/>
          <w:rPr>
            <w:rFonts w:ascii="LM Roman 10" w:hAnsi="LM Roman 10"/>
            <w:color w:val="4F81BD" w:themeColor="accent1"/>
            <w:sz w:val="28"/>
            <w:szCs w:val="28"/>
          </w:rPr>
        </w:pPr>
      </w:p>
    </w:sdtContent>
  </w:sdt>
  <w:p w14:paraId="258480CA" w14:textId="77777777" w:rsidR="000F431D" w:rsidRDefault="000F431D">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E2B97" w14:textId="77777777" w:rsidR="00B74BD0" w:rsidRDefault="00B74BD0" w:rsidP="00B74BD0">
    <w:pPr>
      <w:pStyle w:val="Encabezado"/>
    </w:pPr>
  </w:p>
  <w:p w14:paraId="17EB43BC" w14:textId="77777777" w:rsidR="00B74BD0" w:rsidRDefault="00B74BD0" w:rsidP="00B74BD0">
    <w:pPr>
      <w:pStyle w:val="Encabezado"/>
    </w:pPr>
  </w:p>
  <w:sdt>
    <w:sdtPr>
      <w:rPr>
        <w:rFonts w:ascii="LM Roman 10" w:hAnsi="LM Roman 10"/>
        <w:sz w:val="24"/>
        <w:szCs w:val="24"/>
      </w:rPr>
      <w:id w:val="-1415314123"/>
      <w:docPartObj>
        <w:docPartGallery w:val="Page Numbers (Top of Page)"/>
        <w:docPartUnique/>
      </w:docPartObj>
    </w:sdtPr>
    <w:sdtEndPr/>
    <w:sdtContent>
      <w:p w14:paraId="379241DD" w14:textId="77067254" w:rsidR="00B74BD0" w:rsidRPr="00F25A43" w:rsidRDefault="00B74BD0" w:rsidP="00B74BD0">
        <w:pPr>
          <w:pStyle w:val="Encabezado"/>
          <w:rPr>
            <w:rFonts w:ascii="LM Roman 10" w:hAnsi="LM Roman 10"/>
            <w:sz w:val="24"/>
            <w:szCs w:val="24"/>
          </w:rPr>
        </w:pPr>
        <w:r>
          <w:rPr>
            <w:rFonts w:ascii="LM Roman 10" w:hAnsi="LM Roman 10"/>
            <w:sz w:val="24"/>
            <w:szCs w:val="24"/>
          </w:rPr>
          <w:t>Índice General</w:t>
        </w:r>
        <w:r w:rsidR="00B44D98">
          <w:rPr>
            <w:rFonts w:ascii="LM Roman 10" w:hAnsi="LM Roman 10"/>
            <w:sz w:val="24"/>
            <w:szCs w:val="24"/>
          </w:rPr>
          <w:tab/>
        </w:r>
        <w:r w:rsidR="00B44D98">
          <w:rPr>
            <w:rFonts w:ascii="LM Roman 10" w:hAnsi="LM Roman 10"/>
            <w:sz w:val="24"/>
            <w:szCs w:val="24"/>
          </w:rPr>
          <w:tab/>
        </w:r>
        <w:r w:rsidR="00B44D98" w:rsidRPr="00F25A43">
          <w:rPr>
            <w:rFonts w:ascii="LM Roman 10" w:hAnsi="LM Roman 10"/>
            <w:sz w:val="24"/>
            <w:szCs w:val="24"/>
          </w:rPr>
          <w:fldChar w:fldCharType="begin"/>
        </w:r>
        <w:r w:rsidR="00B44D98" w:rsidRPr="00F25A43">
          <w:rPr>
            <w:rFonts w:ascii="LM Roman 10" w:hAnsi="LM Roman 10"/>
            <w:sz w:val="24"/>
            <w:szCs w:val="24"/>
          </w:rPr>
          <w:instrText>PAGE   \* MERGEFORMAT</w:instrText>
        </w:r>
        <w:r w:rsidR="00B44D98" w:rsidRPr="00F25A43">
          <w:rPr>
            <w:rFonts w:ascii="LM Roman 10" w:hAnsi="LM Roman 10"/>
            <w:sz w:val="24"/>
            <w:szCs w:val="24"/>
          </w:rPr>
          <w:fldChar w:fldCharType="separate"/>
        </w:r>
        <w:r w:rsidR="00B44D98">
          <w:rPr>
            <w:rFonts w:ascii="LM Roman 10" w:hAnsi="LM Roman 10"/>
            <w:sz w:val="24"/>
            <w:szCs w:val="24"/>
          </w:rPr>
          <w:t>IV</w:t>
        </w:r>
        <w:r w:rsidR="00B44D98" w:rsidRPr="00F25A43">
          <w:rPr>
            <w:rFonts w:ascii="LM Roman 10" w:hAnsi="LM Roman 10"/>
            <w:sz w:val="24"/>
            <w:szCs w:val="24"/>
          </w:rPr>
          <w:fldChar w:fldCharType="end"/>
        </w:r>
      </w:p>
    </w:sdtContent>
  </w:sdt>
  <w:p w14:paraId="00F58877" w14:textId="77777777" w:rsidR="00B74BD0" w:rsidRPr="00F912F2" w:rsidRDefault="00B74BD0" w:rsidP="00B74BD0">
    <w:pPr>
      <w:pStyle w:val="Encabezado"/>
    </w:pPr>
  </w:p>
  <w:p w14:paraId="6680F427" w14:textId="77777777" w:rsidR="00B74BD0" w:rsidRPr="000D78A6" w:rsidRDefault="00B74BD0" w:rsidP="00B74BD0">
    <w:pPr>
      <w:pStyle w:val="Encabezado"/>
    </w:pPr>
  </w:p>
  <w:p w14:paraId="58B059BF" w14:textId="721E67DD" w:rsidR="007D17D7" w:rsidRPr="00B74BD0" w:rsidRDefault="007D17D7" w:rsidP="00B74BD0">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75E80" w14:textId="77777777" w:rsidR="006B596F" w:rsidRDefault="006B596F" w:rsidP="006B596F">
    <w:pPr>
      <w:pStyle w:val="Encabezado"/>
    </w:pPr>
  </w:p>
  <w:p w14:paraId="10613CF4" w14:textId="77777777" w:rsidR="006B596F" w:rsidRDefault="006B596F" w:rsidP="006B596F">
    <w:pPr>
      <w:pStyle w:val="Encabezado"/>
    </w:pPr>
  </w:p>
  <w:p w14:paraId="7D6C180E" w14:textId="77777777" w:rsidR="006B596F" w:rsidRDefault="006B596F" w:rsidP="006B596F">
    <w:pPr>
      <w:pStyle w:val="Encabezado"/>
    </w:pPr>
  </w:p>
  <w:p w14:paraId="36E3D2DD" w14:textId="77777777" w:rsidR="006B596F" w:rsidRDefault="006B596F" w:rsidP="006B596F">
    <w:pPr>
      <w:pStyle w:val="Encabezado"/>
    </w:pPr>
  </w:p>
  <w:p w14:paraId="5D1D32D6" w14:textId="77777777" w:rsidR="006B596F" w:rsidRDefault="006B596F" w:rsidP="006B596F">
    <w:pPr>
      <w:pStyle w:val="Encabezado"/>
    </w:pPr>
  </w:p>
  <w:p w14:paraId="443431AE" w14:textId="77777777" w:rsidR="006B596F" w:rsidRDefault="006B596F" w:rsidP="006B596F">
    <w:pPr>
      <w:pStyle w:val="Encabezado"/>
    </w:pPr>
  </w:p>
  <w:p w14:paraId="2162B64E" w14:textId="77777777" w:rsidR="006B596F" w:rsidRDefault="006B596F" w:rsidP="006B596F">
    <w:pPr>
      <w:pStyle w:val="Encabezado"/>
    </w:pPr>
  </w:p>
  <w:p w14:paraId="62F89CDC" w14:textId="77777777" w:rsidR="006B596F" w:rsidRDefault="006B596F" w:rsidP="006B596F">
    <w:pPr>
      <w:pStyle w:val="Encabezado"/>
    </w:pPr>
  </w:p>
  <w:p w14:paraId="76A68B8B" w14:textId="77777777" w:rsidR="006B596F" w:rsidRDefault="006B596F" w:rsidP="006B596F">
    <w:pPr>
      <w:pStyle w:val="Encabezado"/>
    </w:pPr>
  </w:p>
  <w:p w14:paraId="6E445BB7" w14:textId="77777777" w:rsidR="006B596F" w:rsidRDefault="006B596F" w:rsidP="006B596F">
    <w:pPr>
      <w:pStyle w:val="Encabezado"/>
    </w:pPr>
  </w:p>
  <w:p w14:paraId="4F7F5E03" w14:textId="77777777" w:rsidR="006B596F" w:rsidRDefault="006B596F" w:rsidP="006B596F">
    <w:pPr>
      <w:pStyle w:val="Encabezado"/>
    </w:pPr>
  </w:p>
  <w:p w14:paraId="64466D88" w14:textId="77777777" w:rsidR="006B596F" w:rsidRDefault="006B596F" w:rsidP="006B596F">
    <w:pPr>
      <w:pStyle w:val="Encabezado"/>
    </w:pPr>
  </w:p>
  <w:p w14:paraId="7CE4EF71" w14:textId="77777777" w:rsidR="006B596F" w:rsidRDefault="006B596F" w:rsidP="006B596F">
    <w:pPr>
      <w:pStyle w:val="Encabezado"/>
    </w:pPr>
  </w:p>
  <w:p w14:paraId="75C2B79C" w14:textId="77777777" w:rsidR="006B596F" w:rsidRDefault="006B596F" w:rsidP="006B596F">
    <w:pPr>
      <w:pStyle w:val="Encabezado"/>
    </w:pPr>
  </w:p>
  <w:p w14:paraId="4A0ADBB9" w14:textId="77777777" w:rsidR="006B596F" w:rsidRDefault="006B596F" w:rsidP="006B596F">
    <w:pPr>
      <w:pStyle w:val="Encabezado"/>
    </w:pPr>
  </w:p>
  <w:p w14:paraId="1D9C3262" w14:textId="77777777" w:rsidR="006B596F" w:rsidRDefault="006B596F" w:rsidP="006B596F">
    <w:pPr>
      <w:pStyle w:val="Encabezado"/>
    </w:pPr>
  </w:p>
  <w:p w14:paraId="0C459BD7" w14:textId="77777777" w:rsidR="006B596F" w:rsidRPr="00BB4BC1" w:rsidRDefault="006B596F" w:rsidP="006B596F">
    <w:pPr>
      <w:pStyle w:val="Encabezado"/>
    </w:pPr>
  </w:p>
  <w:p w14:paraId="65785075" w14:textId="77777777" w:rsidR="006B596F" w:rsidRPr="00E7578D" w:rsidRDefault="006B596F" w:rsidP="006B596F">
    <w:pPr>
      <w:pStyle w:val="Encabezado"/>
    </w:pPr>
  </w:p>
  <w:p w14:paraId="4BCAFE8C" w14:textId="77777777" w:rsidR="00BB4BC1" w:rsidRPr="006B596F" w:rsidRDefault="00BB4BC1" w:rsidP="006B596F">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CD56D" w14:textId="77777777" w:rsidR="00FC3A9A" w:rsidRDefault="00FC3A9A" w:rsidP="006B596F">
    <w:pPr>
      <w:pStyle w:val="Encabezado"/>
    </w:pPr>
  </w:p>
  <w:p w14:paraId="22649A8E" w14:textId="77777777" w:rsidR="00FC3A9A" w:rsidRDefault="00FC3A9A" w:rsidP="006B596F">
    <w:pPr>
      <w:pStyle w:val="Encabezado"/>
    </w:pPr>
  </w:p>
  <w:p w14:paraId="0889F8E7" w14:textId="77777777" w:rsidR="00FC3A9A" w:rsidRDefault="00FC3A9A" w:rsidP="006B596F">
    <w:pPr>
      <w:pStyle w:val="Encabezado"/>
    </w:pPr>
  </w:p>
  <w:p w14:paraId="301E7C0D" w14:textId="77777777" w:rsidR="00FC3A9A" w:rsidRDefault="00FC3A9A" w:rsidP="006B596F">
    <w:pPr>
      <w:pStyle w:val="Encabezado"/>
    </w:pPr>
  </w:p>
  <w:p w14:paraId="1C89D92A" w14:textId="77777777" w:rsidR="00FC3A9A" w:rsidRDefault="00FC3A9A" w:rsidP="006B596F">
    <w:pPr>
      <w:pStyle w:val="Encabezado"/>
    </w:pPr>
  </w:p>
  <w:p w14:paraId="6F5CDCF2" w14:textId="77777777" w:rsidR="00FC3A9A" w:rsidRDefault="00FC3A9A" w:rsidP="006B596F">
    <w:pPr>
      <w:pStyle w:val="Encabezado"/>
    </w:pPr>
  </w:p>
  <w:p w14:paraId="5895350F" w14:textId="77777777" w:rsidR="00FC3A9A" w:rsidRDefault="00FC3A9A" w:rsidP="006B596F">
    <w:pPr>
      <w:pStyle w:val="Encabezado"/>
    </w:pPr>
  </w:p>
  <w:p w14:paraId="6F21781B" w14:textId="77777777" w:rsidR="00FC3A9A" w:rsidRDefault="00FC3A9A" w:rsidP="006B596F">
    <w:pPr>
      <w:pStyle w:val="Encabezado"/>
    </w:pPr>
  </w:p>
  <w:p w14:paraId="7209A715" w14:textId="77777777" w:rsidR="00FC3A9A" w:rsidRDefault="00FC3A9A" w:rsidP="006B596F">
    <w:pPr>
      <w:pStyle w:val="Encabezado"/>
    </w:pPr>
  </w:p>
  <w:p w14:paraId="775BB375" w14:textId="77777777" w:rsidR="00FC3A9A" w:rsidRDefault="00FC3A9A" w:rsidP="006B596F">
    <w:pPr>
      <w:pStyle w:val="Encabezado"/>
    </w:pPr>
  </w:p>
  <w:p w14:paraId="14007FD3" w14:textId="77777777" w:rsidR="00FC3A9A" w:rsidRDefault="00FC3A9A" w:rsidP="006B596F">
    <w:pPr>
      <w:pStyle w:val="Encabezado"/>
    </w:pPr>
  </w:p>
  <w:p w14:paraId="72347FEA" w14:textId="77777777" w:rsidR="00FC3A9A" w:rsidRDefault="00FC3A9A" w:rsidP="006B596F">
    <w:pPr>
      <w:pStyle w:val="Encabezado"/>
    </w:pPr>
  </w:p>
  <w:p w14:paraId="631C3209" w14:textId="77777777" w:rsidR="00FC3A9A" w:rsidRDefault="00FC3A9A" w:rsidP="006B596F">
    <w:pPr>
      <w:pStyle w:val="Encabezado"/>
    </w:pPr>
  </w:p>
  <w:p w14:paraId="4BB87130" w14:textId="77777777" w:rsidR="00FC3A9A" w:rsidRDefault="00FC3A9A" w:rsidP="006B596F">
    <w:pPr>
      <w:pStyle w:val="Encabezado"/>
    </w:pPr>
  </w:p>
  <w:p w14:paraId="7DDB2A2E" w14:textId="77777777" w:rsidR="00FC3A9A" w:rsidRDefault="00FC3A9A" w:rsidP="006B596F">
    <w:pPr>
      <w:pStyle w:val="Encabezado"/>
    </w:pPr>
  </w:p>
  <w:p w14:paraId="5BEE2E8E" w14:textId="77777777" w:rsidR="00FC3A9A" w:rsidRDefault="00FC3A9A" w:rsidP="006B596F">
    <w:pPr>
      <w:pStyle w:val="Encabezado"/>
    </w:pPr>
  </w:p>
  <w:p w14:paraId="5B7CE390" w14:textId="77777777" w:rsidR="00FC3A9A" w:rsidRPr="00BB4BC1" w:rsidRDefault="00FC3A9A" w:rsidP="006B596F">
    <w:pPr>
      <w:pStyle w:val="Encabezado"/>
    </w:pPr>
  </w:p>
  <w:p w14:paraId="6132ED51" w14:textId="77777777" w:rsidR="00FC3A9A" w:rsidRPr="00E7578D" w:rsidRDefault="00FC3A9A" w:rsidP="006B596F">
    <w:pPr>
      <w:pStyle w:val="Encabezado"/>
    </w:pPr>
  </w:p>
  <w:p w14:paraId="79C72CBD" w14:textId="77777777" w:rsidR="00FC3A9A" w:rsidRPr="006B596F" w:rsidRDefault="00FC3A9A" w:rsidP="006B596F">
    <w:pPr>
      <w:pStyle w:val="Encabezad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ADC47" w14:textId="77777777" w:rsidR="0069774D" w:rsidRDefault="0069774D" w:rsidP="000D78A6">
    <w:pPr>
      <w:pStyle w:val="Encabezado"/>
    </w:pPr>
  </w:p>
  <w:p w14:paraId="1F617FAA" w14:textId="77777777" w:rsidR="0069774D" w:rsidRDefault="0069774D" w:rsidP="000D78A6">
    <w:pPr>
      <w:pStyle w:val="Encabezado"/>
    </w:pPr>
  </w:p>
  <w:sdt>
    <w:sdtPr>
      <w:rPr>
        <w:rFonts w:ascii="LM Roman 10" w:hAnsi="LM Roman 10"/>
        <w:sz w:val="24"/>
        <w:szCs w:val="24"/>
      </w:rPr>
      <w:id w:val="-789056675"/>
      <w:docPartObj>
        <w:docPartGallery w:val="Page Numbers (Top of Page)"/>
        <w:docPartUnique/>
      </w:docPartObj>
    </w:sdtPr>
    <w:sdtEndPr/>
    <w:sdtContent>
      <w:p w14:paraId="7A6B5780" w14:textId="7BC56C0D" w:rsidR="0069774D" w:rsidRPr="00F25A43" w:rsidRDefault="00B44D98" w:rsidP="000D78A6">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IV</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69774D">
          <w:rPr>
            <w:rFonts w:ascii="LM Roman 10" w:hAnsi="LM Roman 10"/>
            <w:sz w:val="24"/>
            <w:szCs w:val="24"/>
          </w:rPr>
          <w:t>Índice de figuras</w:t>
        </w:r>
      </w:p>
    </w:sdtContent>
  </w:sdt>
  <w:p w14:paraId="0308B2EE" w14:textId="77777777" w:rsidR="0069774D" w:rsidRPr="00F912F2" w:rsidRDefault="0069774D" w:rsidP="000D78A6">
    <w:pPr>
      <w:pStyle w:val="Encabezado"/>
    </w:pPr>
  </w:p>
  <w:p w14:paraId="7FC4F773" w14:textId="77777777" w:rsidR="0069774D" w:rsidRPr="000D78A6" w:rsidRDefault="0069774D" w:rsidP="000D78A6">
    <w:pPr>
      <w:pStyle w:val="Encabezad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55B7D" w14:textId="77777777" w:rsidR="00FC3A9A" w:rsidRDefault="00FC3A9A" w:rsidP="006B596F">
    <w:pPr>
      <w:pStyle w:val="Encabezado"/>
    </w:pPr>
  </w:p>
  <w:p w14:paraId="3393AAC5" w14:textId="77777777" w:rsidR="00FC3A9A" w:rsidRDefault="00FC3A9A" w:rsidP="006B596F">
    <w:pPr>
      <w:pStyle w:val="Encabezado"/>
    </w:pPr>
  </w:p>
  <w:p w14:paraId="430B11AC" w14:textId="77777777" w:rsidR="00FC3A9A" w:rsidRDefault="00FC3A9A" w:rsidP="006B596F">
    <w:pPr>
      <w:pStyle w:val="Encabezado"/>
    </w:pPr>
  </w:p>
  <w:p w14:paraId="1AB1BF9D" w14:textId="77777777" w:rsidR="00FC3A9A" w:rsidRDefault="00FC3A9A" w:rsidP="006B596F">
    <w:pPr>
      <w:pStyle w:val="Encabezado"/>
    </w:pPr>
  </w:p>
  <w:p w14:paraId="3010B27E" w14:textId="77777777" w:rsidR="00FC3A9A" w:rsidRDefault="00FC3A9A" w:rsidP="006B596F">
    <w:pPr>
      <w:pStyle w:val="Encabezado"/>
    </w:pPr>
  </w:p>
  <w:p w14:paraId="0B9C580E" w14:textId="77777777" w:rsidR="00FC3A9A" w:rsidRDefault="00FC3A9A" w:rsidP="006B596F">
    <w:pPr>
      <w:pStyle w:val="Encabezado"/>
    </w:pPr>
  </w:p>
  <w:p w14:paraId="07EAC11E" w14:textId="77777777" w:rsidR="00FC3A9A" w:rsidRDefault="00FC3A9A" w:rsidP="006B596F">
    <w:pPr>
      <w:pStyle w:val="Encabezado"/>
    </w:pPr>
  </w:p>
  <w:p w14:paraId="53FF5FEF" w14:textId="77777777" w:rsidR="00FC3A9A" w:rsidRDefault="00FC3A9A" w:rsidP="006B596F">
    <w:pPr>
      <w:pStyle w:val="Encabezado"/>
    </w:pPr>
  </w:p>
  <w:p w14:paraId="07102AF8" w14:textId="77777777" w:rsidR="00FC3A9A" w:rsidRDefault="00FC3A9A" w:rsidP="006B596F">
    <w:pPr>
      <w:pStyle w:val="Encabezado"/>
    </w:pPr>
  </w:p>
  <w:p w14:paraId="124D2917" w14:textId="77777777" w:rsidR="00FC3A9A" w:rsidRDefault="00FC3A9A" w:rsidP="006B596F">
    <w:pPr>
      <w:pStyle w:val="Encabezado"/>
    </w:pPr>
  </w:p>
  <w:p w14:paraId="352E054A" w14:textId="77777777" w:rsidR="00FC3A9A" w:rsidRDefault="00FC3A9A" w:rsidP="006B596F">
    <w:pPr>
      <w:pStyle w:val="Encabezado"/>
    </w:pPr>
  </w:p>
  <w:p w14:paraId="418DA89F" w14:textId="77777777" w:rsidR="00FC3A9A" w:rsidRDefault="00FC3A9A" w:rsidP="006B596F">
    <w:pPr>
      <w:pStyle w:val="Encabezado"/>
    </w:pPr>
  </w:p>
  <w:p w14:paraId="728AB333" w14:textId="77777777" w:rsidR="00FC3A9A" w:rsidRDefault="00FC3A9A" w:rsidP="006B596F">
    <w:pPr>
      <w:pStyle w:val="Encabezado"/>
    </w:pPr>
  </w:p>
  <w:p w14:paraId="4E09AAC1" w14:textId="77777777" w:rsidR="00FC3A9A" w:rsidRDefault="00FC3A9A" w:rsidP="006B596F">
    <w:pPr>
      <w:pStyle w:val="Encabezado"/>
    </w:pPr>
  </w:p>
  <w:p w14:paraId="63E8986F" w14:textId="77777777" w:rsidR="00FC3A9A" w:rsidRDefault="00FC3A9A" w:rsidP="006B596F">
    <w:pPr>
      <w:pStyle w:val="Encabezado"/>
    </w:pPr>
  </w:p>
  <w:p w14:paraId="6D2CD0DC" w14:textId="77777777" w:rsidR="00FC3A9A" w:rsidRDefault="00FC3A9A" w:rsidP="006B596F">
    <w:pPr>
      <w:pStyle w:val="Encabezado"/>
    </w:pPr>
  </w:p>
  <w:p w14:paraId="6B556F65" w14:textId="77777777" w:rsidR="00FC3A9A" w:rsidRPr="00BB4BC1" w:rsidRDefault="00FC3A9A" w:rsidP="006B596F">
    <w:pPr>
      <w:pStyle w:val="Encabezado"/>
    </w:pPr>
  </w:p>
  <w:p w14:paraId="479F700D" w14:textId="77777777" w:rsidR="00FC3A9A" w:rsidRPr="00E7578D" w:rsidRDefault="00FC3A9A" w:rsidP="006B596F">
    <w:pPr>
      <w:pStyle w:val="Encabezado"/>
    </w:pPr>
  </w:p>
  <w:p w14:paraId="4A9A6E06" w14:textId="77777777" w:rsidR="00FC3A9A" w:rsidRPr="006B596F" w:rsidRDefault="00FC3A9A" w:rsidP="006B596F">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9AAD" w14:textId="77777777" w:rsidR="0080378C" w:rsidRDefault="0080378C" w:rsidP="000D78A6">
    <w:pPr>
      <w:pStyle w:val="Encabezado"/>
    </w:pPr>
  </w:p>
  <w:p w14:paraId="089FDADC" w14:textId="77777777" w:rsidR="0080378C" w:rsidRDefault="0080378C" w:rsidP="000D78A6">
    <w:pPr>
      <w:pStyle w:val="Encabezado"/>
    </w:pPr>
  </w:p>
  <w:sdt>
    <w:sdtPr>
      <w:rPr>
        <w:rFonts w:ascii="LM Roman 10" w:hAnsi="LM Roman 10"/>
        <w:sz w:val="24"/>
        <w:szCs w:val="24"/>
      </w:rPr>
      <w:id w:val="196275271"/>
      <w:docPartObj>
        <w:docPartGallery w:val="Page Numbers (Top of Page)"/>
        <w:docPartUnique/>
      </w:docPartObj>
    </w:sdtPr>
    <w:sdtEndPr/>
    <w:sdtContent>
      <w:p w14:paraId="779BCEA2" w14:textId="14F0802A" w:rsidR="0080378C" w:rsidRPr="00F25A43" w:rsidRDefault="00510CAA" w:rsidP="000D78A6">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80378C">
          <w:rPr>
            <w:rFonts w:ascii="LM Roman 10" w:hAnsi="LM Roman 10"/>
            <w:sz w:val="24"/>
            <w:szCs w:val="24"/>
          </w:rPr>
          <w:t>Introducción</w:t>
        </w:r>
      </w:p>
    </w:sdtContent>
  </w:sdt>
  <w:p w14:paraId="2F531D34" w14:textId="77777777" w:rsidR="0080378C" w:rsidRPr="00F912F2" w:rsidRDefault="0080378C" w:rsidP="000D78A6">
    <w:pPr>
      <w:pStyle w:val="Encabezado"/>
    </w:pPr>
  </w:p>
  <w:p w14:paraId="22943394" w14:textId="77777777" w:rsidR="0080378C" w:rsidRPr="000D78A6" w:rsidRDefault="0080378C" w:rsidP="000D78A6">
    <w:pPr>
      <w:pStyle w:val="Encabezad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BB194" w14:textId="77777777" w:rsidR="00F25A43" w:rsidRDefault="00F25A43">
    <w:pPr>
      <w:pStyle w:val="Encabezado"/>
    </w:pPr>
  </w:p>
  <w:p w14:paraId="45377C53" w14:textId="77777777" w:rsidR="00F25A43" w:rsidRDefault="00F25A43">
    <w:pPr>
      <w:pStyle w:val="Encabezado"/>
    </w:pPr>
  </w:p>
  <w:sdt>
    <w:sdtPr>
      <w:rPr>
        <w:rFonts w:ascii="LM Roman 10" w:hAnsi="LM Roman 10"/>
        <w:sz w:val="24"/>
        <w:szCs w:val="24"/>
      </w:rPr>
      <w:id w:val="504255962"/>
      <w:docPartObj>
        <w:docPartGallery w:val="Page Numbers (Top of Page)"/>
        <w:docPartUnique/>
      </w:docPartObj>
    </w:sdtPr>
    <w:sdtEndPr/>
    <w:sdtContent>
      <w:p w14:paraId="18735989" w14:textId="4BD536E5" w:rsidR="00F25A43" w:rsidRPr="00F25A43" w:rsidRDefault="00F25A43">
        <w:pPr>
          <w:pStyle w:val="Encabezado"/>
          <w:rPr>
            <w:rFonts w:ascii="LM Roman 10" w:hAnsi="LM Roman 10"/>
            <w:sz w:val="24"/>
            <w:szCs w:val="24"/>
          </w:rPr>
        </w:pPr>
        <w:r>
          <w:rPr>
            <w:rFonts w:ascii="LM Roman 10" w:hAnsi="LM Roman 10"/>
            <w:sz w:val="24"/>
            <w:szCs w:val="24"/>
          </w:rPr>
          <w:t>Introducción</w:t>
        </w:r>
        <w:r w:rsidR="00510CAA">
          <w:rPr>
            <w:rFonts w:ascii="LM Roman 10" w:hAnsi="LM Roman 10"/>
            <w:sz w:val="24"/>
            <w:szCs w:val="24"/>
          </w:rPr>
          <w:tab/>
        </w:r>
        <w:r w:rsidR="00510CAA">
          <w:rPr>
            <w:rFonts w:ascii="LM Roman 10" w:hAnsi="LM Roman 10"/>
            <w:sz w:val="24"/>
            <w:szCs w:val="24"/>
          </w:rPr>
          <w:tab/>
        </w:r>
        <w:r w:rsidR="00510CAA" w:rsidRPr="00F25A43">
          <w:rPr>
            <w:rFonts w:ascii="LM Roman 10" w:hAnsi="LM Roman 10"/>
            <w:sz w:val="24"/>
            <w:szCs w:val="24"/>
          </w:rPr>
          <w:fldChar w:fldCharType="begin"/>
        </w:r>
        <w:r w:rsidR="00510CAA" w:rsidRPr="00F25A43">
          <w:rPr>
            <w:rFonts w:ascii="LM Roman 10" w:hAnsi="LM Roman 10"/>
            <w:sz w:val="24"/>
            <w:szCs w:val="24"/>
          </w:rPr>
          <w:instrText>PAGE   \* MERGEFORMAT</w:instrText>
        </w:r>
        <w:r w:rsidR="00510CAA" w:rsidRPr="00F25A43">
          <w:rPr>
            <w:rFonts w:ascii="LM Roman 10" w:hAnsi="LM Roman 10"/>
            <w:sz w:val="24"/>
            <w:szCs w:val="24"/>
          </w:rPr>
          <w:fldChar w:fldCharType="separate"/>
        </w:r>
        <w:r w:rsidR="00510CAA">
          <w:rPr>
            <w:rFonts w:ascii="LM Roman 10" w:hAnsi="LM Roman 10"/>
            <w:sz w:val="24"/>
            <w:szCs w:val="24"/>
          </w:rPr>
          <w:t>2</w:t>
        </w:r>
        <w:r w:rsidR="00510CAA" w:rsidRPr="00F25A43">
          <w:rPr>
            <w:rFonts w:ascii="LM Roman 10" w:hAnsi="LM Roman 10"/>
            <w:sz w:val="24"/>
            <w:szCs w:val="24"/>
          </w:rPr>
          <w:fldChar w:fldCharType="end"/>
        </w:r>
      </w:p>
    </w:sdtContent>
  </w:sdt>
  <w:p w14:paraId="0A38DCF7" w14:textId="3287AF0C" w:rsidR="00F912F2" w:rsidRPr="00F912F2" w:rsidRDefault="00F912F2" w:rsidP="00F912F2">
    <w:pPr>
      <w:pStyle w:val="Encabezad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6FEB2" w14:textId="59FA3ADA" w:rsidR="00D55080" w:rsidRDefault="00D55080" w:rsidP="00BB4BC1">
    <w:pPr>
      <w:pStyle w:val="Encabezado"/>
    </w:pPr>
  </w:p>
  <w:p w14:paraId="6FB0A1F9" w14:textId="6642B30F" w:rsidR="00AD1AB1" w:rsidRDefault="00AD1AB1" w:rsidP="00BB4BC1">
    <w:pPr>
      <w:pStyle w:val="Encabezado"/>
    </w:pPr>
  </w:p>
  <w:p w14:paraId="27DC2BFB" w14:textId="448FF461" w:rsidR="00AD1AB1" w:rsidRDefault="00AD1AB1" w:rsidP="00BB4BC1">
    <w:pPr>
      <w:pStyle w:val="Encabezado"/>
    </w:pPr>
  </w:p>
  <w:p w14:paraId="619F0FEB" w14:textId="77777777" w:rsidR="00AD1AB1" w:rsidRDefault="00AD1AB1" w:rsidP="00BB4BC1">
    <w:pPr>
      <w:pStyle w:val="Encabezado"/>
    </w:pPr>
  </w:p>
  <w:p w14:paraId="5FCF0D84" w14:textId="254662E3" w:rsidR="00ED6064" w:rsidRDefault="00ED6064" w:rsidP="00BB4BC1">
    <w:pPr>
      <w:pStyle w:val="Encabezado"/>
    </w:pPr>
  </w:p>
  <w:p w14:paraId="184C6174" w14:textId="45436174" w:rsidR="00ED6064" w:rsidRDefault="00ED6064" w:rsidP="00BB4BC1">
    <w:pPr>
      <w:pStyle w:val="Encabezado"/>
    </w:pPr>
  </w:p>
  <w:p w14:paraId="44FE6F77" w14:textId="7006F747" w:rsidR="00ED6064" w:rsidRDefault="00ED6064" w:rsidP="00BB4BC1">
    <w:pPr>
      <w:pStyle w:val="Encabezado"/>
    </w:pPr>
  </w:p>
  <w:p w14:paraId="564950D5" w14:textId="55AEE6E6" w:rsidR="00ED6064" w:rsidRDefault="00ED6064" w:rsidP="00BB4BC1">
    <w:pPr>
      <w:pStyle w:val="Encabezado"/>
    </w:pPr>
  </w:p>
  <w:p w14:paraId="31DCF87F" w14:textId="0535EC0B" w:rsidR="00ED6064" w:rsidRDefault="00ED6064" w:rsidP="00BB4BC1">
    <w:pPr>
      <w:pStyle w:val="Encabezado"/>
    </w:pPr>
  </w:p>
  <w:p w14:paraId="00AD158D" w14:textId="0B207481" w:rsidR="00ED6064" w:rsidRDefault="00ED6064" w:rsidP="00BB4BC1">
    <w:pPr>
      <w:pStyle w:val="Encabezado"/>
    </w:pPr>
  </w:p>
  <w:p w14:paraId="772227C4" w14:textId="745C8AAA" w:rsidR="00ED6064" w:rsidRDefault="00ED6064" w:rsidP="00BB4BC1">
    <w:pPr>
      <w:pStyle w:val="Encabezado"/>
    </w:pPr>
  </w:p>
  <w:p w14:paraId="1D40991E" w14:textId="523EC307" w:rsidR="00ED6064" w:rsidRDefault="00ED6064" w:rsidP="00BB4BC1">
    <w:pPr>
      <w:pStyle w:val="Encabezado"/>
    </w:pPr>
  </w:p>
  <w:p w14:paraId="4CCCC70C" w14:textId="66FCF997" w:rsidR="00ED6064" w:rsidRDefault="00ED6064" w:rsidP="00BB4BC1">
    <w:pPr>
      <w:pStyle w:val="Encabezado"/>
    </w:pPr>
  </w:p>
  <w:p w14:paraId="11FFF4B8" w14:textId="235BE8AC" w:rsidR="00ED6064" w:rsidRDefault="00ED6064" w:rsidP="00BB4BC1">
    <w:pPr>
      <w:pStyle w:val="Encabezado"/>
    </w:pPr>
  </w:p>
  <w:p w14:paraId="17F9E04F" w14:textId="681EF7A9" w:rsidR="00ED6064" w:rsidRDefault="00ED6064" w:rsidP="00BB4BC1">
    <w:pPr>
      <w:pStyle w:val="Encabezado"/>
    </w:pPr>
  </w:p>
  <w:p w14:paraId="070FFABF" w14:textId="0B131787" w:rsidR="00ED6064" w:rsidRDefault="00ED6064" w:rsidP="00BB4BC1">
    <w:pPr>
      <w:pStyle w:val="Encabezado"/>
    </w:pPr>
  </w:p>
  <w:p w14:paraId="767A5AF9" w14:textId="77777777" w:rsidR="00ED6064" w:rsidRPr="00BB4BC1" w:rsidRDefault="00ED6064" w:rsidP="00BB4BC1">
    <w:pPr>
      <w:pStyle w:val="Encabezad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F7F96" w14:textId="77777777" w:rsidR="00391B19" w:rsidRDefault="00391B19" w:rsidP="000D78A6">
    <w:pPr>
      <w:pStyle w:val="Encabezado"/>
    </w:pPr>
  </w:p>
  <w:p w14:paraId="5E0E6C3E" w14:textId="77777777" w:rsidR="00391B19" w:rsidRDefault="00391B19" w:rsidP="000D78A6">
    <w:pPr>
      <w:pStyle w:val="Encabezado"/>
    </w:pPr>
  </w:p>
  <w:sdt>
    <w:sdtPr>
      <w:rPr>
        <w:rFonts w:ascii="LM Roman 10" w:hAnsi="LM Roman 10"/>
        <w:sz w:val="24"/>
        <w:szCs w:val="24"/>
      </w:rPr>
      <w:id w:val="-989777901"/>
      <w:docPartObj>
        <w:docPartGallery w:val="Page Numbers (Top of Page)"/>
        <w:docPartUnique/>
      </w:docPartObj>
    </w:sdtPr>
    <w:sdtEndPr/>
    <w:sdtContent>
      <w:p w14:paraId="6A5B5CB0" w14:textId="4F198BEE" w:rsidR="00391B19" w:rsidRPr="00F25A43" w:rsidRDefault="00510CAA" w:rsidP="000D78A6">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391B19">
          <w:rPr>
            <w:rFonts w:ascii="LM Roman 10" w:hAnsi="LM Roman 10"/>
            <w:sz w:val="24"/>
            <w:szCs w:val="24"/>
          </w:rPr>
          <w:t>Objetivos del proyecto</w:t>
        </w:r>
      </w:p>
    </w:sdtContent>
  </w:sdt>
  <w:p w14:paraId="4DFFC7CB" w14:textId="77777777" w:rsidR="00391B19" w:rsidRPr="00F912F2" w:rsidRDefault="00391B19" w:rsidP="000D78A6">
    <w:pPr>
      <w:pStyle w:val="Encabezado"/>
    </w:pPr>
  </w:p>
  <w:p w14:paraId="68A09A40" w14:textId="77777777" w:rsidR="00391B19" w:rsidRPr="000D78A6" w:rsidRDefault="00391B19" w:rsidP="000D78A6">
    <w:pPr>
      <w:pStyle w:val="Encabezado"/>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5BE75" w14:textId="77777777" w:rsidR="00133F13" w:rsidRDefault="00133F13">
    <w:pPr>
      <w:pStyle w:val="Encabezado"/>
    </w:pPr>
  </w:p>
  <w:p w14:paraId="312846A0" w14:textId="77777777" w:rsidR="00133F13" w:rsidRDefault="00133F13">
    <w:pPr>
      <w:pStyle w:val="Encabezado"/>
    </w:pPr>
  </w:p>
  <w:sdt>
    <w:sdtPr>
      <w:rPr>
        <w:rFonts w:ascii="LM Roman 10" w:hAnsi="LM Roman 10"/>
        <w:sz w:val="24"/>
        <w:szCs w:val="24"/>
      </w:rPr>
      <w:id w:val="-1774306658"/>
      <w:docPartObj>
        <w:docPartGallery w:val="Page Numbers (Top of Page)"/>
        <w:docPartUnique/>
      </w:docPartObj>
    </w:sdtPr>
    <w:sdtEndPr/>
    <w:sdtContent>
      <w:p w14:paraId="712A43D6" w14:textId="1DE95C20" w:rsidR="00133F13" w:rsidRPr="00F25A43" w:rsidRDefault="00133F13">
        <w:pPr>
          <w:pStyle w:val="Encabezado"/>
          <w:rPr>
            <w:rFonts w:ascii="LM Roman 10" w:hAnsi="LM Roman 10"/>
            <w:sz w:val="24"/>
            <w:szCs w:val="24"/>
          </w:rPr>
        </w:pPr>
        <w:r>
          <w:rPr>
            <w:rFonts w:ascii="LM Roman 10" w:hAnsi="LM Roman 10"/>
            <w:sz w:val="24"/>
            <w:szCs w:val="24"/>
          </w:rPr>
          <w:t>Objetivos del proyecto</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p>
    </w:sdtContent>
  </w:sdt>
  <w:p w14:paraId="7D794F2A" w14:textId="77777777" w:rsidR="00133F13" w:rsidRPr="00F912F2" w:rsidRDefault="00133F13" w:rsidP="00F912F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059B8" w14:textId="77777777" w:rsidR="007D17D7" w:rsidRDefault="000133A9">
    <w:pPr>
      <w:pStyle w:val="Textoindependiente"/>
      <w:spacing w:line="14" w:lineRule="auto"/>
      <w:rPr>
        <w:sz w:val="20"/>
      </w:rPr>
    </w:pPr>
    <w:r>
      <w:pict w14:anchorId="58B059C4">
        <v:shapetype id="_x0000_t202" coordsize="21600,21600" o:spt="202" path="m,l,21600r21600,l21600,xe">
          <v:stroke joinstyle="miter"/>
          <v:path gradientshapeok="t" o:connecttype="rect"/>
        </v:shapetype>
        <v:shape id="docshape1" o:spid="_x0000_s1030" type="#_x0000_t202" style="position:absolute;margin-left:169pt;margin-top:135.65pt;width:246.15pt;height:69.55pt;z-index:-251658240;mso-position-horizontal-relative:page;mso-position-vertical-relative:page" filled="f" stroked="f">
          <v:textbox style="mso-next-textbox:#docshape1" inset="0,0,0,0">
            <w:txbxContent>
              <w:p w14:paraId="58B059CE" w14:textId="77777777" w:rsidR="007D17D7" w:rsidRDefault="00857EC1">
                <w:pPr>
                  <w:spacing w:before="22" w:line="268" w:lineRule="auto"/>
                  <w:ind w:left="20"/>
                  <w:rPr>
                    <w:rFonts w:ascii="Garamond" w:hAnsi="Garamond"/>
                    <w:sz w:val="38"/>
                  </w:rPr>
                </w:pPr>
                <w:r>
                  <w:rPr>
                    <w:rFonts w:ascii="Garamond" w:hAnsi="Garamond"/>
                    <w:smallCaps/>
                    <w:sz w:val="38"/>
                  </w:rPr>
                  <w:t xml:space="preserve">UNIVERSIDAD DE BURGOS </w:t>
                </w:r>
                <w:r>
                  <w:rPr>
                    <w:rFonts w:ascii="Garamond" w:hAnsi="Garamond"/>
                    <w:smallCaps/>
                    <w:w w:val="95"/>
                    <w:sz w:val="38"/>
                  </w:rPr>
                  <w:t>Escuela</w:t>
                </w:r>
                <w:r>
                  <w:rPr>
                    <w:rFonts w:ascii="Garamond" w:hAnsi="Garamond"/>
                    <w:smallCaps/>
                    <w:spacing w:val="27"/>
                    <w:sz w:val="38"/>
                  </w:rPr>
                  <w:t xml:space="preserve"> </w:t>
                </w:r>
                <w:r>
                  <w:rPr>
                    <w:rFonts w:ascii="Garamond" w:hAnsi="Garamond"/>
                    <w:smallCaps/>
                    <w:w w:val="95"/>
                    <w:sz w:val="38"/>
                  </w:rPr>
                  <w:t>Politécnica</w:t>
                </w:r>
                <w:r>
                  <w:rPr>
                    <w:rFonts w:ascii="Garamond" w:hAnsi="Garamond"/>
                    <w:smallCaps/>
                    <w:spacing w:val="28"/>
                    <w:sz w:val="38"/>
                  </w:rPr>
                  <w:t xml:space="preserve"> </w:t>
                </w:r>
                <w:r>
                  <w:rPr>
                    <w:rFonts w:ascii="Garamond" w:hAnsi="Garamond"/>
                    <w:smallCaps/>
                    <w:spacing w:val="-2"/>
                    <w:w w:val="95"/>
                    <w:sz w:val="38"/>
                  </w:rPr>
                  <w:t>Superior</w:t>
                </w:r>
              </w:p>
              <w:p w14:paraId="58B059CF" w14:textId="77777777" w:rsidR="007D17D7" w:rsidRDefault="00857EC1">
                <w:pPr>
                  <w:spacing w:line="390" w:lineRule="exact"/>
                  <w:ind w:left="20"/>
                  <w:rPr>
                    <w:rFonts w:ascii="Garamond" w:hAnsi="Garamond"/>
                    <w:sz w:val="35"/>
                  </w:rPr>
                </w:pPr>
                <w:r>
                  <w:rPr>
                    <w:rFonts w:ascii="Garamond" w:hAnsi="Garamond"/>
                    <w:sz w:val="35"/>
                  </w:rPr>
                  <w:t>Grado</w:t>
                </w:r>
                <w:r>
                  <w:rPr>
                    <w:rFonts w:ascii="Garamond" w:hAnsi="Garamond"/>
                    <w:spacing w:val="4"/>
                    <w:sz w:val="35"/>
                  </w:rPr>
                  <w:t xml:space="preserve"> </w:t>
                </w:r>
                <w:r>
                  <w:rPr>
                    <w:rFonts w:ascii="Garamond" w:hAnsi="Garamond"/>
                    <w:sz w:val="35"/>
                  </w:rPr>
                  <w:t>en</w:t>
                </w:r>
                <w:r>
                  <w:rPr>
                    <w:rFonts w:ascii="Garamond" w:hAnsi="Garamond"/>
                    <w:spacing w:val="5"/>
                    <w:sz w:val="35"/>
                  </w:rPr>
                  <w:t xml:space="preserve"> </w:t>
                </w:r>
                <w:r>
                  <w:rPr>
                    <w:rFonts w:ascii="Garamond" w:hAnsi="Garamond"/>
                    <w:sz w:val="35"/>
                  </w:rPr>
                  <w:t>Ingeniería</w:t>
                </w:r>
                <w:r>
                  <w:rPr>
                    <w:rFonts w:ascii="Garamond" w:hAnsi="Garamond"/>
                    <w:spacing w:val="5"/>
                    <w:sz w:val="35"/>
                  </w:rPr>
                  <w:t xml:space="preserve"> </w:t>
                </w:r>
                <w:r>
                  <w:rPr>
                    <w:rFonts w:ascii="Garamond" w:hAnsi="Garamond"/>
                    <w:sz w:val="35"/>
                  </w:rPr>
                  <w:t>en</w:t>
                </w:r>
                <w:r>
                  <w:rPr>
                    <w:rFonts w:ascii="Garamond" w:hAnsi="Garamond"/>
                    <w:spacing w:val="5"/>
                    <w:sz w:val="35"/>
                  </w:rPr>
                  <w:t xml:space="preserve"> </w:t>
                </w:r>
                <w:r>
                  <w:rPr>
                    <w:rFonts w:ascii="Garamond" w:hAnsi="Garamond"/>
                    <w:spacing w:val="-2"/>
                    <w:sz w:val="35"/>
                  </w:rPr>
                  <w:t>Informática</w:t>
                </w:r>
              </w:p>
            </w:txbxContent>
          </v:textbox>
          <w10:wrap anchorx="page" anchory="page"/>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B7B5E" w14:textId="77777777" w:rsidR="004D474B" w:rsidRDefault="004D474B" w:rsidP="000D78A6">
    <w:pPr>
      <w:pStyle w:val="Encabezado"/>
    </w:pPr>
  </w:p>
  <w:p w14:paraId="38A8C580" w14:textId="77777777" w:rsidR="004D474B" w:rsidRDefault="004D474B" w:rsidP="000D78A6">
    <w:pPr>
      <w:pStyle w:val="Encabezado"/>
    </w:pPr>
  </w:p>
  <w:sdt>
    <w:sdtPr>
      <w:rPr>
        <w:rFonts w:ascii="LM Roman 10" w:hAnsi="LM Roman 10"/>
        <w:sz w:val="24"/>
        <w:szCs w:val="24"/>
      </w:rPr>
      <w:id w:val="-1039670368"/>
      <w:docPartObj>
        <w:docPartGallery w:val="Page Numbers (Top of Page)"/>
        <w:docPartUnique/>
      </w:docPartObj>
    </w:sdtPr>
    <w:sdtEndPr/>
    <w:sdtContent>
      <w:p w14:paraId="3DAD9F1C" w14:textId="62A72B64" w:rsidR="004D474B" w:rsidRPr="00F25A43" w:rsidRDefault="00510CAA" w:rsidP="000D78A6">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013F50">
          <w:rPr>
            <w:rFonts w:ascii="LM Roman 10" w:hAnsi="LM Roman 10"/>
            <w:sz w:val="24"/>
            <w:szCs w:val="24"/>
          </w:rPr>
          <w:t>Conceptos teóricos</w:t>
        </w:r>
      </w:p>
    </w:sdtContent>
  </w:sdt>
  <w:p w14:paraId="48BDC652" w14:textId="77777777" w:rsidR="004D474B" w:rsidRPr="00F912F2" w:rsidRDefault="004D474B" w:rsidP="000D78A6">
    <w:pPr>
      <w:pStyle w:val="Encabezado"/>
    </w:pPr>
  </w:p>
  <w:p w14:paraId="336E06C4" w14:textId="77777777" w:rsidR="004D474B" w:rsidRPr="000D78A6" w:rsidRDefault="004D474B" w:rsidP="000D78A6">
    <w:pPr>
      <w:pStyle w:val="Encabezad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1970A" w14:textId="77777777" w:rsidR="00013F50" w:rsidRDefault="00013F50">
    <w:pPr>
      <w:pStyle w:val="Encabezado"/>
    </w:pPr>
  </w:p>
  <w:p w14:paraId="3FCC087D" w14:textId="77777777" w:rsidR="00013F50" w:rsidRDefault="00013F50">
    <w:pPr>
      <w:pStyle w:val="Encabezado"/>
    </w:pPr>
  </w:p>
  <w:sdt>
    <w:sdtPr>
      <w:rPr>
        <w:rFonts w:ascii="LM Roman 10" w:hAnsi="LM Roman 10"/>
        <w:sz w:val="24"/>
        <w:szCs w:val="24"/>
      </w:rPr>
      <w:id w:val="-653904990"/>
      <w:docPartObj>
        <w:docPartGallery w:val="Page Numbers (Top of Page)"/>
        <w:docPartUnique/>
      </w:docPartObj>
    </w:sdtPr>
    <w:sdtEndPr/>
    <w:sdtContent>
      <w:p w14:paraId="116E838C" w14:textId="00F2C2D7" w:rsidR="00013F50" w:rsidRPr="00F25A43" w:rsidRDefault="007C111F">
        <w:pPr>
          <w:pStyle w:val="Encabezado"/>
          <w:rPr>
            <w:rFonts w:ascii="LM Roman 10" w:hAnsi="LM Roman 10"/>
            <w:sz w:val="24"/>
            <w:szCs w:val="24"/>
          </w:rPr>
        </w:pPr>
        <w:r>
          <w:rPr>
            <w:rFonts w:ascii="LM Roman 10" w:hAnsi="LM Roman 10"/>
            <w:sz w:val="24"/>
            <w:szCs w:val="24"/>
          </w:rPr>
          <w:t>Conceptos</w:t>
        </w:r>
        <w:r w:rsidR="00013F50">
          <w:rPr>
            <w:rFonts w:ascii="LM Roman 10" w:hAnsi="LM Roman 10"/>
            <w:sz w:val="24"/>
            <w:szCs w:val="24"/>
          </w:rPr>
          <w:t xml:space="preserve"> teóricos</w:t>
        </w:r>
        <w:r w:rsidR="00510CAA">
          <w:rPr>
            <w:rFonts w:ascii="LM Roman 10" w:hAnsi="LM Roman 10"/>
            <w:sz w:val="24"/>
            <w:szCs w:val="24"/>
          </w:rPr>
          <w:tab/>
        </w:r>
        <w:r w:rsidR="00510CAA">
          <w:rPr>
            <w:rFonts w:ascii="LM Roman 10" w:hAnsi="LM Roman 10"/>
            <w:sz w:val="24"/>
            <w:szCs w:val="24"/>
          </w:rPr>
          <w:tab/>
        </w:r>
        <w:r w:rsidR="00510CAA" w:rsidRPr="00F25A43">
          <w:rPr>
            <w:rFonts w:ascii="LM Roman 10" w:hAnsi="LM Roman 10"/>
            <w:sz w:val="24"/>
            <w:szCs w:val="24"/>
          </w:rPr>
          <w:fldChar w:fldCharType="begin"/>
        </w:r>
        <w:r w:rsidR="00510CAA" w:rsidRPr="00F25A43">
          <w:rPr>
            <w:rFonts w:ascii="LM Roman 10" w:hAnsi="LM Roman 10"/>
            <w:sz w:val="24"/>
            <w:szCs w:val="24"/>
          </w:rPr>
          <w:instrText>PAGE   \* MERGEFORMAT</w:instrText>
        </w:r>
        <w:r w:rsidR="00510CAA" w:rsidRPr="00F25A43">
          <w:rPr>
            <w:rFonts w:ascii="LM Roman 10" w:hAnsi="LM Roman 10"/>
            <w:sz w:val="24"/>
            <w:szCs w:val="24"/>
          </w:rPr>
          <w:fldChar w:fldCharType="separate"/>
        </w:r>
        <w:r w:rsidR="00510CAA">
          <w:rPr>
            <w:rFonts w:ascii="LM Roman 10" w:hAnsi="LM Roman 10"/>
            <w:sz w:val="24"/>
            <w:szCs w:val="24"/>
          </w:rPr>
          <w:t>2</w:t>
        </w:r>
        <w:r w:rsidR="00510CAA" w:rsidRPr="00F25A43">
          <w:rPr>
            <w:rFonts w:ascii="LM Roman 10" w:hAnsi="LM Roman 10"/>
            <w:sz w:val="24"/>
            <w:szCs w:val="24"/>
          </w:rPr>
          <w:fldChar w:fldCharType="end"/>
        </w:r>
      </w:p>
    </w:sdtContent>
  </w:sdt>
  <w:p w14:paraId="57B9470F" w14:textId="77777777" w:rsidR="00013F50" w:rsidRPr="00F912F2" w:rsidRDefault="00013F50" w:rsidP="00F912F2">
    <w:pPr>
      <w:pStyle w:val="Encabezado"/>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47F87" w14:textId="77777777" w:rsidR="00627DAD" w:rsidRDefault="00627DAD" w:rsidP="00627DAD">
    <w:pPr>
      <w:pStyle w:val="Encabezado"/>
    </w:pPr>
  </w:p>
  <w:p w14:paraId="064D5DA6" w14:textId="77777777" w:rsidR="00627DAD" w:rsidRDefault="00627DAD" w:rsidP="00627DAD">
    <w:pPr>
      <w:pStyle w:val="Encabezado"/>
    </w:pPr>
  </w:p>
  <w:p w14:paraId="610E69AB" w14:textId="77777777" w:rsidR="00627DAD" w:rsidRDefault="00627DAD" w:rsidP="00627DAD">
    <w:pPr>
      <w:pStyle w:val="Encabezado"/>
    </w:pPr>
  </w:p>
  <w:p w14:paraId="00F8A017" w14:textId="77777777" w:rsidR="00627DAD" w:rsidRDefault="00627DAD" w:rsidP="00627DAD">
    <w:pPr>
      <w:pStyle w:val="Encabezado"/>
    </w:pPr>
  </w:p>
  <w:p w14:paraId="5D223319" w14:textId="77777777" w:rsidR="00627DAD" w:rsidRDefault="00627DAD" w:rsidP="00627DAD">
    <w:pPr>
      <w:pStyle w:val="Encabezado"/>
    </w:pPr>
  </w:p>
  <w:p w14:paraId="040F2E63" w14:textId="77777777" w:rsidR="00627DAD" w:rsidRDefault="00627DAD" w:rsidP="00627DAD">
    <w:pPr>
      <w:pStyle w:val="Encabezado"/>
    </w:pPr>
  </w:p>
  <w:p w14:paraId="557344E9" w14:textId="77777777" w:rsidR="00627DAD" w:rsidRDefault="00627DAD" w:rsidP="00627DAD">
    <w:pPr>
      <w:pStyle w:val="Encabezado"/>
    </w:pPr>
  </w:p>
  <w:p w14:paraId="42277A48" w14:textId="77777777" w:rsidR="00627DAD" w:rsidRDefault="00627DAD" w:rsidP="00627DAD">
    <w:pPr>
      <w:pStyle w:val="Encabezado"/>
    </w:pPr>
  </w:p>
  <w:p w14:paraId="7F8AFB9D" w14:textId="77777777" w:rsidR="00627DAD" w:rsidRDefault="00627DAD" w:rsidP="00627DAD">
    <w:pPr>
      <w:pStyle w:val="Encabezado"/>
    </w:pPr>
  </w:p>
  <w:p w14:paraId="11E39F9D" w14:textId="77777777" w:rsidR="00627DAD" w:rsidRDefault="00627DAD" w:rsidP="00627DAD">
    <w:pPr>
      <w:pStyle w:val="Encabezado"/>
    </w:pPr>
  </w:p>
  <w:p w14:paraId="646EFAF6" w14:textId="77777777" w:rsidR="00627DAD" w:rsidRDefault="00627DAD" w:rsidP="00627DAD">
    <w:pPr>
      <w:pStyle w:val="Encabezado"/>
    </w:pPr>
  </w:p>
  <w:p w14:paraId="109EA0A9" w14:textId="77777777" w:rsidR="00627DAD" w:rsidRDefault="00627DAD" w:rsidP="00627DAD">
    <w:pPr>
      <w:pStyle w:val="Encabezado"/>
    </w:pPr>
  </w:p>
  <w:p w14:paraId="30863F73" w14:textId="77777777" w:rsidR="00627DAD" w:rsidRDefault="00627DAD" w:rsidP="00627DAD">
    <w:pPr>
      <w:pStyle w:val="Encabezado"/>
    </w:pPr>
  </w:p>
  <w:p w14:paraId="293CE044" w14:textId="77777777" w:rsidR="00627DAD" w:rsidRDefault="00627DAD" w:rsidP="00627DAD">
    <w:pPr>
      <w:pStyle w:val="Encabezado"/>
    </w:pPr>
  </w:p>
  <w:p w14:paraId="1F74611A" w14:textId="77777777" w:rsidR="00627DAD" w:rsidRDefault="00627DAD" w:rsidP="00627DAD">
    <w:pPr>
      <w:pStyle w:val="Encabezado"/>
    </w:pPr>
  </w:p>
  <w:p w14:paraId="4EBDF876" w14:textId="77777777" w:rsidR="00627DAD" w:rsidRDefault="00627DAD" w:rsidP="00627DAD">
    <w:pPr>
      <w:pStyle w:val="Encabezado"/>
    </w:pPr>
  </w:p>
  <w:p w14:paraId="68F1B4C9" w14:textId="77777777" w:rsidR="00627DAD" w:rsidRPr="00BB4BC1" w:rsidRDefault="00627DAD" w:rsidP="00627DAD">
    <w:pPr>
      <w:pStyle w:val="Encabezado"/>
    </w:pPr>
  </w:p>
  <w:p w14:paraId="2C2EA2E5" w14:textId="77777777" w:rsidR="00807FA7" w:rsidRPr="00627DAD" w:rsidRDefault="00807FA7" w:rsidP="00627DAD">
    <w:pPr>
      <w:pStyle w:val="Encabezado"/>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DEDF1" w14:textId="77777777" w:rsidR="004D474B" w:rsidRDefault="004D474B" w:rsidP="005F5B71">
    <w:pPr>
      <w:pStyle w:val="Encabezado"/>
    </w:pPr>
  </w:p>
  <w:p w14:paraId="137DF3C5" w14:textId="77777777" w:rsidR="004D474B" w:rsidRDefault="004D474B" w:rsidP="005F5B71">
    <w:pPr>
      <w:pStyle w:val="Encabezado"/>
    </w:pPr>
  </w:p>
  <w:sdt>
    <w:sdtPr>
      <w:rPr>
        <w:rFonts w:ascii="LM Roman 10" w:hAnsi="LM Roman 10"/>
        <w:sz w:val="24"/>
        <w:szCs w:val="24"/>
      </w:rPr>
      <w:id w:val="666670628"/>
      <w:docPartObj>
        <w:docPartGallery w:val="Page Numbers (Top of Page)"/>
        <w:docPartUnique/>
      </w:docPartObj>
    </w:sdtPr>
    <w:sdtEndPr/>
    <w:sdtContent>
      <w:p w14:paraId="61FD8F67" w14:textId="1ECEB7BD" w:rsidR="004D474B" w:rsidRPr="00F25A43" w:rsidRDefault="00510CAA" w:rsidP="005F5B71">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t xml:space="preserve">                                          </w:t>
        </w:r>
        <w:r w:rsidR="004E7F1D">
          <w:rPr>
            <w:rFonts w:ascii="LM Roman 10" w:hAnsi="LM Roman 10"/>
            <w:sz w:val="24"/>
            <w:szCs w:val="24"/>
          </w:rPr>
          <w:t>Aspectos relevantes del desarrollo del proyecto</w:t>
        </w:r>
      </w:p>
    </w:sdtContent>
  </w:sdt>
  <w:p w14:paraId="57733D28" w14:textId="77777777" w:rsidR="004D474B" w:rsidRPr="00F25A43" w:rsidRDefault="004D474B" w:rsidP="005F5B71">
    <w:pPr>
      <w:pStyle w:val="Encabezado"/>
      <w:rPr>
        <w:rFonts w:ascii="LM Roman 10" w:hAnsi="LM Roman 10"/>
        <w:sz w:val="24"/>
        <w:szCs w:val="24"/>
      </w:rPr>
    </w:pPr>
  </w:p>
  <w:p w14:paraId="7AFE0018" w14:textId="77777777" w:rsidR="004D474B" w:rsidRPr="00853F29" w:rsidRDefault="004D474B" w:rsidP="00853F29">
    <w:pPr>
      <w:pStyle w:val="Encabezad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B2254" w14:textId="77777777" w:rsidR="004D474B" w:rsidRDefault="004D474B" w:rsidP="00FE7476">
    <w:pPr>
      <w:pStyle w:val="Encabezado"/>
    </w:pPr>
  </w:p>
  <w:p w14:paraId="7D70BD50" w14:textId="77777777" w:rsidR="004D474B" w:rsidRDefault="004D474B" w:rsidP="00FE7476">
    <w:pPr>
      <w:pStyle w:val="Encabezado"/>
    </w:pPr>
  </w:p>
  <w:sdt>
    <w:sdtPr>
      <w:rPr>
        <w:rFonts w:ascii="LM Roman 10" w:hAnsi="LM Roman 10"/>
        <w:sz w:val="24"/>
        <w:szCs w:val="24"/>
      </w:rPr>
      <w:id w:val="477114572"/>
      <w:docPartObj>
        <w:docPartGallery w:val="Page Numbers (Top of Page)"/>
        <w:docPartUnique/>
      </w:docPartObj>
    </w:sdtPr>
    <w:sdtEndPr/>
    <w:sdtContent>
      <w:p w14:paraId="691BAD3B" w14:textId="5C32C6A6" w:rsidR="004D474B" w:rsidRPr="00F25A43" w:rsidRDefault="00AD368B" w:rsidP="00FE7476">
        <w:pPr>
          <w:pStyle w:val="Encabezado"/>
          <w:rPr>
            <w:rFonts w:ascii="LM Roman 10" w:hAnsi="LM Roman 10"/>
            <w:sz w:val="24"/>
            <w:szCs w:val="24"/>
          </w:rPr>
        </w:pPr>
        <w:r>
          <w:rPr>
            <w:rFonts w:ascii="LM Roman 10" w:hAnsi="LM Roman 10"/>
            <w:sz w:val="24"/>
            <w:szCs w:val="24"/>
          </w:rPr>
          <w:t>Aspectos relevantes del desarrollo del proyecto</w:t>
        </w:r>
        <w:r w:rsidR="00510CAA">
          <w:rPr>
            <w:rFonts w:ascii="LM Roman 10" w:hAnsi="LM Roman 10"/>
            <w:sz w:val="24"/>
            <w:szCs w:val="24"/>
          </w:rPr>
          <w:tab/>
        </w:r>
        <w:r w:rsidR="00510CAA" w:rsidRPr="00F25A43">
          <w:rPr>
            <w:rFonts w:ascii="LM Roman 10" w:hAnsi="LM Roman 10"/>
            <w:sz w:val="24"/>
            <w:szCs w:val="24"/>
          </w:rPr>
          <w:fldChar w:fldCharType="begin"/>
        </w:r>
        <w:r w:rsidR="00510CAA" w:rsidRPr="00F25A43">
          <w:rPr>
            <w:rFonts w:ascii="LM Roman 10" w:hAnsi="LM Roman 10"/>
            <w:sz w:val="24"/>
            <w:szCs w:val="24"/>
          </w:rPr>
          <w:instrText>PAGE   \* MERGEFORMAT</w:instrText>
        </w:r>
        <w:r w:rsidR="00510CAA" w:rsidRPr="00F25A43">
          <w:rPr>
            <w:rFonts w:ascii="LM Roman 10" w:hAnsi="LM Roman 10"/>
            <w:sz w:val="24"/>
            <w:szCs w:val="24"/>
          </w:rPr>
          <w:fldChar w:fldCharType="separate"/>
        </w:r>
        <w:r w:rsidR="00510CAA">
          <w:rPr>
            <w:rFonts w:ascii="LM Roman 10" w:hAnsi="LM Roman 10"/>
            <w:sz w:val="24"/>
            <w:szCs w:val="24"/>
          </w:rPr>
          <w:t>2</w:t>
        </w:r>
        <w:r w:rsidR="00510CAA" w:rsidRPr="00F25A43">
          <w:rPr>
            <w:rFonts w:ascii="LM Roman 10" w:hAnsi="LM Roman 10"/>
            <w:sz w:val="24"/>
            <w:szCs w:val="24"/>
          </w:rPr>
          <w:fldChar w:fldCharType="end"/>
        </w:r>
      </w:p>
    </w:sdtContent>
  </w:sdt>
  <w:p w14:paraId="65D1A458" w14:textId="77777777" w:rsidR="004D474B" w:rsidRPr="00FE7476" w:rsidRDefault="004D474B" w:rsidP="00FE7476">
    <w:pPr>
      <w:pStyle w:val="Encabezado"/>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FE301" w14:textId="77777777" w:rsidR="00627DAD" w:rsidRDefault="00627DAD" w:rsidP="00627DAD">
    <w:pPr>
      <w:pStyle w:val="Encabezado"/>
    </w:pPr>
  </w:p>
  <w:p w14:paraId="5DB49DCA" w14:textId="77777777" w:rsidR="00627DAD" w:rsidRDefault="00627DAD" w:rsidP="00627DAD">
    <w:pPr>
      <w:pStyle w:val="Encabezado"/>
    </w:pPr>
  </w:p>
  <w:p w14:paraId="7516351B" w14:textId="77777777" w:rsidR="00627DAD" w:rsidRDefault="00627DAD" w:rsidP="00627DAD">
    <w:pPr>
      <w:pStyle w:val="Encabezado"/>
    </w:pPr>
  </w:p>
  <w:p w14:paraId="70004E22" w14:textId="77777777" w:rsidR="00627DAD" w:rsidRDefault="00627DAD" w:rsidP="00627DAD">
    <w:pPr>
      <w:pStyle w:val="Encabezado"/>
    </w:pPr>
  </w:p>
  <w:p w14:paraId="56C25BF8" w14:textId="77777777" w:rsidR="00627DAD" w:rsidRDefault="00627DAD" w:rsidP="00627DAD">
    <w:pPr>
      <w:pStyle w:val="Encabezado"/>
    </w:pPr>
  </w:p>
  <w:p w14:paraId="794F2F67" w14:textId="77777777" w:rsidR="00627DAD" w:rsidRDefault="00627DAD" w:rsidP="00627DAD">
    <w:pPr>
      <w:pStyle w:val="Encabezado"/>
    </w:pPr>
  </w:p>
  <w:p w14:paraId="6DDA7B5A" w14:textId="77777777" w:rsidR="00627DAD" w:rsidRDefault="00627DAD" w:rsidP="00627DAD">
    <w:pPr>
      <w:pStyle w:val="Encabezado"/>
    </w:pPr>
  </w:p>
  <w:p w14:paraId="71BB0C20" w14:textId="77777777" w:rsidR="00627DAD" w:rsidRDefault="00627DAD" w:rsidP="00627DAD">
    <w:pPr>
      <w:pStyle w:val="Encabezado"/>
    </w:pPr>
  </w:p>
  <w:p w14:paraId="2FCD1F23" w14:textId="77777777" w:rsidR="00627DAD" w:rsidRDefault="00627DAD" w:rsidP="00627DAD">
    <w:pPr>
      <w:pStyle w:val="Encabezado"/>
    </w:pPr>
  </w:p>
  <w:p w14:paraId="6B3050C3" w14:textId="77777777" w:rsidR="00627DAD" w:rsidRDefault="00627DAD" w:rsidP="00627DAD">
    <w:pPr>
      <w:pStyle w:val="Encabezado"/>
    </w:pPr>
  </w:p>
  <w:p w14:paraId="37973AE2" w14:textId="77777777" w:rsidR="00627DAD" w:rsidRDefault="00627DAD" w:rsidP="00627DAD">
    <w:pPr>
      <w:pStyle w:val="Encabezado"/>
    </w:pPr>
  </w:p>
  <w:p w14:paraId="3FBAB543" w14:textId="77777777" w:rsidR="00627DAD" w:rsidRDefault="00627DAD" w:rsidP="00627DAD">
    <w:pPr>
      <w:pStyle w:val="Encabezado"/>
    </w:pPr>
  </w:p>
  <w:p w14:paraId="78C897EA" w14:textId="77777777" w:rsidR="00627DAD" w:rsidRDefault="00627DAD" w:rsidP="00627DAD">
    <w:pPr>
      <w:pStyle w:val="Encabezado"/>
    </w:pPr>
  </w:p>
  <w:p w14:paraId="4278DE46" w14:textId="77777777" w:rsidR="00627DAD" w:rsidRDefault="00627DAD" w:rsidP="00627DAD">
    <w:pPr>
      <w:pStyle w:val="Encabezado"/>
    </w:pPr>
  </w:p>
  <w:p w14:paraId="31F3FD6B" w14:textId="77777777" w:rsidR="00627DAD" w:rsidRDefault="00627DAD" w:rsidP="00627DAD">
    <w:pPr>
      <w:pStyle w:val="Encabezado"/>
    </w:pPr>
  </w:p>
  <w:p w14:paraId="784DD17A" w14:textId="77777777" w:rsidR="00627DAD" w:rsidRDefault="00627DAD" w:rsidP="00627DAD">
    <w:pPr>
      <w:pStyle w:val="Encabezado"/>
    </w:pPr>
  </w:p>
  <w:p w14:paraId="5C6A2CD4" w14:textId="77777777" w:rsidR="00627DAD" w:rsidRPr="00BB4BC1" w:rsidRDefault="00627DAD" w:rsidP="00627DAD">
    <w:pPr>
      <w:pStyle w:val="Encabezado"/>
    </w:pPr>
  </w:p>
  <w:p w14:paraId="6F667C13" w14:textId="77777777" w:rsidR="006F7343" w:rsidRPr="00627DAD" w:rsidRDefault="006F7343" w:rsidP="00627DAD">
    <w:pPr>
      <w:pStyle w:val="Encabezado"/>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AA6D8" w14:textId="77777777" w:rsidR="004E7F1D" w:rsidRDefault="004E7F1D" w:rsidP="005F5B71">
    <w:pPr>
      <w:pStyle w:val="Encabezado"/>
    </w:pPr>
  </w:p>
  <w:p w14:paraId="209F96DF" w14:textId="77777777" w:rsidR="004E7F1D" w:rsidRDefault="004E7F1D" w:rsidP="005F5B71">
    <w:pPr>
      <w:pStyle w:val="Encabezado"/>
    </w:pPr>
  </w:p>
  <w:sdt>
    <w:sdtPr>
      <w:rPr>
        <w:rFonts w:ascii="LM Roman 10" w:hAnsi="LM Roman 10"/>
        <w:sz w:val="24"/>
        <w:szCs w:val="24"/>
      </w:rPr>
      <w:id w:val="439723648"/>
      <w:docPartObj>
        <w:docPartGallery w:val="Page Numbers (Top of Page)"/>
        <w:docPartUnique/>
      </w:docPartObj>
    </w:sdtPr>
    <w:sdtEndPr/>
    <w:sdtContent>
      <w:p w14:paraId="256B99CB" w14:textId="03F3D31F" w:rsidR="004E7F1D" w:rsidRPr="00F25A43" w:rsidRDefault="00510CAA" w:rsidP="005F5B71">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DC57D1" w:rsidRPr="00DC57D1">
          <w:rPr>
            <w:rFonts w:ascii="LM Roman 10" w:hAnsi="LM Roman 10"/>
            <w:sz w:val="24"/>
            <w:szCs w:val="24"/>
          </w:rPr>
          <w:t>Conclusiones y líneas de trabajo futuras</w:t>
        </w:r>
      </w:p>
    </w:sdtContent>
  </w:sdt>
  <w:p w14:paraId="2BF7BDBD" w14:textId="77777777" w:rsidR="004E7F1D" w:rsidRPr="00F25A43" w:rsidRDefault="004E7F1D" w:rsidP="005F5B71">
    <w:pPr>
      <w:pStyle w:val="Encabezado"/>
      <w:rPr>
        <w:rFonts w:ascii="LM Roman 10" w:hAnsi="LM Roman 10"/>
        <w:sz w:val="24"/>
        <w:szCs w:val="24"/>
      </w:rPr>
    </w:pPr>
  </w:p>
  <w:p w14:paraId="5A36CFF4" w14:textId="77777777" w:rsidR="004E7F1D" w:rsidRPr="00853F29" w:rsidRDefault="004E7F1D" w:rsidP="00853F29">
    <w:pPr>
      <w:pStyle w:val="Encabezad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ABFAB" w14:textId="77777777" w:rsidR="00AE20AF" w:rsidRDefault="00AE20AF" w:rsidP="00AE20AF">
    <w:pPr>
      <w:pStyle w:val="Encabezado"/>
    </w:pPr>
  </w:p>
  <w:p w14:paraId="7207E37A" w14:textId="77777777" w:rsidR="00AE20AF" w:rsidRDefault="00AE20AF" w:rsidP="00AE20AF">
    <w:pPr>
      <w:pStyle w:val="Encabezado"/>
    </w:pPr>
  </w:p>
  <w:p w14:paraId="33AEAFCA" w14:textId="77777777" w:rsidR="00AE20AF" w:rsidRDefault="00AE20AF" w:rsidP="00AE20AF">
    <w:pPr>
      <w:pStyle w:val="Encabezado"/>
    </w:pPr>
  </w:p>
  <w:p w14:paraId="4F9AA496" w14:textId="77777777" w:rsidR="00AE20AF" w:rsidRDefault="00AE20AF" w:rsidP="00AE20AF">
    <w:pPr>
      <w:pStyle w:val="Encabezado"/>
    </w:pPr>
  </w:p>
  <w:p w14:paraId="7AA8DDEA" w14:textId="77777777" w:rsidR="00AE20AF" w:rsidRDefault="00AE20AF" w:rsidP="00AE20AF">
    <w:pPr>
      <w:pStyle w:val="Encabezado"/>
    </w:pPr>
  </w:p>
  <w:p w14:paraId="3B564887" w14:textId="77777777" w:rsidR="00AE20AF" w:rsidRDefault="00AE20AF" w:rsidP="00AE20AF">
    <w:pPr>
      <w:pStyle w:val="Encabezado"/>
    </w:pPr>
  </w:p>
  <w:p w14:paraId="782939E2" w14:textId="77777777" w:rsidR="00AE20AF" w:rsidRDefault="00AE20AF" w:rsidP="00AE20AF">
    <w:pPr>
      <w:pStyle w:val="Encabezado"/>
    </w:pPr>
  </w:p>
  <w:p w14:paraId="609E80F2" w14:textId="77777777" w:rsidR="00AE20AF" w:rsidRDefault="00AE20AF" w:rsidP="00AE20AF">
    <w:pPr>
      <w:pStyle w:val="Encabezado"/>
    </w:pPr>
  </w:p>
  <w:p w14:paraId="3BC5A8D8" w14:textId="77777777" w:rsidR="00AE20AF" w:rsidRDefault="00AE20AF" w:rsidP="00AE20AF">
    <w:pPr>
      <w:pStyle w:val="Encabezado"/>
    </w:pPr>
  </w:p>
  <w:p w14:paraId="28EB33A6" w14:textId="77777777" w:rsidR="00AE20AF" w:rsidRDefault="00AE20AF" w:rsidP="00AE20AF">
    <w:pPr>
      <w:pStyle w:val="Encabezado"/>
    </w:pPr>
  </w:p>
  <w:p w14:paraId="62291E3A" w14:textId="77777777" w:rsidR="00AE20AF" w:rsidRDefault="00AE20AF" w:rsidP="00AE20AF">
    <w:pPr>
      <w:pStyle w:val="Encabezado"/>
    </w:pPr>
  </w:p>
  <w:p w14:paraId="5E797661" w14:textId="77777777" w:rsidR="00AE20AF" w:rsidRDefault="00AE20AF" w:rsidP="00AE20AF">
    <w:pPr>
      <w:pStyle w:val="Encabezado"/>
    </w:pPr>
  </w:p>
  <w:p w14:paraId="74BF42DF" w14:textId="77777777" w:rsidR="00AE20AF" w:rsidRDefault="00AE20AF" w:rsidP="00AE20AF">
    <w:pPr>
      <w:pStyle w:val="Encabezado"/>
    </w:pPr>
  </w:p>
  <w:p w14:paraId="68756AD5" w14:textId="77777777" w:rsidR="00AE20AF" w:rsidRDefault="00AE20AF" w:rsidP="00AE20AF">
    <w:pPr>
      <w:pStyle w:val="Encabezado"/>
    </w:pPr>
  </w:p>
  <w:p w14:paraId="7B905719" w14:textId="77777777" w:rsidR="00AE20AF" w:rsidRDefault="00AE20AF" w:rsidP="00AE20AF">
    <w:pPr>
      <w:pStyle w:val="Encabezado"/>
    </w:pPr>
  </w:p>
  <w:p w14:paraId="6B6A6599" w14:textId="77777777" w:rsidR="00AE20AF" w:rsidRDefault="00AE20AF" w:rsidP="00AE20AF">
    <w:pPr>
      <w:pStyle w:val="Encabezado"/>
    </w:pPr>
  </w:p>
  <w:p w14:paraId="6BC880D0" w14:textId="77777777" w:rsidR="00AE20AF" w:rsidRDefault="00AE20AF" w:rsidP="00AE20AF">
    <w:pPr>
      <w:pStyle w:val="Encabezado"/>
    </w:pPr>
  </w:p>
  <w:p w14:paraId="06028A80" w14:textId="77777777" w:rsidR="00AE20AF" w:rsidRPr="00BB4BC1" w:rsidRDefault="00AE20AF" w:rsidP="00AE20AF">
    <w:pPr>
      <w:pStyle w:val="Encabezado"/>
    </w:pPr>
  </w:p>
  <w:p w14:paraId="2A88095F" w14:textId="77777777" w:rsidR="00AE20AF" w:rsidRPr="006F7343" w:rsidRDefault="00AE20AF" w:rsidP="00AE20AF">
    <w:pPr>
      <w:pStyle w:val="Encabezado"/>
    </w:pPr>
  </w:p>
  <w:p w14:paraId="4BDD0AAC" w14:textId="77777777" w:rsidR="00AE20AF" w:rsidRPr="00AE20AF" w:rsidRDefault="00AE20AF" w:rsidP="00AE20AF">
    <w:pPr>
      <w:pStyle w:val="Encabezado"/>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7B725" w14:textId="77777777" w:rsidR="00DC57D1" w:rsidRDefault="00DC57D1" w:rsidP="00FE7476">
    <w:pPr>
      <w:pStyle w:val="Encabezado"/>
    </w:pPr>
  </w:p>
  <w:p w14:paraId="4C9A0AD7" w14:textId="77777777" w:rsidR="00DC57D1" w:rsidRDefault="00DC57D1" w:rsidP="00FE7476">
    <w:pPr>
      <w:pStyle w:val="Encabezado"/>
    </w:pPr>
  </w:p>
  <w:sdt>
    <w:sdtPr>
      <w:rPr>
        <w:rFonts w:ascii="LM Roman 10" w:hAnsi="LM Roman 10"/>
        <w:sz w:val="24"/>
        <w:szCs w:val="24"/>
      </w:rPr>
      <w:id w:val="1202977451"/>
      <w:docPartObj>
        <w:docPartGallery w:val="Page Numbers (Top of Page)"/>
        <w:docPartUnique/>
      </w:docPartObj>
    </w:sdtPr>
    <w:sdtEndPr/>
    <w:sdtContent>
      <w:p w14:paraId="4C9EB272" w14:textId="51F92F9E" w:rsidR="00DC57D1" w:rsidRPr="00F25A43" w:rsidRDefault="00DC57D1" w:rsidP="00FE7476">
        <w:pPr>
          <w:pStyle w:val="Encabezado"/>
          <w:rPr>
            <w:rFonts w:ascii="LM Roman 10" w:hAnsi="LM Roman 10"/>
            <w:sz w:val="24"/>
            <w:szCs w:val="24"/>
          </w:rPr>
        </w:pPr>
        <w:r w:rsidRPr="00DC57D1">
          <w:rPr>
            <w:rFonts w:ascii="LM Roman 10" w:hAnsi="LM Roman 10"/>
            <w:sz w:val="24"/>
            <w:szCs w:val="24"/>
          </w:rPr>
          <w:t>Conclusiones y líneas de trabajo futuras</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p>
    </w:sdtContent>
  </w:sdt>
  <w:p w14:paraId="7F309F2B" w14:textId="77777777" w:rsidR="00DC57D1" w:rsidRPr="00FE7476" w:rsidRDefault="00DC57D1" w:rsidP="00FE7476">
    <w:pPr>
      <w:pStyle w:val="Encabezado"/>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131B6" w14:textId="77777777" w:rsidR="00DE451E" w:rsidRDefault="00DE451E" w:rsidP="00AE20AF">
    <w:pPr>
      <w:pStyle w:val="Encabezado"/>
    </w:pPr>
  </w:p>
  <w:p w14:paraId="314CDF18" w14:textId="77777777" w:rsidR="00DE451E" w:rsidRDefault="00DE451E" w:rsidP="00AE20AF">
    <w:pPr>
      <w:pStyle w:val="Encabezado"/>
    </w:pPr>
  </w:p>
  <w:p w14:paraId="6D177C99" w14:textId="77777777" w:rsidR="00DE451E" w:rsidRDefault="00DE451E" w:rsidP="00AE20AF">
    <w:pPr>
      <w:pStyle w:val="Encabezado"/>
    </w:pPr>
  </w:p>
  <w:p w14:paraId="3913F477" w14:textId="77777777" w:rsidR="00DE451E" w:rsidRDefault="00DE451E" w:rsidP="00AE20AF">
    <w:pPr>
      <w:pStyle w:val="Encabezado"/>
    </w:pPr>
  </w:p>
  <w:p w14:paraId="4D964EDF" w14:textId="77777777" w:rsidR="00DE451E" w:rsidRDefault="00DE451E" w:rsidP="00AE20AF">
    <w:pPr>
      <w:pStyle w:val="Encabezado"/>
    </w:pPr>
  </w:p>
  <w:p w14:paraId="1A5CB275" w14:textId="77777777" w:rsidR="00DE451E" w:rsidRDefault="00DE451E" w:rsidP="00AE20AF">
    <w:pPr>
      <w:pStyle w:val="Encabezado"/>
    </w:pPr>
  </w:p>
  <w:p w14:paraId="7136E620" w14:textId="77777777" w:rsidR="00DE451E" w:rsidRDefault="00DE451E" w:rsidP="00AE20AF">
    <w:pPr>
      <w:pStyle w:val="Encabezado"/>
    </w:pPr>
  </w:p>
  <w:p w14:paraId="62275F98" w14:textId="77777777" w:rsidR="00DE451E" w:rsidRDefault="00DE451E" w:rsidP="00AE20AF">
    <w:pPr>
      <w:pStyle w:val="Encabezado"/>
    </w:pPr>
  </w:p>
  <w:p w14:paraId="1B8B41BB" w14:textId="77777777" w:rsidR="00DE451E" w:rsidRDefault="00DE451E" w:rsidP="00AE20AF">
    <w:pPr>
      <w:pStyle w:val="Encabezado"/>
    </w:pPr>
  </w:p>
  <w:p w14:paraId="486571E8" w14:textId="77777777" w:rsidR="00DE451E" w:rsidRDefault="00DE451E" w:rsidP="00AE20AF">
    <w:pPr>
      <w:pStyle w:val="Encabezado"/>
    </w:pPr>
  </w:p>
  <w:p w14:paraId="76CFBC5A" w14:textId="77777777" w:rsidR="00DE451E" w:rsidRDefault="00DE451E" w:rsidP="00AE20AF">
    <w:pPr>
      <w:pStyle w:val="Encabezado"/>
    </w:pPr>
  </w:p>
  <w:p w14:paraId="1A79B831" w14:textId="77777777" w:rsidR="00DE451E" w:rsidRDefault="00DE451E" w:rsidP="00AE20AF">
    <w:pPr>
      <w:pStyle w:val="Encabezado"/>
    </w:pPr>
  </w:p>
  <w:p w14:paraId="4A9BEE11" w14:textId="77777777" w:rsidR="00DE451E" w:rsidRDefault="00DE451E" w:rsidP="00AE20AF">
    <w:pPr>
      <w:pStyle w:val="Encabezado"/>
    </w:pPr>
  </w:p>
  <w:p w14:paraId="5B08D9D7" w14:textId="77777777" w:rsidR="00DE451E" w:rsidRDefault="00DE451E" w:rsidP="00AE20AF">
    <w:pPr>
      <w:pStyle w:val="Encabezado"/>
    </w:pPr>
  </w:p>
  <w:p w14:paraId="7D99FADF" w14:textId="77777777" w:rsidR="00DE451E" w:rsidRDefault="00DE451E" w:rsidP="00AE20AF">
    <w:pPr>
      <w:pStyle w:val="Encabezado"/>
    </w:pPr>
  </w:p>
  <w:p w14:paraId="173A4130" w14:textId="77777777" w:rsidR="00DE451E" w:rsidRDefault="00DE451E" w:rsidP="00AE20AF">
    <w:pPr>
      <w:pStyle w:val="Encabezado"/>
    </w:pPr>
  </w:p>
  <w:p w14:paraId="30E391CD" w14:textId="77777777" w:rsidR="00DE451E" w:rsidRDefault="00DE451E" w:rsidP="00AE20AF">
    <w:pPr>
      <w:pStyle w:val="Encabezado"/>
    </w:pPr>
  </w:p>
  <w:p w14:paraId="255D2444" w14:textId="77777777" w:rsidR="00DE451E" w:rsidRPr="00BB4BC1" w:rsidRDefault="00DE451E" w:rsidP="00AE20AF">
    <w:pPr>
      <w:pStyle w:val="Encabezado"/>
    </w:pPr>
  </w:p>
  <w:p w14:paraId="0145006D" w14:textId="77777777" w:rsidR="00DE451E" w:rsidRPr="006F7343" w:rsidRDefault="00DE451E" w:rsidP="00AE20AF">
    <w:pPr>
      <w:pStyle w:val="Encabezado"/>
    </w:pPr>
  </w:p>
  <w:p w14:paraId="4F2E0028" w14:textId="77777777" w:rsidR="00DE451E" w:rsidRPr="00AE20AF" w:rsidRDefault="00DE451E" w:rsidP="00AE20A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992787"/>
      <w:docPartObj>
        <w:docPartGallery w:val="Page Numbers (Top of Page)"/>
        <w:docPartUnique/>
      </w:docPartObj>
    </w:sdtPr>
    <w:sdtEndPr>
      <w:rPr>
        <w:rFonts w:ascii="LM Roman 10" w:hAnsi="LM Roman 10"/>
        <w:color w:val="4F81BD" w:themeColor="accent1"/>
        <w:sz w:val="28"/>
        <w:szCs w:val="28"/>
      </w:rPr>
    </w:sdtEndPr>
    <w:sdtContent>
      <w:p w14:paraId="1A4CD6C4" w14:textId="29A9EB9C" w:rsidR="00F03F42" w:rsidRDefault="00F03F42" w:rsidP="00F03F42">
        <w:pPr>
          <w:pStyle w:val="Encabezado"/>
          <w:jc w:val="right"/>
        </w:pPr>
      </w:p>
      <w:p w14:paraId="10D7CA9D" w14:textId="77777777" w:rsidR="00F03F42" w:rsidRDefault="00F03F42" w:rsidP="00F03F42">
        <w:pPr>
          <w:pStyle w:val="Encabezado"/>
          <w:jc w:val="right"/>
        </w:pPr>
      </w:p>
      <w:p w14:paraId="41849F5C" w14:textId="77777777" w:rsidR="00F03F42" w:rsidRDefault="00F03F42" w:rsidP="00F03F42">
        <w:pPr>
          <w:pStyle w:val="Encabezado"/>
          <w:jc w:val="right"/>
        </w:pPr>
      </w:p>
      <w:p w14:paraId="17E25A5A" w14:textId="77777777" w:rsidR="00F03F42" w:rsidRDefault="00F03F42" w:rsidP="00F03F42">
        <w:pPr>
          <w:pStyle w:val="Encabezado"/>
          <w:jc w:val="right"/>
        </w:pPr>
      </w:p>
      <w:p w14:paraId="61B0DE93" w14:textId="77777777" w:rsidR="00F03F42" w:rsidRDefault="00F03F42" w:rsidP="00F03F42">
        <w:pPr>
          <w:pStyle w:val="Encabezado"/>
          <w:jc w:val="right"/>
        </w:pPr>
      </w:p>
      <w:p w14:paraId="595789DD" w14:textId="3FBA077A" w:rsidR="00F03F42" w:rsidRPr="004D4E20" w:rsidRDefault="00F03F42" w:rsidP="00F03F42">
        <w:pPr>
          <w:pStyle w:val="Encabezado"/>
          <w:jc w:val="right"/>
          <w:rPr>
            <w:rFonts w:ascii="LM Roman 10" w:hAnsi="LM Roman 10"/>
            <w:color w:val="4F81BD" w:themeColor="accent1"/>
            <w:sz w:val="28"/>
            <w:szCs w:val="28"/>
          </w:rPr>
        </w:pPr>
        <w:r w:rsidRPr="004D4E20">
          <w:rPr>
            <w:rFonts w:ascii="LM Roman 10" w:hAnsi="LM Roman 10"/>
            <w:sz w:val="28"/>
            <w:szCs w:val="28"/>
          </w:rPr>
          <w:fldChar w:fldCharType="begin"/>
        </w:r>
        <w:r w:rsidRPr="004D4E20">
          <w:rPr>
            <w:rFonts w:ascii="LM Roman 10" w:hAnsi="LM Roman 10"/>
            <w:sz w:val="28"/>
            <w:szCs w:val="28"/>
          </w:rPr>
          <w:instrText>PAGE  \* ROMAN  \* MERGEFORMAT</w:instrText>
        </w:r>
        <w:r w:rsidRPr="004D4E20">
          <w:rPr>
            <w:rFonts w:ascii="LM Roman 10" w:hAnsi="LM Roman 10"/>
            <w:sz w:val="28"/>
            <w:szCs w:val="28"/>
          </w:rPr>
          <w:fldChar w:fldCharType="separate"/>
        </w:r>
        <w:r w:rsidRPr="004D4E20">
          <w:rPr>
            <w:rFonts w:ascii="LM Roman 10" w:hAnsi="LM Roman 10"/>
            <w:sz w:val="28"/>
            <w:szCs w:val="28"/>
          </w:rPr>
          <w:t>I</w:t>
        </w:r>
        <w:r w:rsidRPr="004D4E20">
          <w:rPr>
            <w:rFonts w:ascii="LM Roman 10" w:hAnsi="LM Roman 10"/>
            <w:sz w:val="28"/>
            <w:szCs w:val="28"/>
          </w:rPr>
          <w:fldChar w:fldCharType="end"/>
        </w:r>
      </w:p>
    </w:sdtContent>
  </w:sdt>
  <w:p w14:paraId="194145B2" w14:textId="77777777" w:rsidR="00F03F42" w:rsidRDefault="00F03F42">
    <w:pPr>
      <w:pStyle w:val="Encabezado"/>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F47FB" w14:textId="77777777" w:rsidR="00B73967" w:rsidRDefault="00B73967" w:rsidP="00B73967">
    <w:pPr>
      <w:pStyle w:val="Encabezado"/>
    </w:pPr>
  </w:p>
  <w:p w14:paraId="0E696804" w14:textId="77777777" w:rsidR="00B73967" w:rsidRDefault="00B73967" w:rsidP="00B73967">
    <w:pPr>
      <w:pStyle w:val="Encabezado"/>
    </w:pPr>
  </w:p>
  <w:sdt>
    <w:sdtPr>
      <w:rPr>
        <w:rFonts w:ascii="LM Roman 10" w:hAnsi="LM Roman 10"/>
        <w:sz w:val="24"/>
        <w:szCs w:val="24"/>
      </w:rPr>
      <w:id w:val="-372926929"/>
      <w:docPartObj>
        <w:docPartGallery w:val="Page Numbers (Top of Page)"/>
        <w:docPartUnique/>
      </w:docPartObj>
    </w:sdtPr>
    <w:sdtEndPr/>
    <w:sdtContent>
      <w:p w14:paraId="3ABD7A69" w14:textId="07BF49B8" w:rsidR="007D4877" w:rsidRPr="00853F29" w:rsidRDefault="00510CAA" w:rsidP="00B73967">
        <w:pPr>
          <w:pStyle w:val="Encabezado"/>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B73967">
          <w:rPr>
            <w:rFonts w:ascii="LM Roman 10" w:hAnsi="LM Roman 10"/>
            <w:sz w:val="24"/>
            <w:szCs w:val="24"/>
          </w:rPr>
          <w:t>Bibliografía</w:t>
        </w:r>
      </w:p>
    </w:sdtContent>
  </w:sdt>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FFD93" w14:textId="77777777" w:rsidR="007D1562" w:rsidRDefault="007D1562" w:rsidP="007D1562">
    <w:pPr>
      <w:pStyle w:val="Encabezado"/>
    </w:pPr>
  </w:p>
  <w:p w14:paraId="3CDFBD5B" w14:textId="77777777" w:rsidR="007D1562" w:rsidRDefault="007D1562" w:rsidP="007D1562">
    <w:pPr>
      <w:pStyle w:val="Encabezado"/>
    </w:pPr>
  </w:p>
  <w:sdt>
    <w:sdtPr>
      <w:rPr>
        <w:rFonts w:ascii="LM Roman 10" w:hAnsi="LM Roman 10"/>
        <w:sz w:val="24"/>
        <w:szCs w:val="24"/>
      </w:rPr>
      <w:id w:val="-166331917"/>
      <w:docPartObj>
        <w:docPartGallery w:val="Page Numbers (Top of Page)"/>
        <w:docPartUnique/>
      </w:docPartObj>
    </w:sdtPr>
    <w:sdtEndPr/>
    <w:sdtContent>
      <w:p w14:paraId="6E701470" w14:textId="71A6B296" w:rsidR="007D1562" w:rsidRPr="00F25A43" w:rsidRDefault="007D1562" w:rsidP="007D1562">
        <w:pPr>
          <w:pStyle w:val="Encabezado"/>
          <w:rPr>
            <w:rFonts w:ascii="LM Roman 10" w:hAnsi="LM Roman 10"/>
            <w:sz w:val="24"/>
            <w:szCs w:val="24"/>
          </w:rPr>
        </w:pPr>
        <w:r>
          <w:rPr>
            <w:rFonts w:ascii="LM Roman 10" w:hAnsi="LM Roman 10"/>
            <w:sz w:val="24"/>
            <w:szCs w:val="24"/>
          </w:rPr>
          <w:t>Bibliografía</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47</w:t>
        </w:r>
        <w:r w:rsidRPr="00F25A43">
          <w:rPr>
            <w:rFonts w:ascii="LM Roman 10" w:hAnsi="LM Roman 10"/>
            <w:sz w:val="24"/>
            <w:szCs w:val="24"/>
          </w:rPr>
          <w:fldChar w:fldCharType="end"/>
        </w:r>
      </w:p>
    </w:sdtContent>
  </w:sdt>
  <w:p w14:paraId="5CCCF85C" w14:textId="77777777" w:rsidR="007D1562" w:rsidRPr="006002C1" w:rsidRDefault="007D1562" w:rsidP="007D1562">
    <w:pPr>
      <w:pStyle w:val="Encabezado"/>
    </w:pPr>
  </w:p>
  <w:p w14:paraId="3E60BC03" w14:textId="77777777" w:rsidR="007D1562" w:rsidRPr="00ED0D03" w:rsidRDefault="007D1562" w:rsidP="007D1562">
    <w:pPr>
      <w:pStyle w:val="Encabezado"/>
    </w:pPr>
  </w:p>
  <w:p w14:paraId="201989B8" w14:textId="77777777" w:rsidR="007D1562" w:rsidRPr="004836F2" w:rsidRDefault="007D1562" w:rsidP="007D1562">
    <w:pPr>
      <w:pStyle w:val="Encabezado"/>
    </w:pPr>
  </w:p>
  <w:p w14:paraId="0AFFB6F9" w14:textId="166A34E3" w:rsidR="007D4877" w:rsidRDefault="007D4877">
    <w:pPr>
      <w:pStyle w:val="Textoindependiente"/>
      <w:spacing w:line="14" w:lineRule="auto"/>
      <w:rPr>
        <w:sz w:val="20"/>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BFFAC" w14:textId="77777777" w:rsidR="00627DAD" w:rsidRDefault="00627DAD" w:rsidP="00627DAD">
    <w:pPr>
      <w:pStyle w:val="Encabezado"/>
    </w:pPr>
  </w:p>
  <w:p w14:paraId="604C5A79" w14:textId="77777777" w:rsidR="00627DAD" w:rsidRDefault="00627DAD" w:rsidP="00627DAD">
    <w:pPr>
      <w:pStyle w:val="Encabezado"/>
    </w:pPr>
  </w:p>
  <w:p w14:paraId="6C37D0DC" w14:textId="77777777" w:rsidR="00627DAD" w:rsidRDefault="00627DAD" w:rsidP="00627DAD">
    <w:pPr>
      <w:pStyle w:val="Encabezado"/>
    </w:pPr>
  </w:p>
  <w:p w14:paraId="34548042" w14:textId="77777777" w:rsidR="00627DAD" w:rsidRDefault="00627DAD" w:rsidP="00627DAD">
    <w:pPr>
      <w:pStyle w:val="Encabezado"/>
    </w:pPr>
  </w:p>
  <w:p w14:paraId="28C93307" w14:textId="77777777" w:rsidR="00627DAD" w:rsidRDefault="00627DAD" w:rsidP="00627DAD">
    <w:pPr>
      <w:pStyle w:val="Encabezado"/>
    </w:pPr>
  </w:p>
  <w:p w14:paraId="49B75F38" w14:textId="77777777" w:rsidR="00627DAD" w:rsidRDefault="00627DAD" w:rsidP="00627DAD">
    <w:pPr>
      <w:pStyle w:val="Encabezado"/>
    </w:pPr>
  </w:p>
  <w:p w14:paraId="1ACCD2B8" w14:textId="77777777" w:rsidR="00627DAD" w:rsidRDefault="00627DAD" w:rsidP="00627DAD">
    <w:pPr>
      <w:pStyle w:val="Encabezado"/>
    </w:pPr>
  </w:p>
  <w:p w14:paraId="3EBC9B7C" w14:textId="77777777" w:rsidR="00627DAD" w:rsidRDefault="00627DAD" w:rsidP="00627DAD">
    <w:pPr>
      <w:pStyle w:val="Encabezado"/>
    </w:pPr>
  </w:p>
  <w:p w14:paraId="64A5B830" w14:textId="77777777" w:rsidR="00627DAD" w:rsidRDefault="00627DAD" w:rsidP="00627DAD">
    <w:pPr>
      <w:pStyle w:val="Encabezado"/>
    </w:pPr>
  </w:p>
  <w:p w14:paraId="449808F7" w14:textId="77777777" w:rsidR="00627DAD" w:rsidRDefault="00627DAD" w:rsidP="00627DAD">
    <w:pPr>
      <w:pStyle w:val="Encabezado"/>
    </w:pPr>
  </w:p>
  <w:p w14:paraId="179CCB6B" w14:textId="77777777" w:rsidR="00627DAD" w:rsidRDefault="00627DAD" w:rsidP="00627DAD">
    <w:pPr>
      <w:pStyle w:val="Encabezado"/>
    </w:pPr>
  </w:p>
  <w:p w14:paraId="7534799F" w14:textId="77777777" w:rsidR="00627DAD" w:rsidRDefault="00627DAD" w:rsidP="00627DAD">
    <w:pPr>
      <w:pStyle w:val="Encabezado"/>
    </w:pPr>
  </w:p>
  <w:p w14:paraId="792AB9FA" w14:textId="77777777" w:rsidR="00627DAD" w:rsidRDefault="00627DAD" w:rsidP="00627DAD">
    <w:pPr>
      <w:pStyle w:val="Encabezado"/>
    </w:pPr>
  </w:p>
  <w:p w14:paraId="772D9757" w14:textId="77777777" w:rsidR="00627DAD" w:rsidRDefault="00627DAD" w:rsidP="00627DAD">
    <w:pPr>
      <w:pStyle w:val="Encabezado"/>
    </w:pPr>
  </w:p>
  <w:p w14:paraId="2B13D79F" w14:textId="77777777" w:rsidR="00627DAD" w:rsidRDefault="00627DAD" w:rsidP="00627DAD">
    <w:pPr>
      <w:pStyle w:val="Encabezado"/>
    </w:pPr>
  </w:p>
  <w:p w14:paraId="3343C1B5" w14:textId="77777777" w:rsidR="00627DAD" w:rsidRDefault="00627DAD" w:rsidP="00627DAD">
    <w:pPr>
      <w:pStyle w:val="Encabezado"/>
    </w:pPr>
  </w:p>
  <w:p w14:paraId="496B1984" w14:textId="77777777" w:rsidR="00627DAD" w:rsidRPr="00BB4BC1" w:rsidRDefault="00627DAD" w:rsidP="00627DAD">
    <w:pPr>
      <w:pStyle w:val="Encabezado"/>
    </w:pPr>
  </w:p>
  <w:p w14:paraId="1C1FA002" w14:textId="77777777" w:rsidR="007D4877" w:rsidRPr="00627DAD" w:rsidRDefault="007D4877" w:rsidP="00627DA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448086"/>
      <w:docPartObj>
        <w:docPartGallery w:val="Page Numbers (Top of Page)"/>
        <w:docPartUnique/>
      </w:docPartObj>
    </w:sdtPr>
    <w:sdtEndPr>
      <w:rPr>
        <w:rFonts w:ascii="LM Roman 10" w:hAnsi="LM Roman 10"/>
        <w:color w:val="4F81BD" w:themeColor="accent1"/>
        <w:sz w:val="28"/>
        <w:szCs w:val="28"/>
      </w:rPr>
    </w:sdtEndPr>
    <w:sdtContent>
      <w:p w14:paraId="6440BAC0" w14:textId="77777777" w:rsidR="00CB2892" w:rsidRDefault="00CB2892" w:rsidP="00F03F42">
        <w:pPr>
          <w:pStyle w:val="Encabezado"/>
          <w:jc w:val="right"/>
        </w:pPr>
      </w:p>
      <w:p w14:paraId="224955B5" w14:textId="77777777" w:rsidR="00CB2892" w:rsidRDefault="00CB2892" w:rsidP="00F03F42">
        <w:pPr>
          <w:pStyle w:val="Encabezado"/>
          <w:jc w:val="right"/>
        </w:pPr>
      </w:p>
      <w:p w14:paraId="7269C131" w14:textId="77777777" w:rsidR="00CB2892" w:rsidRDefault="00CB2892" w:rsidP="00F03F42">
        <w:pPr>
          <w:pStyle w:val="Encabezado"/>
          <w:jc w:val="right"/>
        </w:pPr>
      </w:p>
      <w:p w14:paraId="5E2556BB" w14:textId="77777777" w:rsidR="00CB2892" w:rsidRDefault="00CB2892" w:rsidP="00F03F42">
        <w:pPr>
          <w:pStyle w:val="Encabezado"/>
          <w:jc w:val="right"/>
        </w:pPr>
      </w:p>
      <w:p w14:paraId="597D2D5B" w14:textId="77777777" w:rsidR="00CB2892" w:rsidRDefault="00CB2892" w:rsidP="00F03F42">
        <w:pPr>
          <w:pStyle w:val="Encabezado"/>
          <w:jc w:val="right"/>
        </w:pPr>
      </w:p>
      <w:p w14:paraId="3241EBB4" w14:textId="5514AAA4" w:rsidR="00CB2892" w:rsidRPr="004D4E20" w:rsidRDefault="000133A9" w:rsidP="00F03F42">
        <w:pPr>
          <w:pStyle w:val="Encabezado"/>
          <w:jc w:val="right"/>
          <w:rPr>
            <w:rFonts w:ascii="LM Roman 10" w:hAnsi="LM Roman 10"/>
            <w:color w:val="4F81BD" w:themeColor="accent1"/>
            <w:sz w:val="28"/>
            <w:szCs w:val="28"/>
          </w:rPr>
        </w:pPr>
      </w:p>
    </w:sdtContent>
  </w:sdt>
  <w:p w14:paraId="25FC2498" w14:textId="77777777" w:rsidR="00CB2892" w:rsidRDefault="00CB2892">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059BA" w14:textId="5A9BA229" w:rsidR="007D17D7" w:rsidRDefault="00F15817">
    <w:pPr>
      <w:pStyle w:val="Textoindependiente"/>
      <w:spacing w:line="14" w:lineRule="auto"/>
      <w:rPr>
        <w:sz w:val="20"/>
      </w:rPr>
    </w:pPr>
    <w:r>
      <w:rPr>
        <w:noProof/>
        <w:sz w:val="20"/>
      </w:rPr>
      <mc:AlternateContent>
        <mc:Choice Requires="wps">
          <w:drawing>
            <wp:anchor distT="0" distB="0" distL="114300" distR="114300" simplePos="0" relativeHeight="251657216" behindDoc="1" locked="0" layoutInCell="1" allowOverlap="1" wp14:anchorId="58B059C4" wp14:editId="4E28D1B0">
              <wp:simplePos x="0" y="0"/>
              <wp:positionH relativeFrom="page">
                <wp:posOffset>2115820</wp:posOffset>
              </wp:positionH>
              <wp:positionV relativeFrom="page">
                <wp:posOffset>1700226</wp:posOffset>
              </wp:positionV>
              <wp:extent cx="3126105" cy="883285"/>
              <wp:effectExtent l="0" t="0" r="0" b="0"/>
              <wp:wrapNone/>
              <wp:docPr id="10" name="Cuadro de texto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6105" cy="883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8814AB" w14:textId="77777777" w:rsidR="00F15817" w:rsidRDefault="00F15817" w:rsidP="00F15817">
                          <w:pPr>
                            <w:spacing w:before="22" w:line="268" w:lineRule="auto"/>
                            <w:ind w:left="20"/>
                            <w:rPr>
                              <w:rFonts w:ascii="Garamond" w:hAnsi="Garamond"/>
                              <w:sz w:val="38"/>
                            </w:rPr>
                          </w:pPr>
                          <w:r>
                            <w:rPr>
                              <w:rFonts w:ascii="Garamond" w:hAnsi="Garamond"/>
                              <w:smallCaps/>
                              <w:sz w:val="38"/>
                            </w:rPr>
                            <w:t xml:space="preserve">UNIVERSIDAD DE BURGOS </w:t>
                          </w:r>
                          <w:r>
                            <w:rPr>
                              <w:rFonts w:ascii="Garamond" w:hAnsi="Garamond"/>
                              <w:smallCaps/>
                              <w:w w:val="95"/>
                              <w:sz w:val="38"/>
                            </w:rPr>
                            <w:t>Escuela</w:t>
                          </w:r>
                          <w:r>
                            <w:rPr>
                              <w:rFonts w:ascii="Garamond" w:hAnsi="Garamond"/>
                              <w:smallCaps/>
                              <w:spacing w:val="27"/>
                              <w:sz w:val="38"/>
                            </w:rPr>
                            <w:t xml:space="preserve"> </w:t>
                          </w:r>
                          <w:r>
                            <w:rPr>
                              <w:rFonts w:ascii="Garamond" w:hAnsi="Garamond"/>
                              <w:smallCaps/>
                              <w:w w:val="95"/>
                              <w:sz w:val="38"/>
                            </w:rPr>
                            <w:t>Politécnica</w:t>
                          </w:r>
                          <w:r>
                            <w:rPr>
                              <w:rFonts w:ascii="Garamond" w:hAnsi="Garamond"/>
                              <w:smallCaps/>
                              <w:spacing w:val="28"/>
                              <w:sz w:val="38"/>
                            </w:rPr>
                            <w:t xml:space="preserve"> </w:t>
                          </w:r>
                          <w:r>
                            <w:rPr>
                              <w:rFonts w:ascii="Garamond" w:hAnsi="Garamond"/>
                              <w:smallCaps/>
                              <w:spacing w:val="-2"/>
                              <w:w w:val="95"/>
                              <w:sz w:val="38"/>
                            </w:rPr>
                            <w:t>Superior</w:t>
                          </w:r>
                        </w:p>
                        <w:p w14:paraId="798DC8E5" w14:textId="77777777" w:rsidR="00F15817" w:rsidRDefault="00F15817" w:rsidP="00F15817">
                          <w:pPr>
                            <w:spacing w:line="390" w:lineRule="exact"/>
                            <w:ind w:left="20"/>
                            <w:rPr>
                              <w:rFonts w:ascii="Garamond" w:hAnsi="Garamond"/>
                              <w:sz w:val="35"/>
                            </w:rPr>
                          </w:pPr>
                          <w:r>
                            <w:rPr>
                              <w:rFonts w:ascii="Garamond" w:hAnsi="Garamond"/>
                              <w:sz w:val="35"/>
                            </w:rPr>
                            <w:t>Grado</w:t>
                          </w:r>
                          <w:r>
                            <w:rPr>
                              <w:rFonts w:ascii="Garamond" w:hAnsi="Garamond"/>
                              <w:spacing w:val="4"/>
                              <w:sz w:val="35"/>
                            </w:rPr>
                            <w:t xml:space="preserve"> </w:t>
                          </w:r>
                          <w:r>
                            <w:rPr>
                              <w:rFonts w:ascii="Garamond" w:hAnsi="Garamond"/>
                              <w:sz w:val="35"/>
                            </w:rPr>
                            <w:t>en</w:t>
                          </w:r>
                          <w:r>
                            <w:rPr>
                              <w:rFonts w:ascii="Garamond" w:hAnsi="Garamond"/>
                              <w:spacing w:val="5"/>
                              <w:sz w:val="35"/>
                            </w:rPr>
                            <w:t xml:space="preserve"> </w:t>
                          </w:r>
                          <w:r>
                            <w:rPr>
                              <w:rFonts w:ascii="Garamond" w:hAnsi="Garamond"/>
                              <w:sz w:val="35"/>
                            </w:rPr>
                            <w:t>Ingeniería</w:t>
                          </w:r>
                          <w:r>
                            <w:rPr>
                              <w:rFonts w:ascii="Garamond" w:hAnsi="Garamond"/>
                              <w:spacing w:val="5"/>
                              <w:sz w:val="35"/>
                            </w:rPr>
                            <w:t xml:space="preserve"> </w:t>
                          </w:r>
                          <w:r>
                            <w:rPr>
                              <w:rFonts w:ascii="Garamond" w:hAnsi="Garamond"/>
                              <w:sz w:val="35"/>
                            </w:rPr>
                            <w:t>en</w:t>
                          </w:r>
                          <w:r>
                            <w:rPr>
                              <w:rFonts w:ascii="Garamond" w:hAnsi="Garamond"/>
                              <w:spacing w:val="5"/>
                              <w:sz w:val="35"/>
                            </w:rPr>
                            <w:t xml:space="preserve"> </w:t>
                          </w:r>
                          <w:r>
                            <w:rPr>
                              <w:rFonts w:ascii="Garamond" w:hAnsi="Garamond"/>
                              <w:spacing w:val="-2"/>
                              <w:sz w:val="35"/>
                            </w:rPr>
                            <w:t>Informátic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B059C4" id="_x0000_t202" coordsize="21600,21600" o:spt="202" path="m,l,21600r21600,l21600,xe">
              <v:stroke joinstyle="miter"/>
              <v:path gradientshapeok="t" o:connecttype="rect"/>
            </v:shapetype>
            <v:shape id="Cuadro de texto 10" o:spid="_x0000_s1026" type="#_x0000_t202" style="position:absolute;margin-left:166.6pt;margin-top:133.9pt;width:246.15pt;height:69.5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" filled="f" stroked="f">
              <v:textbox inset="0,0,0,0">
                <w:txbxContent>
                  <w:p w14:paraId="428814AB" w14:textId="77777777" w:rsidR="00F15817" w:rsidRDefault="00F15817" w:rsidP="00F15817">
                    <w:pPr>
                      <w:spacing w:before="22" w:line="268" w:lineRule="auto"/>
                      <w:ind w:left="20"/>
                      <w:rPr>
                        <w:rFonts w:ascii="Garamond" w:hAnsi="Garamond"/>
                        <w:sz w:val="38"/>
                      </w:rPr>
                    </w:pPr>
                    <w:r>
                      <w:rPr>
                        <w:rFonts w:ascii="Garamond" w:hAnsi="Garamond"/>
                        <w:smallCaps/>
                        <w:sz w:val="38"/>
                      </w:rPr>
                      <w:t xml:space="preserve">UNIVERSIDAD DE BURGOS </w:t>
                    </w:r>
                    <w:r>
                      <w:rPr>
                        <w:rFonts w:ascii="Garamond" w:hAnsi="Garamond"/>
                        <w:smallCaps/>
                        <w:w w:val="95"/>
                        <w:sz w:val="38"/>
                      </w:rPr>
                      <w:t>Escuela</w:t>
                    </w:r>
                    <w:r>
                      <w:rPr>
                        <w:rFonts w:ascii="Garamond" w:hAnsi="Garamond"/>
                        <w:smallCaps/>
                        <w:spacing w:val="27"/>
                        <w:sz w:val="38"/>
                      </w:rPr>
                      <w:t xml:space="preserve"> </w:t>
                    </w:r>
                    <w:r>
                      <w:rPr>
                        <w:rFonts w:ascii="Garamond" w:hAnsi="Garamond"/>
                        <w:smallCaps/>
                        <w:w w:val="95"/>
                        <w:sz w:val="38"/>
                      </w:rPr>
                      <w:t>Politécnica</w:t>
                    </w:r>
                    <w:r>
                      <w:rPr>
                        <w:rFonts w:ascii="Garamond" w:hAnsi="Garamond"/>
                        <w:smallCaps/>
                        <w:spacing w:val="28"/>
                        <w:sz w:val="38"/>
                      </w:rPr>
                      <w:t xml:space="preserve"> </w:t>
                    </w:r>
                    <w:r>
                      <w:rPr>
                        <w:rFonts w:ascii="Garamond" w:hAnsi="Garamond"/>
                        <w:smallCaps/>
                        <w:spacing w:val="-2"/>
                        <w:w w:val="95"/>
                        <w:sz w:val="38"/>
                      </w:rPr>
                      <w:t>Superior</w:t>
                    </w:r>
                  </w:p>
                  <w:p w14:paraId="798DC8E5" w14:textId="77777777" w:rsidR="00F15817" w:rsidRDefault="00F15817" w:rsidP="00F15817">
                    <w:pPr>
                      <w:spacing w:line="390" w:lineRule="exact"/>
                      <w:ind w:left="20"/>
                      <w:rPr>
                        <w:rFonts w:ascii="Garamond" w:hAnsi="Garamond"/>
                        <w:sz w:val="35"/>
                      </w:rPr>
                    </w:pPr>
                    <w:r>
                      <w:rPr>
                        <w:rFonts w:ascii="Garamond" w:hAnsi="Garamond"/>
                        <w:sz w:val="35"/>
                      </w:rPr>
                      <w:t>Grado</w:t>
                    </w:r>
                    <w:r>
                      <w:rPr>
                        <w:rFonts w:ascii="Garamond" w:hAnsi="Garamond"/>
                        <w:spacing w:val="4"/>
                        <w:sz w:val="35"/>
                      </w:rPr>
                      <w:t xml:space="preserve"> </w:t>
                    </w:r>
                    <w:r>
                      <w:rPr>
                        <w:rFonts w:ascii="Garamond" w:hAnsi="Garamond"/>
                        <w:sz w:val="35"/>
                      </w:rPr>
                      <w:t>en</w:t>
                    </w:r>
                    <w:r>
                      <w:rPr>
                        <w:rFonts w:ascii="Garamond" w:hAnsi="Garamond"/>
                        <w:spacing w:val="5"/>
                        <w:sz w:val="35"/>
                      </w:rPr>
                      <w:t xml:space="preserve"> </w:t>
                    </w:r>
                    <w:r>
                      <w:rPr>
                        <w:rFonts w:ascii="Garamond" w:hAnsi="Garamond"/>
                        <w:sz w:val="35"/>
                      </w:rPr>
                      <w:t>Ingeniería</w:t>
                    </w:r>
                    <w:r>
                      <w:rPr>
                        <w:rFonts w:ascii="Garamond" w:hAnsi="Garamond"/>
                        <w:spacing w:val="5"/>
                        <w:sz w:val="35"/>
                      </w:rPr>
                      <w:t xml:space="preserve"> </w:t>
                    </w:r>
                    <w:r>
                      <w:rPr>
                        <w:rFonts w:ascii="Garamond" w:hAnsi="Garamond"/>
                        <w:sz w:val="35"/>
                      </w:rPr>
                      <w:t>en</w:t>
                    </w:r>
                    <w:r>
                      <w:rPr>
                        <w:rFonts w:ascii="Garamond" w:hAnsi="Garamond"/>
                        <w:spacing w:val="5"/>
                        <w:sz w:val="35"/>
                      </w:rPr>
                      <w:t xml:space="preserve"> </w:t>
                    </w:r>
                    <w:r>
                      <w:rPr>
                        <w:rFonts w:ascii="Garamond" w:hAnsi="Garamond"/>
                        <w:spacing w:val="-2"/>
                        <w:sz w:val="35"/>
                      </w:rPr>
                      <w:t>Informática</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059BC" w14:textId="77777777" w:rsidR="007D17D7" w:rsidRDefault="007D17D7">
    <w:pPr>
      <w:pStyle w:val="Textoindependiente"/>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M Roman 10" w:hAnsi="LM Roman 10"/>
      </w:rPr>
      <w:id w:val="-1047297899"/>
      <w:docPartObj>
        <w:docPartGallery w:val="Page Numbers (Top of Page)"/>
        <w:docPartUnique/>
      </w:docPartObj>
    </w:sdtPr>
    <w:sdtEndPr>
      <w:rPr>
        <w:color w:val="4F81BD" w:themeColor="accent1"/>
        <w:sz w:val="28"/>
        <w:szCs w:val="28"/>
      </w:rPr>
    </w:sdtEndPr>
    <w:sdtContent>
      <w:p w14:paraId="0FD84108" w14:textId="77777777" w:rsidR="004E71DF" w:rsidRPr="004D4E20" w:rsidRDefault="004E71DF" w:rsidP="00F15817">
        <w:pPr>
          <w:pStyle w:val="Encabezado"/>
          <w:jc w:val="right"/>
          <w:rPr>
            <w:rFonts w:ascii="LM Roman 10" w:hAnsi="LM Roman 10"/>
          </w:rPr>
        </w:pPr>
      </w:p>
      <w:p w14:paraId="76437A76" w14:textId="77777777" w:rsidR="004E71DF" w:rsidRPr="004D4E20" w:rsidRDefault="004E71DF" w:rsidP="00F15817">
        <w:pPr>
          <w:pStyle w:val="Encabezado"/>
          <w:jc w:val="right"/>
          <w:rPr>
            <w:rFonts w:ascii="LM Roman 10" w:hAnsi="LM Roman 10"/>
          </w:rPr>
        </w:pPr>
      </w:p>
      <w:p w14:paraId="15BE07AB" w14:textId="77777777" w:rsidR="004E71DF" w:rsidRPr="004D4E20" w:rsidRDefault="004E71DF" w:rsidP="00F15817">
        <w:pPr>
          <w:pStyle w:val="Encabezado"/>
          <w:jc w:val="right"/>
          <w:rPr>
            <w:rFonts w:ascii="LM Roman 10" w:hAnsi="LM Roman 10"/>
          </w:rPr>
        </w:pPr>
      </w:p>
      <w:p w14:paraId="3638D5E8" w14:textId="77777777" w:rsidR="004E71DF" w:rsidRPr="004D4E20" w:rsidRDefault="004E71DF" w:rsidP="00F15817">
        <w:pPr>
          <w:pStyle w:val="Encabezado"/>
          <w:jc w:val="right"/>
          <w:rPr>
            <w:rFonts w:ascii="LM Roman 10" w:hAnsi="LM Roman 10"/>
          </w:rPr>
        </w:pPr>
      </w:p>
      <w:p w14:paraId="3D72F442" w14:textId="77777777" w:rsidR="004E71DF" w:rsidRPr="004D4E20" w:rsidRDefault="004E71DF" w:rsidP="00F15817">
        <w:pPr>
          <w:pStyle w:val="Encabezado"/>
          <w:jc w:val="right"/>
          <w:rPr>
            <w:rFonts w:ascii="LM Roman 10" w:hAnsi="LM Roman 10"/>
          </w:rPr>
        </w:pPr>
      </w:p>
      <w:p w14:paraId="7E114CAF" w14:textId="77777777" w:rsidR="004E71DF" w:rsidRPr="00F15817" w:rsidRDefault="004E71DF" w:rsidP="00F15817">
        <w:pPr>
          <w:pStyle w:val="Encabezado"/>
          <w:jc w:val="right"/>
          <w:rPr>
            <w:rFonts w:ascii="LM Roman 10" w:hAnsi="LM Roman 10"/>
            <w:color w:val="4F81BD" w:themeColor="accent1"/>
            <w:sz w:val="28"/>
            <w:szCs w:val="28"/>
          </w:rPr>
        </w:pPr>
        <w:r w:rsidRPr="00F15817">
          <w:rPr>
            <w:rFonts w:ascii="LM Roman 10" w:hAnsi="LM Roman 10"/>
            <w:sz w:val="28"/>
            <w:szCs w:val="28"/>
          </w:rPr>
          <w:fldChar w:fldCharType="begin"/>
        </w:r>
        <w:r w:rsidRPr="00F15817">
          <w:rPr>
            <w:rFonts w:ascii="LM Roman 10" w:hAnsi="LM Roman 10"/>
            <w:sz w:val="28"/>
            <w:szCs w:val="28"/>
          </w:rPr>
          <w:instrText>PAGE  \* ROMAN  \* MERGEFORMAT</w:instrText>
        </w:r>
        <w:r w:rsidRPr="00F15817">
          <w:rPr>
            <w:rFonts w:ascii="LM Roman 10" w:hAnsi="LM Roman 10"/>
            <w:sz w:val="28"/>
            <w:szCs w:val="28"/>
          </w:rPr>
          <w:fldChar w:fldCharType="separate"/>
        </w:r>
        <w:r w:rsidRPr="00F15817">
          <w:rPr>
            <w:rFonts w:ascii="LM Roman 10" w:hAnsi="LM Roman 10"/>
            <w:sz w:val="28"/>
            <w:szCs w:val="28"/>
          </w:rPr>
          <w:t>I</w:t>
        </w:r>
        <w:r w:rsidRPr="00F15817">
          <w:rPr>
            <w:rFonts w:ascii="LM Roman 10" w:hAnsi="LM Roman 10"/>
            <w:sz w:val="28"/>
            <w:szCs w:val="28"/>
          </w:rPr>
          <w:fldChar w:fldCharType="end"/>
        </w:r>
      </w:p>
    </w:sdtContent>
  </w:sdt>
  <w:p w14:paraId="78B7C510" w14:textId="77777777" w:rsidR="004E71DF" w:rsidRDefault="004E71DF">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M Roman 10" w:hAnsi="LM Roman 10"/>
      </w:rPr>
      <w:id w:val="1380129843"/>
      <w:docPartObj>
        <w:docPartGallery w:val="Page Numbers (Top of Page)"/>
        <w:docPartUnique/>
      </w:docPartObj>
    </w:sdtPr>
    <w:sdtEndPr>
      <w:rPr>
        <w:color w:val="4F81BD" w:themeColor="accent1"/>
        <w:sz w:val="28"/>
        <w:szCs w:val="28"/>
      </w:rPr>
    </w:sdtEndPr>
    <w:sdtContent>
      <w:p w14:paraId="2ACAEF60" w14:textId="77777777" w:rsidR="00C93813" w:rsidRPr="004D4E20" w:rsidRDefault="00C93813">
        <w:pPr>
          <w:pStyle w:val="Encabezado"/>
          <w:jc w:val="right"/>
          <w:rPr>
            <w:rFonts w:ascii="LM Roman 10" w:hAnsi="LM Roman 10"/>
          </w:rPr>
        </w:pPr>
      </w:p>
      <w:p w14:paraId="4502651B" w14:textId="77777777" w:rsidR="00C93813" w:rsidRPr="004D4E20" w:rsidRDefault="00C93813">
        <w:pPr>
          <w:pStyle w:val="Encabezado"/>
          <w:jc w:val="right"/>
          <w:rPr>
            <w:rFonts w:ascii="LM Roman 10" w:hAnsi="LM Roman 10"/>
          </w:rPr>
        </w:pPr>
      </w:p>
      <w:p w14:paraId="123D3AD2" w14:textId="77777777" w:rsidR="00C93813" w:rsidRPr="004D4E20" w:rsidRDefault="00C93813">
        <w:pPr>
          <w:pStyle w:val="Encabezado"/>
          <w:jc w:val="right"/>
          <w:rPr>
            <w:rFonts w:ascii="LM Roman 10" w:hAnsi="LM Roman 10"/>
          </w:rPr>
        </w:pPr>
      </w:p>
      <w:p w14:paraId="2602FE97" w14:textId="77777777" w:rsidR="00C93813" w:rsidRPr="004D4E20" w:rsidRDefault="00C93813">
        <w:pPr>
          <w:pStyle w:val="Encabezado"/>
          <w:jc w:val="right"/>
          <w:rPr>
            <w:rFonts w:ascii="LM Roman 10" w:hAnsi="LM Roman 10"/>
          </w:rPr>
        </w:pPr>
      </w:p>
      <w:p w14:paraId="40B27847" w14:textId="77777777" w:rsidR="00C93813" w:rsidRPr="004D4E20" w:rsidRDefault="00C93813">
        <w:pPr>
          <w:pStyle w:val="Encabezado"/>
          <w:jc w:val="right"/>
          <w:rPr>
            <w:rFonts w:ascii="LM Roman 10" w:hAnsi="LM Roman 10"/>
          </w:rPr>
        </w:pPr>
      </w:p>
      <w:p w14:paraId="0A581BFB" w14:textId="75831466" w:rsidR="000F431D" w:rsidRPr="004D4E20" w:rsidRDefault="000F431D" w:rsidP="00860313">
        <w:pPr>
          <w:pStyle w:val="Encabezado"/>
          <w:jc w:val="right"/>
          <w:rPr>
            <w:rFonts w:ascii="LM Roman 10" w:hAnsi="LM Roman 10"/>
            <w:color w:val="4F81BD" w:themeColor="accent1"/>
            <w:sz w:val="28"/>
            <w:szCs w:val="28"/>
          </w:rPr>
        </w:pPr>
        <w:r w:rsidRPr="004D4E20">
          <w:rPr>
            <w:rFonts w:ascii="LM Roman 10" w:hAnsi="LM Roman 10"/>
          </w:rPr>
          <w:fldChar w:fldCharType="begin"/>
        </w:r>
        <w:r w:rsidRPr="004D4E20">
          <w:rPr>
            <w:rFonts w:ascii="LM Roman 10" w:hAnsi="LM Roman 10"/>
          </w:rPr>
          <w:instrText>PAGE  \* ROMAN  \* MERGEFORMAT</w:instrText>
        </w:r>
        <w:r w:rsidRPr="004D4E20">
          <w:rPr>
            <w:rFonts w:ascii="LM Roman 10" w:hAnsi="LM Roman 10"/>
          </w:rPr>
          <w:fldChar w:fldCharType="separate"/>
        </w:r>
        <w:r w:rsidRPr="004D4E20">
          <w:rPr>
            <w:rFonts w:ascii="LM Roman 10" w:hAnsi="LM Roman 10"/>
            <w:sz w:val="28"/>
            <w:szCs w:val="28"/>
          </w:rPr>
          <w:t>II</w:t>
        </w:r>
        <w:r w:rsidRPr="004D4E20">
          <w:rPr>
            <w:rFonts w:ascii="LM Roman 10" w:hAnsi="LM Roman 10"/>
            <w:sz w:val="28"/>
            <w:szCs w:val="28"/>
          </w:rPr>
          <w:fldChar w:fldCharType="end"/>
        </w:r>
      </w:p>
    </w:sdtContent>
  </w:sdt>
  <w:p w14:paraId="71361EE8" w14:textId="77777777" w:rsidR="000F431D" w:rsidRPr="004D4E20" w:rsidRDefault="000F431D">
    <w:pPr>
      <w:pStyle w:val="Textoindependiente"/>
      <w:spacing w:line="14" w:lineRule="auto"/>
      <w:rPr>
        <w:rFonts w:ascii="LM Roman 10" w:hAnsi="LM Roman 10"/>
        <w:sz w:val="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773FE" w14:textId="77777777" w:rsidR="000D78A6" w:rsidRDefault="000D78A6" w:rsidP="000D78A6">
    <w:pPr>
      <w:pStyle w:val="Encabezado"/>
    </w:pPr>
  </w:p>
  <w:p w14:paraId="66D9B29C" w14:textId="77777777" w:rsidR="000D78A6" w:rsidRDefault="000D78A6" w:rsidP="000D78A6">
    <w:pPr>
      <w:pStyle w:val="Encabezado"/>
    </w:pPr>
  </w:p>
  <w:sdt>
    <w:sdtPr>
      <w:rPr>
        <w:rFonts w:ascii="LM Roman 10" w:hAnsi="LM Roman 10"/>
        <w:sz w:val="24"/>
        <w:szCs w:val="24"/>
      </w:rPr>
      <w:id w:val="623969893"/>
      <w:docPartObj>
        <w:docPartGallery w:val="Page Numbers (Top of Page)"/>
        <w:docPartUnique/>
      </w:docPartObj>
    </w:sdtPr>
    <w:sdtEndPr/>
    <w:sdtContent>
      <w:p w14:paraId="48A60BA0" w14:textId="33599ED7" w:rsidR="000D78A6" w:rsidRPr="00F25A43" w:rsidRDefault="00B44D98" w:rsidP="000D78A6">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IV</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0D78A6">
          <w:rPr>
            <w:rFonts w:ascii="LM Roman 10" w:hAnsi="LM Roman 10"/>
            <w:sz w:val="24"/>
            <w:szCs w:val="24"/>
          </w:rPr>
          <w:t>Índice General</w:t>
        </w:r>
      </w:p>
    </w:sdtContent>
  </w:sdt>
  <w:p w14:paraId="2518C3C1" w14:textId="77777777" w:rsidR="000D78A6" w:rsidRPr="00F912F2" w:rsidRDefault="000D78A6" w:rsidP="000D78A6">
    <w:pPr>
      <w:pStyle w:val="Encabezado"/>
    </w:pPr>
  </w:p>
  <w:p w14:paraId="58B059BE" w14:textId="557171F7" w:rsidR="007D17D7" w:rsidRPr="000D78A6" w:rsidRDefault="007D17D7" w:rsidP="000D78A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B4619"/>
    <w:multiLevelType w:val="hybridMultilevel"/>
    <w:tmpl w:val="F8881D3C"/>
    <w:lvl w:ilvl="0" w:tplc="0E8A4A8E">
      <w:start w:val="1"/>
      <w:numFmt w:val="decimal"/>
      <w:lvlText w:val="[%1]"/>
      <w:lvlJc w:val="left"/>
      <w:pPr>
        <w:ind w:left="916" w:hanging="340"/>
      </w:pPr>
      <w:rPr>
        <w:rFonts w:ascii="Georgia" w:eastAsia="Georgia" w:hAnsi="Georgia" w:cs="Georgia" w:hint="default"/>
        <w:b w:val="0"/>
        <w:bCs w:val="0"/>
        <w:i w:val="0"/>
        <w:iCs w:val="0"/>
        <w:w w:val="88"/>
        <w:sz w:val="22"/>
        <w:szCs w:val="22"/>
        <w:lang w:val="es-ES" w:eastAsia="en-US" w:bidi="ar-SA"/>
      </w:rPr>
    </w:lvl>
    <w:lvl w:ilvl="1" w:tplc="B8483AFE">
      <w:numFmt w:val="bullet"/>
      <w:lvlText w:val="•"/>
      <w:lvlJc w:val="left"/>
      <w:pPr>
        <w:ind w:left="1682" w:hanging="340"/>
      </w:pPr>
      <w:rPr>
        <w:rFonts w:hint="default"/>
        <w:lang w:val="es-ES" w:eastAsia="en-US" w:bidi="ar-SA"/>
      </w:rPr>
    </w:lvl>
    <w:lvl w:ilvl="2" w:tplc="739823F6">
      <w:numFmt w:val="bullet"/>
      <w:lvlText w:val="•"/>
      <w:lvlJc w:val="left"/>
      <w:pPr>
        <w:ind w:left="2445" w:hanging="340"/>
      </w:pPr>
      <w:rPr>
        <w:rFonts w:hint="default"/>
        <w:lang w:val="es-ES" w:eastAsia="en-US" w:bidi="ar-SA"/>
      </w:rPr>
    </w:lvl>
    <w:lvl w:ilvl="3" w:tplc="F802ED94">
      <w:numFmt w:val="bullet"/>
      <w:lvlText w:val="•"/>
      <w:lvlJc w:val="left"/>
      <w:pPr>
        <w:ind w:left="3207" w:hanging="340"/>
      </w:pPr>
      <w:rPr>
        <w:rFonts w:hint="default"/>
        <w:lang w:val="es-ES" w:eastAsia="en-US" w:bidi="ar-SA"/>
      </w:rPr>
    </w:lvl>
    <w:lvl w:ilvl="4" w:tplc="D6F8A208">
      <w:numFmt w:val="bullet"/>
      <w:lvlText w:val="•"/>
      <w:lvlJc w:val="left"/>
      <w:pPr>
        <w:ind w:left="3970" w:hanging="340"/>
      </w:pPr>
      <w:rPr>
        <w:rFonts w:hint="default"/>
        <w:lang w:val="es-ES" w:eastAsia="en-US" w:bidi="ar-SA"/>
      </w:rPr>
    </w:lvl>
    <w:lvl w:ilvl="5" w:tplc="7C0AF44C">
      <w:numFmt w:val="bullet"/>
      <w:lvlText w:val="•"/>
      <w:lvlJc w:val="left"/>
      <w:pPr>
        <w:ind w:left="4732" w:hanging="340"/>
      </w:pPr>
      <w:rPr>
        <w:rFonts w:hint="default"/>
        <w:lang w:val="es-ES" w:eastAsia="en-US" w:bidi="ar-SA"/>
      </w:rPr>
    </w:lvl>
    <w:lvl w:ilvl="6" w:tplc="C0DA1F92">
      <w:numFmt w:val="bullet"/>
      <w:lvlText w:val="•"/>
      <w:lvlJc w:val="left"/>
      <w:pPr>
        <w:ind w:left="5495" w:hanging="340"/>
      </w:pPr>
      <w:rPr>
        <w:rFonts w:hint="default"/>
        <w:lang w:val="es-ES" w:eastAsia="en-US" w:bidi="ar-SA"/>
      </w:rPr>
    </w:lvl>
    <w:lvl w:ilvl="7" w:tplc="A42EF688">
      <w:numFmt w:val="bullet"/>
      <w:lvlText w:val="•"/>
      <w:lvlJc w:val="left"/>
      <w:pPr>
        <w:ind w:left="6257" w:hanging="340"/>
      </w:pPr>
      <w:rPr>
        <w:rFonts w:hint="default"/>
        <w:lang w:val="es-ES" w:eastAsia="en-US" w:bidi="ar-SA"/>
      </w:rPr>
    </w:lvl>
    <w:lvl w:ilvl="8" w:tplc="718A4C30">
      <w:numFmt w:val="bullet"/>
      <w:lvlText w:val="•"/>
      <w:lvlJc w:val="left"/>
      <w:pPr>
        <w:ind w:left="7020" w:hanging="340"/>
      </w:pPr>
      <w:rPr>
        <w:rFonts w:hint="default"/>
        <w:lang w:val="es-ES" w:eastAsia="en-US" w:bidi="ar-SA"/>
      </w:rPr>
    </w:lvl>
  </w:abstractNum>
  <w:abstractNum w:abstractNumId="1" w15:restartNumberingAfterBreak="0">
    <w:nsid w:val="00E15857"/>
    <w:multiLevelType w:val="hybridMultilevel"/>
    <w:tmpl w:val="2B4C7334"/>
    <w:lvl w:ilvl="0" w:tplc="2D08FDF6">
      <w:start w:val="1"/>
      <w:numFmt w:val="decimal"/>
      <w:lvlText w:val="%1."/>
      <w:lvlJc w:val="left"/>
      <w:pPr>
        <w:ind w:left="709" w:hanging="425"/>
      </w:pPr>
      <w:rPr>
        <w:rFonts w:hint="default"/>
      </w:rPr>
    </w:lvl>
    <w:lvl w:ilvl="1" w:tplc="0C0A0019" w:tentative="1">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abstractNum w:abstractNumId="2" w15:restartNumberingAfterBreak="0">
    <w:nsid w:val="078A744E"/>
    <w:multiLevelType w:val="multilevel"/>
    <w:tmpl w:val="5F04B1F2"/>
    <w:lvl w:ilvl="0">
      <w:start w:val="7"/>
      <w:numFmt w:val="decimal"/>
      <w:lvlText w:val="%1."/>
      <w:lvlJc w:val="left"/>
      <w:pPr>
        <w:ind w:left="510" w:hanging="510"/>
      </w:pPr>
      <w:rPr>
        <w:rFonts w:hint="default"/>
      </w:rPr>
    </w:lvl>
    <w:lvl w:ilvl="1">
      <w:start w:val="1"/>
      <w:numFmt w:val="decimal"/>
      <w:lvlText w:val="%1.%2."/>
      <w:lvlJc w:val="left"/>
      <w:pPr>
        <w:ind w:left="1295" w:hanging="720"/>
      </w:pPr>
      <w:rPr>
        <w:rFonts w:hint="default"/>
      </w:rPr>
    </w:lvl>
    <w:lvl w:ilvl="2">
      <w:start w:val="1"/>
      <w:numFmt w:val="decimal"/>
      <w:lvlText w:val="%1.%2.%3."/>
      <w:lvlJc w:val="left"/>
      <w:pPr>
        <w:ind w:left="2230" w:hanging="1080"/>
      </w:pPr>
      <w:rPr>
        <w:rFonts w:hint="default"/>
      </w:rPr>
    </w:lvl>
    <w:lvl w:ilvl="3">
      <w:start w:val="1"/>
      <w:numFmt w:val="decimal"/>
      <w:lvlText w:val="%1.%2.%3.%4."/>
      <w:lvlJc w:val="left"/>
      <w:pPr>
        <w:ind w:left="3165" w:hanging="1440"/>
      </w:pPr>
      <w:rPr>
        <w:rFonts w:hint="default"/>
      </w:rPr>
    </w:lvl>
    <w:lvl w:ilvl="4">
      <w:start w:val="1"/>
      <w:numFmt w:val="decimal"/>
      <w:lvlText w:val="%1.%2.%3.%4.%5."/>
      <w:lvlJc w:val="left"/>
      <w:pPr>
        <w:ind w:left="4100" w:hanging="1800"/>
      </w:pPr>
      <w:rPr>
        <w:rFonts w:hint="default"/>
      </w:rPr>
    </w:lvl>
    <w:lvl w:ilvl="5">
      <w:start w:val="1"/>
      <w:numFmt w:val="decimal"/>
      <w:lvlText w:val="%1.%2.%3.%4.%5.%6."/>
      <w:lvlJc w:val="left"/>
      <w:pPr>
        <w:ind w:left="5035" w:hanging="2160"/>
      </w:pPr>
      <w:rPr>
        <w:rFonts w:hint="default"/>
      </w:rPr>
    </w:lvl>
    <w:lvl w:ilvl="6">
      <w:start w:val="1"/>
      <w:numFmt w:val="decimal"/>
      <w:lvlText w:val="%1.%2.%3.%4.%5.%6.%7."/>
      <w:lvlJc w:val="left"/>
      <w:pPr>
        <w:ind w:left="5970" w:hanging="2520"/>
      </w:pPr>
      <w:rPr>
        <w:rFonts w:hint="default"/>
      </w:rPr>
    </w:lvl>
    <w:lvl w:ilvl="7">
      <w:start w:val="1"/>
      <w:numFmt w:val="decimal"/>
      <w:lvlText w:val="%1.%2.%3.%4.%5.%6.%7.%8."/>
      <w:lvlJc w:val="left"/>
      <w:pPr>
        <w:ind w:left="6905" w:hanging="2880"/>
      </w:pPr>
      <w:rPr>
        <w:rFonts w:hint="default"/>
      </w:rPr>
    </w:lvl>
    <w:lvl w:ilvl="8">
      <w:start w:val="1"/>
      <w:numFmt w:val="decimal"/>
      <w:lvlText w:val="%1.%2.%3.%4.%5.%6.%7.%8.%9."/>
      <w:lvlJc w:val="left"/>
      <w:pPr>
        <w:ind w:left="7840" w:hanging="3240"/>
      </w:pPr>
      <w:rPr>
        <w:rFonts w:hint="default"/>
      </w:rPr>
    </w:lvl>
  </w:abstractNum>
  <w:abstractNum w:abstractNumId="3" w15:restartNumberingAfterBreak="0">
    <w:nsid w:val="0E186B43"/>
    <w:multiLevelType w:val="multilevel"/>
    <w:tmpl w:val="6C28C90A"/>
    <w:lvl w:ilvl="0">
      <w:start w:val="1"/>
      <w:numFmt w:val="decimal"/>
      <w:lvlText w:val="%1."/>
      <w:lvlJc w:val="left"/>
      <w:pPr>
        <w:ind w:left="450" w:hanging="450"/>
      </w:pPr>
      <w:rPr>
        <w:rFonts w:hint="default"/>
      </w:rPr>
    </w:lvl>
    <w:lvl w:ilvl="1">
      <w:start w:val="1"/>
      <w:numFmt w:val="decimal"/>
      <w:pStyle w:val="Titulo2Principal"/>
      <w:lvlText w:val="3.%2."/>
      <w:lvlJc w:val="left"/>
      <w:pPr>
        <w:ind w:left="1295" w:hanging="720"/>
      </w:pPr>
      <w:rPr>
        <w:rFonts w:ascii="LM Roman 10" w:hAnsi="LM Roman 10" w:hint="default"/>
        <w:b/>
        <w:bCs/>
        <w:sz w:val="28"/>
        <w:szCs w:val="28"/>
      </w:rPr>
    </w:lvl>
    <w:lvl w:ilvl="2">
      <w:start w:val="1"/>
      <w:numFmt w:val="decimal"/>
      <w:lvlText w:val="%1.%2.%3."/>
      <w:lvlJc w:val="left"/>
      <w:pPr>
        <w:ind w:left="2230" w:hanging="1080"/>
      </w:pPr>
      <w:rPr>
        <w:rFonts w:hint="default"/>
      </w:rPr>
    </w:lvl>
    <w:lvl w:ilvl="3">
      <w:start w:val="1"/>
      <w:numFmt w:val="decimal"/>
      <w:lvlText w:val="%1.%2.%3.%4."/>
      <w:lvlJc w:val="left"/>
      <w:pPr>
        <w:ind w:left="3165" w:hanging="1440"/>
      </w:pPr>
      <w:rPr>
        <w:rFonts w:hint="default"/>
      </w:rPr>
    </w:lvl>
    <w:lvl w:ilvl="4">
      <w:start w:val="1"/>
      <w:numFmt w:val="decimal"/>
      <w:lvlText w:val="%1.%2.%3.%4.%5."/>
      <w:lvlJc w:val="left"/>
      <w:pPr>
        <w:ind w:left="4100" w:hanging="1800"/>
      </w:pPr>
      <w:rPr>
        <w:rFonts w:hint="default"/>
      </w:rPr>
    </w:lvl>
    <w:lvl w:ilvl="5">
      <w:start w:val="1"/>
      <w:numFmt w:val="decimal"/>
      <w:lvlText w:val="%1.%2.%3.%4.%5.%6."/>
      <w:lvlJc w:val="left"/>
      <w:pPr>
        <w:ind w:left="4675" w:hanging="1800"/>
      </w:pPr>
      <w:rPr>
        <w:rFonts w:hint="default"/>
      </w:rPr>
    </w:lvl>
    <w:lvl w:ilvl="6">
      <w:start w:val="1"/>
      <w:numFmt w:val="decimal"/>
      <w:lvlText w:val="%1.%2.%3.%4.%5.%6.%7."/>
      <w:lvlJc w:val="left"/>
      <w:pPr>
        <w:ind w:left="5610" w:hanging="2160"/>
      </w:pPr>
      <w:rPr>
        <w:rFonts w:hint="default"/>
      </w:rPr>
    </w:lvl>
    <w:lvl w:ilvl="7">
      <w:start w:val="1"/>
      <w:numFmt w:val="decimal"/>
      <w:lvlText w:val="%1.%2.%3.%4.%5.%6.%7.%8."/>
      <w:lvlJc w:val="left"/>
      <w:pPr>
        <w:ind w:left="6545" w:hanging="2520"/>
      </w:pPr>
      <w:rPr>
        <w:rFonts w:hint="default"/>
      </w:rPr>
    </w:lvl>
    <w:lvl w:ilvl="8">
      <w:start w:val="1"/>
      <w:numFmt w:val="decimal"/>
      <w:lvlText w:val="%1.%2.%3.%4.%5.%6.%7.%8.%9."/>
      <w:lvlJc w:val="left"/>
      <w:pPr>
        <w:ind w:left="7480" w:hanging="2880"/>
      </w:pPr>
      <w:rPr>
        <w:rFonts w:hint="default"/>
      </w:rPr>
    </w:lvl>
  </w:abstractNum>
  <w:abstractNum w:abstractNumId="4" w15:restartNumberingAfterBreak="0">
    <w:nsid w:val="10E24E9B"/>
    <w:multiLevelType w:val="hybridMultilevel"/>
    <w:tmpl w:val="405A3CDC"/>
    <w:lvl w:ilvl="0" w:tplc="DBF006D6">
      <w:start w:val="1"/>
      <w:numFmt w:val="bullet"/>
      <w:lvlText w:val="-"/>
      <w:lvlJc w:val="left"/>
      <w:pPr>
        <w:ind w:left="709" w:hanging="425"/>
      </w:pPr>
      <w:rPr>
        <w:rFonts w:ascii="LM Roman 10" w:eastAsia="Georgia" w:hAnsi="LM Roman 10" w:cs="Georgia" w:hint="default"/>
      </w:rPr>
    </w:lvl>
    <w:lvl w:ilvl="1" w:tplc="FFFFFFFF">
      <w:start w:val="1"/>
      <w:numFmt w:val="bullet"/>
      <w:lvlText w:val="o"/>
      <w:lvlJc w:val="left"/>
      <w:pPr>
        <w:ind w:left="2543" w:hanging="360"/>
      </w:pPr>
      <w:rPr>
        <w:rFonts w:ascii="Courier New" w:hAnsi="Courier New" w:cs="Courier New" w:hint="default"/>
      </w:rPr>
    </w:lvl>
    <w:lvl w:ilvl="2" w:tplc="FFFFFFFF" w:tentative="1">
      <w:start w:val="1"/>
      <w:numFmt w:val="bullet"/>
      <w:lvlText w:val=""/>
      <w:lvlJc w:val="left"/>
      <w:pPr>
        <w:ind w:left="3263" w:hanging="360"/>
      </w:pPr>
      <w:rPr>
        <w:rFonts w:ascii="Wingdings" w:hAnsi="Wingdings" w:hint="default"/>
      </w:rPr>
    </w:lvl>
    <w:lvl w:ilvl="3" w:tplc="FFFFFFFF" w:tentative="1">
      <w:start w:val="1"/>
      <w:numFmt w:val="bullet"/>
      <w:lvlText w:val=""/>
      <w:lvlJc w:val="left"/>
      <w:pPr>
        <w:ind w:left="3983" w:hanging="360"/>
      </w:pPr>
      <w:rPr>
        <w:rFonts w:ascii="Symbol" w:hAnsi="Symbol" w:hint="default"/>
      </w:rPr>
    </w:lvl>
    <w:lvl w:ilvl="4" w:tplc="FFFFFFFF" w:tentative="1">
      <w:start w:val="1"/>
      <w:numFmt w:val="bullet"/>
      <w:lvlText w:val="o"/>
      <w:lvlJc w:val="left"/>
      <w:pPr>
        <w:ind w:left="4703" w:hanging="360"/>
      </w:pPr>
      <w:rPr>
        <w:rFonts w:ascii="Courier New" w:hAnsi="Courier New" w:cs="Courier New" w:hint="default"/>
      </w:rPr>
    </w:lvl>
    <w:lvl w:ilvl="5" w:tplc="FFFFFFFF" w:tentative="1">
      <w:start w:val="1"/>
      <w:numFmt w:val="bullet"/>
      <w:lvlText w:val=""/>
      <w:lvlJc w:val="left"/>
      <w:pPr>
        <w:ind w:left="5423" w:hanging="360"/>
      </w:pPr>
      <w:rPr>
        <w:rFonts w:ascii="Wingdings" w:hAnsi="Wingdings" w:hint="default"/>
      </w:rPr>
    </w:lvl>
    <w:lvl w:ilvl="6" w:tplc="FFFFFFFF" w:tentative="1">
      <w:start w:val="1"/>
      <w:numFmt w:val="bullet"/>
      <w:lvlText w:val=""/>
      <w:lvlJc w:val="left"/>
      <w:pPr>
        <w:ind w:left="6143" w:hanging="360"/>
      </w:pPr>
      <w:rPr>
        <w:rFonts w:ascii="Symbol" w:hAnsi="Symbol" w:hint="default"/>
      </w:rPr>
    </w:lvl>
    <w:lvl w:ilvl="7" w:tplc="FFFFFFFF" w:tentative="1">
      <w:start w:val="1"/>
      <w:numFmt w:val="bullet"/>
      <w:lvlText w:val="o"/>
      <w:lvlJc w:val="left"/>
      <w:pPr>
        <w:ind w:left="6863" w:hanging="360"/>
      </w:pPr>
      <w:rPr>
        <w:rFonts w:ascii="Courier New" w:hAnsi="Courier New" w:cs="Courier New" w:hint="default"/>
      </w:rPr>
    </w:lvl>
    <w:lvl w:ilvl="8" w:tplc="FFFFFFFF" w:tentative="1">
      <w:start w:val="1"/>
      <w:numFmt w:val="bullet"/>
      <w:lvlText w:val=""/>
      <w:lvlJc w:val="left"/>
      <w:pPr>
        <w:ind w:left="7583" w:hanging="360"/>
      </w:pPr>
      <w:rPr>
        <w:rFonts w:ascii="Wingdings" w:hAnsi="Wingdings" w:hint="default"/>
      </w:rPr>
    </w:lvl>
  </w:abstractNum>
  <w:abstractNum w:abstractNumId="5" w15:restartNumberingAfterBreak="0">
    <w:nsid w:val="12224663"/>
    <w:multiLevelType w:val="multilevel"/>
    <w:tmpl w:val="03147DE0"/>
    <w:lvl w:ilvl="0">
      <w:start w:val="6"/>
      <w:numFmt w:val="decimal"/>
      <w:lvlText w:val="%1."/>
      <w:lvlJc w:val="left"/>
      <w:pPr>
        <w:ind w:left="510" w:hanging="510"/>
      </w:pPr>
      <w:rPr>
        <w:rFonts w:hint="default"/>
      </w:rPr>
    </w:lvl>
    <w:lvl w:ilvl="1">
      <w:start w:val="1"/>
      <w:numFmt w:val="decimal"/>
      <w:lvlText w:val="%1.%2."/>
      <w:lvlJc w:val="left"/>
      <w:pPr>
        <w:ind w:left="1295" w:hanging="720"/>
      </w:pPr>
      <w:rPr>
        <w:rFonts w:hint="default"/>
      </w:rPr>
    </w:lvl>
    <w:lvl w:ilvl="2">
      <w:start w:val="1"/>
      <w:numFmt w:val="decimal"/>
      <w:lvlText w:val="%1.%2.%3."/>
      <w:lvlJc w:val="left"/>
      <w:pPr>
        <w:ind w:left="2230" w:hanging="1080"/>
      </w:pPr>
      <w:rPr>
        <w:rFonts w:hint="default"/>
      </w:rPr>
    </w:lvl>
    <w:lvl w:ilvl="3">
      <w:start w:val="1"/>
      <w:numFmt w:val="decimal"/>
      <w:lvlText w:val="%1.%2.%3.%4."/>
      <w:lvlJc w:val="left"/>
      <w:pPr>
        <w:ind w:left="3165" w:hanging="1440"/>
      </w:pPr>
      <w:rPr>
        <w:rFonts w:hint="default"/>
      </w:rPr>
    </w:lvl>
    <w:lvl w:ilvl="4">
      <w:start w:val="1"/>
      <w:numFmt w:val="decimal"/>
      <w:lvlText w:val="%1.%2.%3.%4.%5."/>
      <w:lvlJc w:val="left"/>
      <w:pPr>
        <w:ind w:left="4100" w:hanging="1800"/>
      </w:pPr>
      <w:rPr>
        <w:rFonts w:hint="default"/>
      </w:rPr>
    </w:lvl>
    <w:lvl w:ilvl="5">
      <w:start w:val="1"/>
      <w:numFmt w:val="decimal"/>
      <w:lvlText w:val="%1.%2.%3.%4.%5.%6."/>
      <w:lvlJc w:val="left"/>
      <w:pPr>
        <w:ind w:left="5035" w:hanging="2160"/>
      </w:pPr>
      <w:rPr>
        <w:rFonts w:hint="default"/>
      </w:rPr>
    </w:lvl>
    <w:lvl w:ilvl="6">
      <w:start w:val="1"/>
      <w:numFmt w:val="decimal"/>
      <w:lvlText w:val="%1.%2.%3.%4.%5.%6.%7."/>
      <w:lvlJc w:val="left"/>
      <w:pPr>
        <w:ind w:left="5970" w:hanging="2520"/>
      </w:pPr>
      <w:rPr>
        <w:rFonts w:hint="default"/>
      </w:rPr>
    </w:lvl>
    <w:lvl w:ilvl="7">
      <w:start w:val="1"/>
      <w:numFmt w:val="decimal"/>
      <w:lvlText w:val="%1.%2.%3.%4.%5.%6.%7.%8."/>
      <w:lvlJc w:val="left"/>
      <w:pPr>
        <w:ind w:left="6905" w:hanging="2880"/>
      </w:pPr>
      <w:rPr>
        <w:rFonts w:hint="default"/>
      </w:rPr>
    </w:lvl>
    <w:lvl w:ilvl="8">
      <w:start w:val="1"/>
      <w:numFmt w:val="decimal"/>
      <w:lvlText w:val="%1.%2.%3.%4.%5.%6.%7.%8.%9."/>
      <w:lvlJc w:val="left"/>
      <w:pPr>
        <w:ind w:left="7840" w:hanging="3240"/>
      </w:pPr>
      <w:rPr>
        <w:rFonts w:hint="default"/>
      </w:rPr>
    </w:lvl>
  </w:abstractNum>
  <w:abstractNum w:abstractNumId="6" w15:restartNumberingAfterBreak="0">
    <w:nsid w:val="15AE6114"/>
    <w:multiLevelType w:val="hybridMultilevel"/>
    <w:tmpl w:val="0EE49068"/>
    <w:lvl w:ilvl="0" w:tplc="89A291E2">
      <w:start w:val="1"/>
      <w:numFmt w:val="decimal"/>
      <w:lvlText w:val="%1."/>
      <w:lvlJc w:val="left"/>
      <w:pPr>
        <w:ind w:left="700" w:hanging="360"/>
      </w:pPr>
      <w:rPr>
        <w:rFonts w:hint="default"/>
      </w:rPr>
    </w:lvl>
    <w:lvl w:ilvl="1" w:tplc="0C0A0019" w:tentative="1">
      <w:start w:val="1"/>
      <w:numFmt w:val="lowerLetter"/>
      <w:lvlText w:val="%2."/>
      <w:lvlJc w:val="left"/>
      <w:pPr>
        <w:ind w:left="1420" w:hanging="360"/>
      </w:pPr>
    </w:lvl>
    <w:lvl w:ilvl="2" w:tplc="0C0A001B" w:tentative="1">
      <w:start w:val="1"/>
      <w:numFmt w:val="lowerRoman"/>
      <w:lvlText w:val="%3."/>
      <w:lvlJc w:val="right"/>
      <w:pPr>
        <w:ind w:left="2140" w:hanging="180"/>
      </w:pPr>
    </w:lvl>
    <w:lvl w:ilvl="3" w:tplc="0C0A000F" w:tentative="1">
      <w:start w:val="1"/>
      <w:numFmt w:val="decimal"/>
      <w:lvlText w:val="%4."/>
      <w:lvlJc w:val="left"/>
      <w:pPr>
        <w:ind w:left="2860" w:hanging="360"/>
      </w:pPr>
    </w:lvl>
    <w:lvl w:ilvl="4" w:tplc="0C0A0019" w:tentative="1">
      <w:start w:val="1"/>
      <w:numFmt w:val="lowerLetter"/>
      <w:lvlText w:val="%5."/>
      <w:lvlJc w:val="left"/>
      <w:pPr>
        <w:ind w:left="3580" w:hanging="360"/>
      </w:pPr>
    </w:lvl>
    <w:lvl w:ilvl="5" w:tplc="0C0A001B" w:tentative="1">
      <w:start w:val="1"/>
      <w:numFmt w:val="lowerRoman"/>
      <w:lvlText w:val="%6."/>
      <w:lvlJc w:val="right"/>
      <w:pPr>
        <w:ind w:left="4300" w:hanging="180"/>
      </w:pPr>
    </w:lvl>
    <w:lvl w:ilvl="6" w:tplc="0C0A000F" w:tentative="1">
      <w:start w:val="1"/>
      <w:numFmt w:val="decimal"/>
      <w:lvlText w:val="%7."/>
      <w:lvlJc w:val="left"/>
      <w:pPr>
        <w:ind w:left="5020" w:hanging="360"/>
      </w:pPr>
    </w:lvl>
    <w:lvl w:ilvl="7" w:tplc="0C0A0019" w:tentative="1">
      <w:start w:val="1"/>
      <w:numFmt w:val="lowerLetter"/>
      <w:lvlText w:val="%8."/>
      <w:lvlJc w:val="left"/>
      <w:pPr>
        <w:ind w:left="5740" w:hanging="360"/>
      </w:pPr>
    </w:lvl>
    <w:lvl w:ilvl="8" w:tplc="0C0A001B" w:tentative="1">
      <w:start w:val="1"/>
      <w:numFmt w:val="lowerRoman"/>
      <w:lvlText w:val="%9."/>
      <w:lvlJc w:val="right"/>
      <w:pPr>
        <w:ind w:left="6460" w:hanging="180"/>
      </w:pPr>
    </w:lvl>
  </w:abstractNum>
  <w:abstractNum w:abstractNumId="7" w15:restartNumberingAfterBreak="0">
    <w:nsid w:val="19686BBB"/>
    <w:multiLevelType w:val="hybridMultilevel"/>
    <w:tmpl w:val="1D2476EE"/>
    <w:lvl w:ilvl="0" w:tplc="64FC7C18">
      <w:start w:val="4"/>
      <w:numFmt w:val="bullet"/>
      <w:lvlText w:val="-"/>
      <w:lvlJc w:val="left"/>
      <w:pPr>
        <w:ind w:left="700" w:hanging="360"/>
      </w:pPr>
      <w:rPr>
        <w:rFonts w:ascii="LM Roman 10" w:eastAsia="Georgia" w:hAnsi="LM Roman 10" w:cs="Georgia"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8" w15:restartNumberingAfterBreak="0">
    <w:nsid w:val="38750FE0"/>
    <w:multiLevelType w:val="hybridMultilevel"/>
    <w:tmpl w:val="686209EE"/>
    <w:lvl w:ilvl="0" w:tplc="895035DA">
      <w:start w:val="1"/>
      <w:numFmt w:val="decimal"/>
      <w:lvlText w:val="%1."/>
      <w:lvlJc w:val="left"/>
      <w:pPr>
        <w:ind w:left="700" w:hanging="360"/>
      </w:pPr>
      <w:rPr>
        <w:rFonts w:hint="default"/>
      </w:rPr>
    </w:lvl>
    <w:lvl w:ilvl="1" w:tplc="0C0A0019" w:tentative="1">
      <w:start w:val="1"/>
      <w:numFmt w:val="lowerLetter"/>
      <w:lvlText w:val="%2."/>
      <w:lvlJc w:val="left"/>
      <w:pPr>
        <w:ind w:left="1420" w:hanging="360"/>
      </w:pPr>
    </w:lvl>
    <w:lvl w:ilvl="2" w:tplc="0C0A001B" w:tentative="1">
      <w:start w:val="1"/>
      <w:numFmt w:val="lowerRoman"/>
      <w:lvlText w:val="%3."/>
      <w:lvlJc w:val="right"/>
      <w:pPr>
        <w:ind w:left="2140" w:hanging="180"/>
      </w:pPr>
    </w:lvl>
    <w:lvl w:ilvl="3" w:tplc="0C0A000F" w:tentative="1">
      <w:start w:val="1"/>
      <w:numFmt w:val="decimal"/>
      <w:lvlText w:val="%4."/>
      <w:lvlJc w:val="left"/>
      <w:pPr>
        <w:ind w:left="2860" w:hanging="360"/>
      </w:pPr>
    </w:lvl>
    <w:lvl w:ilvl="4" w:tplc="0C0A0019" w:tentative="1">
      <w:start w:val="1"/>
      <w:numFmt w:val="lowerLetter"/>
      <w:lvlText w:val="%5."/>
      <w:lvlJc w:val="left"/>
      <w:pPr>
        <w:ind w:left="3580" w:hanging="360"/>
      </w:pPr>
    </w:lvl>
    <w:lvl w:ilvl="5" w:tplc="0C0A001B" w:tentative="1">
      <w:start w:val="1"/>
      <w:numFmt w:val="lowerRoman"/>
      <w:lvlText w:val="%6."/>
      <w:lvlJc w:val="right"/>
      <w:pPr>
        <w:ind w:left="4300" w:hanging="180"/>
      </w:pPr>
    </w:lvl>
    <w:lvl w:ilvl="6" w:tplc="0C0A000F" w:tentative="1">
      <w:start w:val="1"/>
      <w:numFmt w:val="decimal"/>
      <w:lvlText w:val="%7."/>
      <w:lvlJc w:val="left"/>
      <w:pPr>
        <w:ind w:left="5020" w:hanging="360"/>
      </w:pPr>
    </w:lvl>
    <w:lvl w:ilvl="7" w:tplc="0C0A0019" w:tentative="1">
      <w:start w:val="1"/>
      <w:numFmt w:val="lowerLetter"/>
      <w:lvlText w:val="%8."/>
      <w:lvlJc w:val="left"/>
      <w:pPr>
        <w:ind w:left="5740" w:hanging="360"/>
      </w:pPr>
    </w:lvl>
    <w:lvl w:ilvl="8" w:tplc="0C0A001B" w:tentative="1">
      <w:start w:val="1"/>
      <w:numFmt w:val="lowerRoman"/>
      <w:lvlText w:val="%9."/>
      <w:lvlJc w:val="right"/>
      <w:pPr>
        <w:ind w:left="6460" w:hanging="180"/>
      </w:pPr>
    </w:lvl>
  </w:abstractNum>
  <w:abstractNum w:abstractNumId="9" w15:restartNumberingAfterBreak="0">
    <w:nsid w:val="3F5C6E71"/>
    <w:multiLevelType w:val="hybridMultilevel"/>
    <w:tmpl w:val="2BD84128"/>
    <w:lvl w:ilvl="0" w:tplc="40F0C4B8">
      <w:start w:val="1"/>
      <w:numFmt w:val="decimal"/>
      <w:lvlText w:val="[%1]"/>
      <w:lvlJc w:val="left"/>
      <w:pPr>
        <w:ind w:left="709" w:hanging="425"/>
      </w:pPr>
      <w:rPr>
        <w:rFonts w:ascii="Georgia" w:eastAsia="Georgia" w:hAnsi="Georgia" w:cs="Georgia" w:hint="default"/>
        <w:b w:val="0"/>
        <w:bCs w:val="0"/>
        <w:i w:val="0"/>
        <w:iCs w:val="0"/>
        <w:w w:val="88"/>
        <w:sz w:val="22"/>
        <w:szCs w:val="22"/>
        <w:lang w:val="es-ES" w:eastAsia="en-US" w:bidi="ar-SA"/>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177311D"/>
    <w:multiLevelType w:val="hybridMultilevel"/>
    <w:tmpl w:val="D01A1E9E"/>
    <w:lvl w:ilvl="0" w:tplc="D5D6FC50">
      <w:start w:val="1"/>
      <w:numFmt w:val="bullet"/>
      <w:lvlText w:val="-"/>
      <w:lvlJc w:val="left"/>
      <w:pPr>
        <w:ind w:left="709" w:hanging="425"/>
      </w:pPr>
      <w:rPr>
        <w:rFonts w:ascii="LM Roman 10" w:eastAsia="Georgia" w:hAnsi="LM Roman 10" w:cs="Georgia" w:hint="default"/>
      </w:rPr>
    </w:lvl>
    <w:lvl w:ilvl="1" w:tplc="D4AE8EF8">
      <w:start w:val="1"/>
      <w:numFmt w:val="bullet"/>
      <w:lvlText w:val="o"/>
      <w:lvlJc w:val="left"/>
      <w:pPr>
        <w:ind w:left="839" w:firstLine="210"/>
      </w:pPr>
      <w:rPr>
        <w:rFonts w:ascii="Courier New" w:hAnsi="Courier New" w:hint="default"/>
      </w:rPr>
    </w:lvl>
    <w:lvl w:ilvl="2" w:tplc="0C0A0005" w:tentative="1">
      <w:start w:val="1"/>
      <w:numFmt w:val="bullet"/>
      <w:lvlText w:val=""/>
      <w:lvlJc w:val="left"/>
      <w:pPr>
        <w:ind w:left="3263" w:hanging="360"/>
      </w:pPr>
      <w:rPr>
        <w:rFonts w:ascii="Wingdings" w:hAnsi="Wingdings" w:hint="default"/>
      </w:rPr>
    </w:lvl>
    <w:lvl w:ilvl="3" w:tplc="0C0A0001" w:tentative="1">
      <w:start w:val="1"/>
      <w:numFmt w:val="bullet"/>
      <w:lvlText w:val=""/>
      <w:lvlJc w:val="left"/>
      <w:pPr>
        <w:ind w:left="3983" w:hanging="360"/>
      </w:pPr>
      <w:rPr>
        <w:rFonts w:ascii="Symbol" w:hAnsi="Symbol" w:hint="default"/>
      </w:rPr>
    </w:lvl>
    <w:lvl w:ilvl="4" w:tplc="0C0A0003" w:tentative="1">
      <w:start w:val="1"/>
      <w:numFmt w:val="bullet"/>
      <w:lvlText w:val="o"/>
      <w:lvlJc w:val="left"/>
      <w:pPr>
        <w:ind w:left="4703" w:hanging="360"/>
      </w:pPr>
      <w:rPr>
        <w:rFonts w:ascii="Courier New" w:hAnsi="Courier New" w:cs="Courier New" w:hint="default"/>
      </w:rPr>
    </w:lvl>
    <w:lvl w:ilvl="5" w:tplc="0C0A0005" w:tentative="1">
      <w:start w:val="1"/>
      <w:numFmt w:val="bullet"/>
      <w:lvlText w:val=""/>
      <w:lvlJc w:val="left"/>
      <w:pPr>
        <w:ind w:left="5423" w:hanging="360"/>
      </w:pPr>
      <w:rPr>
        <w:rFonts w:ascii="Wingdings" w:hAnsi="Wingdings" w:hint="default"/>
      </w:rPr>
    </w:lvl>
    <w:lvl w:ilvl="6" w:tplc="0C0A0001" w:tentative="1">
      <w:start w:val="1"/>
      <w:numFmt w:val="bullet"/>
      <w:lvlText w:val=""/>
      <w:lvlJc w:val="left"/>
      <w:pPr>
        <w:ind w:left="6143" w:hanging="360"/>
      </w:pPr>
      <w:rPr>
        <w:rFonts w:ascii="Symbol" w:hAnsi="Symbol" w:hint="default"/>
      </w:rPr>
    </w:lvl>
    <w:lvl w:ilvl="7" w:tplc="0C0A0003" w:tentative="1">
      <w:start w:val="1"/>
      <w:numFmt w:val="bullet"/>
      <w:lvlText w:val="o"/>
      <w:lvlJc w:val="left"/>
      <w:pPr>
        <w:ind w:left="6863" w:hanging="360"/>
      </w:pPr>
      <w:rPr>
        <w:rFonts w:ascii="Courier New" w:hAnsi="Courier New" w:cs="Courier New" w:hint="default"/>
      </w:rPr>
    </w:lvl>
    <w:lvl w:ilvl="8" w:tplc="0C0A0005" w:tentative="1">
      <w:start w:val="1"/>
      <w:numFmt w:val="bullet"/>
      <w:lvlText w:val=""/>
      <w:lvlJc w:val="left"/>
      <w:pPr>
        <w:ind w:left="7583" w:hanging="360"/>
      </w:pPr>
      <w:rPr>
        <w:rFonts w:ascii="Wingdings" w:hAnsi="Wingdings" w:hint="default"/>
      </w:rPr>
    </w:lvl>
  </w:abstractNum>
  <w:abstractNum w:abstractNumId="11" w15:restartNumberingAfterBreak="0">
    <w:nsid w:val="455D4CBB"/>
    <w:multiLevelType w:val="multilevel"/>
    <w:tmpl w:val="B060E760"/>
    <w:lvl w:ilvl="0">
      <w:start w:val="5"/>
      <w:numFmt w:val="decimal"/>
      <w:lvlText w:val="%1."/>
      <w:lvlJc w:val="left"/>
      <w:pPr>
        <w:ind w:left="510" w:hanging="510"/>
      </w:pPr>
      <w:rPr>
        <w:rFonts w:hint="default"/>
      </w:rPr>
    </w:lvl>
    <w:lvl w:ilvl="1">
      <w:start w:val="1"/>
      <w:numFmt w:val="decimal"/>
      <w:lvlText w:val="%1.%2."/>
      <w:lvlJc w:val="left"/>
      <w:pPr>
        <w:ind w:left="1655" w:hanging="720"/>
      </w:pPr>
      <w:rPr>
        <w:rFonts w:hint="default"/>
      </w:rPr>
    </w:lvl>
    <w:lvl w:ilvl="2">
      <w:start w:val="1"/>
      <w:numFmt w:val="decimal"/>
      <w:lvlText w:val="%1.%2.%3."/>
      <w:lvlJc w:val="left"/>
      <w:pPr>
        <w:ind w:left="2950" w:hanging="1080"/>
      </w:pPr>
      <w:rPr>
        <w:rFonts w:hint="default"/>
      </w:rPr>
    </w:lvl>
    <w:lvl w:ilvl="3">
      <w:start w:val="1"/>
      <w:numFmt w:val="decimal"/>
      <w:lvlText w:val="%1.%2.%3.%4."/>
      <w:lvlJc w:val="left"/>
      <w:pPr>
        <w:ind w:left="4245" w:hanging="1440"/>
      </w:pPr>
      <w:rPr>
        <w:rFonts w:hint="default"/>
      </w:rPr>
    </w:lvl>
    <w:lvl w:ilvl="4">
      <w:start w:val="1"/>
      <w:numFmt w:val="decimal"/>
      <w:lvlText w:val="%1.%2.%3.%4.%5."/>
      <w:lvlJc w:val="left"/>
      <w:pPr>
        <w:ind w:left="5540" w:hanging="1800"/>
      </w:pPr>
      <w:rPr>
        <w:rFonts w:hint="default"/>
      </w:rPr>
    </w:lvl>
    <w:lvl w:ilvl="5">
      <w:start w:val="1"/>
      <w:numFmt w:val="decimal"/>
      <w:lvlText w:val="%1.%2.%3.%4.%5.%6."/>
      <w:lvlJc w:val="left"/>
      <w:pPr>
        <w:ind w:left="6835" w:hanging="2160"/>
      </w:pPr>
      <w:rPr>
        <w:rFonts w:hint="default"/>
      </w:rPr>
    </w:lvl>
    <w:lvl w:ilvl="6">
      <w:start w:val="1"/>
      <w:numFmt w:val="decimal"/>
      <w:lvlText w:val="%1.%2.%3.%4.%5.%6.%7."/>
      <w:lvlJc w:val="left"/>
      <w:pPr>
        <w:ind w:left="8130" w:hanging="2520"/>
      </w:pPr>
      <w:rPr>
        <w:rFonts w:hint="default"/>
      </w:rPr>
    </w:lvl>
    <w:lvl w:ilvl="7">
      <w:start w:val="1"/>
      <w:numFmt w:val="decimal"/>
      <w:lvlText w:val="%1.%2.%3.%4.%5.%6.%7.%8."/>
      <w:lvlJc w:val="left"/>
      <w:pPr>
        <w:ind w:left="9425" w:hanging="2880"/>
      </w:pPr>
      <w:rPr>
        <w:rFonts w:hint="default"/>
      </w:rPr>
    </w:lvl>
    <w:lvl w:ilvl="8">
      <w:start w:val="1"/>
      <w:numFmt w:val="decimal"/>
      <w:lvlText w:val="%1.%2.%3.%4.%5.%6.%7.%8.%9."/>
      <w:lvlJc w:val="left"/>
      <w:pPr>
        <w:ind w:left="10720" w:hanging="3240"/>
      </w:pPr>
      <w:rPr>
        <w:rFonts w:hint="default"/>
      </w:rPr>
    </w:lvl>
  </w:abstractNum>
  <w:abstractNum w:abstractNumId="12" w15:restartNumberingAfterBreak="0">
    <w:nsid w:val="489253FA"/>
    <w:multiLevelType w:val="hybridMultilevel"/>
    <w:tmpl w:val="3E34C9A0"/>
    <w:lvl w:ilvl="0" w:tplc="B3066092">
      <w:start w:val="1"/>
      <w:numFmt w:val="bullet"/>
      <w:lvlText w:val=""/>
      <w:lvlJc w:val="left"/>
      <w:pPr>
        <w:ind w:left="709" w:hanging="425"/>
      </w:pPr>
      <w:rPr>
        <w:rFonts w:ascii="Symbol" w:eastAsia="Georgia" w:hAnsi="Symbol" w:cs="Georgia" w:hint="default"/>
      </w:rPr>
    </w:lvl>
    <w:lvl w:ilvl="1" w:tplc="0C0A0003" w:tentative="1">
      <w:start w:val="1"/>
      <w:numFmt w:val="bullet"/>
      <w:lvlText w:val="o"/>
      <w:lvlJc w:val="left"/>
      <w:pPr>
        <w:ind w:left="1994" w:hanging="360"/>
      </w:pPr>
      <w:rPr>
        <w:rFonts w:ascii="Courier New" w:hAnsi="Courier New" w:cs="Courier New" w:hint="default"/>
      </w:rPr>
    </w:lvl>
    <w:lvl w:ilvl="2" w:tplc="0C0A0005" w:tentative="1">
      <w:start w:val="1"/>
      <w:numFmt w:val="bullet"/>
      <w:lvlText w:val=""/>
      <w:lvlJc w:val="left"/>
      <w:pPr>
        <w:ind w:left="2714" w:hanging="360"/>
      </w:pPr>
      <w:rPr>
        <w:rFonts w:ascii="Wingdings" w:hAnsi="Wingdings" w:hint="default"/>
      </w:rPr>
    </w:lvl>
    <w:lvl w:ilvl="3" w:tplc="0C0A0001" w:tentative="1">
      <w:start w:val="1"/>
      <w:numFmt w:val="bullet"/>
      <w:lvlText w:val=""/>
      <w:lvlJc w:val="left"/>
      <w:pPr>
        <w:ind w:left="3434" w:hanging="360"/>
      </w:pPr>
      <w:rPr>
        <w:rFonts w:ascii="Symbol" w:hAnsi="Symbol" w:hint="default"/>
      </w:rPr>
    </w:lvl>
    <w:lvl w:ilvl="4" w:tplc="0C0A0003" w:tentative="1">
      <w:start w:val="1"/>
      <w:numFmt w:val="bullet"/>
      <w:lvlText w:val="o"/>
      <w:lvlJc w:val="left"/>
      <w:pPr>
        <w:ind w:left="4154" w:hanging="360"/>
      </w:pPr>
      <w:rPr>
        <w:rFonts w:ascii="Courier New" w:hAnsi="Courier New" w:cs="Courier New" w:hint="default"/>
      </w:rPr>
    </w:lvl>
    <w:lvl w:ilvl="5" w:tplc="0C0A0005" w:tentative="1">
      <w:start w:val="1"/>
      <w:numFmt w:val="bullet"/>
      <w:lvlText w:val=""/>
      <w:lvlJc w:val="left"/>
      <w:pPr>
        <w:ind w:left="4874" w:hanging="360"/>
      </w:pPr>
      <w:rPr>
        <w:rFonts w:ascii="Wingdings" w:hAnsi="Wingdings" w:hint="default"/>
      </w:rPr>
    </w:lvl>
    <w:lvl w:ilvl="6" w:tplc="0C0A0001" w:tentative="1">
      <w:start w:val="1"/>
      <w:numFmt w:val="bullet"/>
      <w:lvlText w:val=""/>
      <w:lvlJc w:val="left"/>
      <w:pPr>
        <w:ind w:left="5594" w:hanging="360"/>
      </w:pPr>
      <w:rPr>
        <w:rFonts w:ascii="Symbol" w:hAnsi="Symbol" w:hint="default"/>
      </w:rPr>
    </w:lvl>
    <w:lvl w:ilvl="7" w:tplc="0C0A0003" w:tentative="1">
      <w:start w:val="1"/>
      <w:numFmt w:val="bullet"/>
      <w:lvlText w:val="o"/>
      <w:lvlJc w:val="left"/>
      <w:pPr>
        <w:ind w:left="6314" w:hanging="360"/>
      </w:pPr>
      <w:rPr>
        <w:rFonts w:ascii="Courier New" w:hAnsi="Courier New" w:cs="Courier New" w:hint="default"/>
      </w:rPr>
    </w:lvl>
    <w:lvl w:ilvl="8" w:tplc="0C0A0005" w:tentative="1">
      <w:start w:val="1"/>
      <w:numFmt w:val="bullet"/>
      <w:lvlText w:val=""/>
      <w:lvlJc w:val="left"/>
      <w:pPr>
        <w:ind w:left="7034" w:hanging="360"/>
      </w:pPr>
      <w:rPr>
        <w:rFonts w:ascii="Wingdings" w:hAnsi="Wingdings" w:hint="default"/>
      </w:rPr>
    </w:lvl>
  </w:abstractNum>
  <w:abstractNum w:abstractNumId="13" w15:restartNumberingAfterBreak="0">
    <w:nsid w:val="4A166172"/>
    <w:multiLevelType w:val="hybridMultilevel"/>
    <w:tmpl w:val="33989D4A"/>
    <w:lvl w:ilvl="0" w:tplc="0C0A000F">
      <w:start w:val="1"/>
      <w:numFmt w:val="decimal"/>
      <w:lvlText w:val="%1."/>
      <w:lvlJc w:val="left"/>
      <w:pPr>
        <w:ind w:left="1295" w:hanging="360"/>
      </w:pPr>
    </w:lvl>
    <w:lvl w:ilvl="1" w:tplc="0C0A0019" w:tentative="1">
      <w:start w:val="1"/>
      <w:numFmt w:val="lowerLetter"/>
      <w:lvlText w:val="%2."/>
      <w:lvlJc w:val="left"/>
      <w:pPr>
        <w:ind w:left="2015" w:hanging="360"/>
      </w:pPr>
    </w:lvl>
    <w:lvl w:ilvl="2" w:tplc="0C0A001B" w:tentative="1">
      <w:start w:val="1"/>
      <w:numFmt w:val="lowerRoman"/>
      <w:lvlText w:val="%3."/>
      <w:lvlJc w:val="right"/>
      <w:pPr>
        <w:ind w:left="2735" w:hanging="180"/>
      </w:pPr>
    </w:lvl>
    <w:lvl w:ilvl="3" w:tplc="0C0A000F" w:tentative="1">
      <w:start w:val="1"/>
      <w:numFmt w:val="decimal"/>
      <w:lvlText w:val="%4."/>
      <w:lvlJc w:val="left"/>
      <w:pPr>
        <w:ind w:left="3455" w:hanging="360"/>
      </w:pPr>
    </w:lvl>
    <w:lvl w:ilvl="4" w:tplc="0C0A0019" w:tentative="1">
      <w:start w:val="1"/>
      <w:numFmt w:val="lowerLetter"/>
      <w:lvlText w:val="%5."/>
      <w:lvlJc w:val="left"/>
      <w:pPr>
        <w:ind w:left="4175" w:hanging="360"/>
      </w:pPr>
    </w:lvl>
    <w:lvl w:ilvl="5" w:tplc="0C0A001B" w:tentative="1">
      <w:start w:val="1"/>
      <w:numFmt w:val="lowerRoman"/>
      <w:lvlText w:val="%6."/>
      <w:lvlJc w:val="right"/>
      <w:pPr>
        <w:ind w:left="4895" w:hanging="180"/>
      </w:pPr>
    </w:lvl>
    <w:lvl w:ilvl="6" w:tplc="0C0A000F" w:tentative="1">
      <w:start w:val="1"/>
      <w:numFmt w:val="decimal"/>
      <w:lvlText w:val="%7."/>
      <w:lvlJc w:val="left"/>
      <w:pPr>
        <w:ind w:left="5615" w:hanging="360"/>
      </w:pPr>
    </w:lvl>
    <w:lvl w:ilvl="7" w:tplc="0C0A0019" w:tentative="1">
      <w:start w:val="1"/>
      <w:numFmt w:val="lowerLetter"/>
      <w:lvlText w:val="%8."/>
      <w:lvlJc w:val="left"/>
      <w:pPr>
        <w:ind w:left="6335" w:hanging="360"/>
      </w:pPr>
    </w:lvl>
    <w:lvl w:ilvl="8" w:tplc="0C0A001B" w:tentative="1">
      <w:start w:val="1"/>
      <w:numFmt w:val="lowerRoman"/>
      <w:lvlText w:val="%9."/>
      <w:lvlJc w:val="right"/>
      <w:pPr>
        <w:ind w:left="7055" w:hanging="180"/>
      </w:pPr>
    </w:lvl>
  </w:abstractNum>
  <w:abstractNum w:abstractNumId="14" w15:restartNumberingAfterBreak="0">
    <w:nsid w:val="4F857827"/>
    <w:multiLevelType w:val="multilevel"/>
    <w:tmpl w:val="7D0CACAC"/>
    <w:lvl w:ilvl="0">
      <w:start w:val="1"/>
      <w:numFmt w:val="decimal"/>
      <w:lvlText w:val="%1."/>
      <w:lvlJc w:val="left"/>
      <w:pPr>
        <w:ind w:left="450" w:hanging="450"/>
      </w:pPr>
      <w:rPr>
        <w:rFonts w:hint="default"/>
      </w:rPr>
    </w:lvl>
    <w:lvl w:ilvl="1">
      <w:start w:val="1"/>
      <w:numFmt w:val="decimal"/>
      <w:lvlText w:val="%1.%2."/>
      <w:lvlJc w:val="left"/>
      <w:pPr>
        <w:ind w:left="1295" w:hanging="720"/>
      </w:pPr>
      <w:rPr>
        <w:rFonts w:ascii="LM Roman 10" w:hAnsi="LM Roman 10" w:hint="default"/>
        <w:b/>
        <w:bCs/>
        <w:sz w:val="28"/>
        <w:szCs w:val="28"/>
      </w:rPr>
    </w:lvl>
    <w:lvl w:ilvl="2">
      <w:start w:val="1"/>
      <w:numFmt w:val="decimal"/>
      <w:lvlText w:val="%1.%2.%3."/>
      <w:lvlJc w:val="left"/>
      <w:pPr>
        <w:ind w:left="2230" w:hanging="1080"/>
      </w:pPr>
      <w:rPr>
        <w:rFonts w:hint="default"/>
      </w:rPr>
    </w:lvl>
    <w:lvl w:ilvl="3">
      <w:start w:val="1"/>
      <w:numFmt w:val="decimal"/>
      <w:lvlText w:val="%1.%2.%3.%4."/>
      <w:lvlJc w:val="left"/>
      <w:pPr>
        <w:ind w:left="3165" w:hanging="1440"/>
      </w:pPr>
      <w:rPr>
        <w:rFonts w:hint="default"/>
      </w:rPr>
    </w:lvl>
    <w:lvl w:ilvl="4">
      <w:start w:val="1"/>
      <w:numFmt w:val="decimal"/>
      <w:lvlText w:val="%1.%2.%3.%4.%5."/>
      <w:lvlJc w:val="left"/>
      <w:pPr>
        <w:ind w:left="4100" w:hanging="1800"/>
      </w:pPr>
      <w:rPr>
        <w:rFonts w:hint="default"/>
      </w:rPr>
    </w:lvl>
    <w:lvl w:ilvl="5">
      <w:start w:val="1"/>
      <w:numFmt w:val="decimal"/>
      <w:lvlText w:val="%1.%2.%3.%4.%5.%6."/>
      <w:lvlJc w:val="left"/>
      <w:pPr>
        <w:ind w:left="4675" w:hanging="1800"/>
      </w:pPr>
      <w:rPr>
        <w:rFonts w:hint="default"/>
      </w:rPr>
    </w:lvl>
    <w:lvl w:ilvl="6">
      <w:start w:val="1"/>
      <w:numFmt w:val="decimal"/>
      <w:lvlText w:val="%1.%2.%3.%4.%5.%6.%7."/>
      <w:lvlJc w:val="left"/>
      <w:pPr>
        <w:ind w:left="5610" w:hanging="2160"/>
      </w:pPr>
      <w:rPr>
        <w:rFonts w:hint="default"/>
      </w:rPr>
    </w:lvl>
    <w:lvl w:ilvl="7">
      <w:start w:val="1"/>
      <w:numFmt w:val="decimal"/>
      <w:lvlText w:val="%1.%2.%3.%4.%5.%6.%7.%8."/>
      <w:lvlJc w:val="left"/>
      <w:pPr>
        <w:ind w:left="6545" w:hanging="2520"/>
      </w:pPr>
      <w:rPr>
        <w:rFonts w:hint="default"/>
      </w:rPr>
    </w:lvl>
    <w:lvl w:ilvl="8">
      <w:start w:val="1"/>
      <w:numFmt w:val="decimal"/>
      <w:lvlText w:val="%1.%2.%3.%4.%5.%6.%7.%8.%9."/>
      <w:lvlJc w:val="left"/>
      <w:pPr>
        <w:ind w:left="7480" w:hanging="2880"/>
      </w:pPr>
      <w:rPr>
        <w:rFonts w:hint="default"/>
      </w:rPr>
    </w:lvl>
  </w:abstractNum>
  <w:abstractNum w:abstractNumId="15" w15:restartNumberingAfterBreak="0">
    <w:nsid w:val="58B278E7"/>
    <w:multiLevelType w:val="multilevel"/>
    <w:tmpl w:val="2028EDB8"/>
    <w:lvl w:ilvl="0">
      <w:start w:val="6"/>
      <w:numFmt w:val="decimal"/>
      <w:lvlText w:val="%1."/>
      <w:lvlJc w:val="left"/>
      <w:pPr>
        <w:ind w:left="510" w:hanging="510"/>
      </w:pPr>
      <w:rPr>
        <w:rFonts w:hint="default"/>
      </w:rPr>
    </w:lvl>
    <w:lvl w:ilvl="1">
      <w:start w:val="1"/>
      <w:numFmt w:val="decimal"/>
      <w:lvlText w:val="%1.%2."/>
      <w:lvlJc w:val="left"/>
      <w:pPr>
        <w:ind w:left="1295" w:hanging="720"/>
      </w:pPr>
      <w:rPr>
        <w:rFonts w:hint="default"/>
      </w:rPr>
    </w:lvl>
    <w:lvl w:ilvl="2">
      <w:start w:val="1"/>
      <w:numFmt w:val="decimal"/>
      <w:lvlText w:val="%1.%2.%3."/>
      <w:lvlJc w:val="left"/>
      <w:pPr>
        <w:ind w:left="2230" w:hanging="1080"/>
      </w:pPr>
      <w:rPr>
        <w:rFonts w:hint="default"/>
      </w:rPr>
    </w:lvl>
    <w:lvl w:ilvl="3">
      <w:start w:val="1"/>
      <w:numFmt w:val="decimal"/>
      <w:lvlText w:val="%1.%2.%3.%4."/>
      <w:lvlJc w:val="left"/>
      <w:pPr>
        <w:ind w:left="3165" w:hanging="1440"/>
      </w:pPr>
      <w:rPr>
        <w:rFonts w:hint="default"/>
      </w:rPr>
    </w:lvl>
    <w:lvl w:ilvl="4">
      <w:start w:val="1"/>
      <w:numFmt w:val="decimal"/>
      <w:lvlText w:val="%1.%2.%3.%4.%5."/>
      <w:lvlJc w:val="left"/>
      <w:pPr>
        <w:ind w:left="4100" w:hanging="1800"/>
      </w:pPr>
      <w:rPr>
        <w:rFonts w:hint="default"/>
      </w:rPr>
    </w:lvl>
    <w:lvl w:ilvl="5">
      <w:start w:val="1"/>
      <w:numFmt w:val="decimal"/>
      <w:lvlText w:val="%1.%2.%3.%4.%5.%6."/>
      <w:lvlJc w:val="left"/>
      <w:pPr>
        <w:ind w:left="5035" w:hanging="2160"/>
      </w:pPr>
      <w:rPr>
        <w:rFonts w:hint="default"/>
      </w:rPr>
    </w:lvl>
    <w:lvl w:ilvl="6">
      <w:start w:val="1"/>
      <w:numFmt w:val="decimal"/>
      <w:lvlText w:val="%1.%2.%3.%4.%5.%6.%7."/>
      <w:lvlJc w:val="left"/>
      <w:pPr>
        <w:ind w:left="5970" w:hanging="2520"/>
      </w:pPr>
      <w:rPr>
        <w:rFonts w:hint="default"/>
      </w:rPr>
    </w:lvl>
    <w:lvl w:ilvl="7">
      <w:start w:val="1"/>
      <w:numFmt w:val="decimal"/>
      <w:lvlText w:val="%1.%2.%3.%4.%5.%6.%7.%8."/>
      <w:lvlJc w:val="left"/>
      <w:pPr>
        <w:ind w:left="6905" w:hanging="2880"/>
      </w:pPr>
      <w:rPr>
        <w:rFonts w:hint="default"/>
      </w:rPr>
    </w:lvl>
    <w:lvl w:ilvl="8">
      <w:start w:val="1"/>
      <w:numFmt w:val="decimal"/>
      <w:lvlText w:val="%1.%2.%3.%4.%5.%6.%7.%8.%9."/>
      <w:lvlJc w:val="left"/>
      <w:pPr>
        <w:ind w:left="7840" w:hanging="3240"/>
      </w:pPr>
      <w:rPr>
        <w:rFonts w:hint="default"/>
      </w:rPr>
    </w:lvl>
  </w:abstractNum>
  <w:abstractNum w:abstractNumId="16" w15:restartNumberingAfterBreak="0">
    <w:nsid w:val="5D792810"/>
    <w:multiLevelType w:val="multilevel"/>
    <w:tmpl w:val="B7BC609A"/>
    <w:lvl w:ilvl="0">
      <w:start w:val="1"/>
      <w:numFmt w:val="decimal"/>
      <w:lvlText w:val="%1."/>
      <w:lvlJc w:val="left"/>
      <w:pPr>
        <w:ind w:left="709" w:hanging="425"/>
      </w:pPr>
      <w:rPr>
        <w:rFonts w:hint="default"/>
      </w:rPr>
    </w:lvl>
    <w:lvl w:ilvl="1">
      <w:start w:val="1"/>
      <w:numFmt w:val="decimal"/>
      <w:isLgl/>
      <w:lvlText w:val="%1.%2."/>
      <w:lvlJc w:val="left"/>
      <w:pPr>
        <w:ind w:left="1634" w:hanging="720"/>
      </w:pPr>
      <w:rPr>
        <w:rFonts w:hint="default"/>
      </w:rPr>
    </w:lvl>
    <w:lvl w:ilvl="2">
      <w:start w:val="1"/>
      <w:numFmt w:val="decimal"/>
      <w:isLgl/>
      <w:lvlText w:val="%1.%2.%3."/>
      <w:lvlJc w:val="left"/>
      <w:pPr>
        <w:ind w:left="1994" w:hanging="1080"/>
      </w:pPr>
      <w:rPr>
        <w:rFonts w:hint="default"/>
      </w:rPr>
    </w:lvl>
    <w:lvl w:ilvl="3">
      <w:start w:val="1"/>
      <w:numFmt w:val="decimal"/>
      <w:isLgl/>
      <w:lvlText w:val="%1.%2.%3.%4."/>
      <w:lvlJc w:val="left"/>
      <w:pPr>
        <w:ind w:left="2354" w:hanging="1440"/>
      </w:pPr>
      <w:rPr>
        <w:rFonts w:hint="default"/>
      </w:rPr>
    </w:lvl>
    <w:lvl w:ilvl="4">
      <w:start w:val="1"/>
      <w:numFmt w:val="decimal"/>
      <w:isLgl/>
      <w:lvlText w:val="%1.%2.%3.%4.%5."/>
      <w:lvlJc w:val="left"/>
      <w:pPr>
        <w:ind w:left="2714" w:hanging="1800"/>
      </w:pPr>
      <w:rPr>
        <w:rFonts w:hint="default"/>
      </w:rPr>
    </w:lvl>
    <w:lvl w:ilvl="5">
      <w:start w:val="1"/>
      <w:numFmt w:val="decimal"/>
      <w:isLgl/>
      <w:lvlText w:val="%1.%2.%3.%4.%5.%6."/>
      <w:lvlJc w:val="left"/>
      <w:pPr>
        <w:ind w:left="3074" w:hanging="2160"/>
      </w:pPr>
      <w:rPr>
        <w:rFonts w:hint="default"/>
      </w:rPr>
    </w:lvl>
    <w:lvl w:ilvl="6">
      <w:start w:val="1"/>
      <w:numFmt w:val="decimal"/>
      <w:isLgl/>
      <w:lvlText w:val="%1.%2.%3.%4.%5.%6.%7."/>
      <w:lvlJc w:val="left"/>
      <w:pPr>
        <w:ind w:left="3434" w:hanging="2520"/>
      </w:pPr>
      <w:rPr>
        <w:rFonts w:hint="default"/>
      </w:rPr>
    </w:lvl>
    <w:lvl w:ilvl="7">
      <w:start w:val="1"/>
      <w:numFmt w:val="decimal"/>
      <w:isLgl/>
      <w:lvlText w:val="%1.%2.%3.%4.%5.%6.%7.%8."/>
      <w:lvlJc w:val="left"/>
      <w:pPr>
        <w:ind w:left="3794" w:hanging="2880"/>
      </w:pPr>
      <w:rPr>
        <w:rFonts w:hint="default"/>
      </w:rPr>
    </w:lvl>
    <w:lvl w:ilvl="8">
      <w:start w:val="1"/>
      <w:numFmt w:val="decimal"/>
      <w:isLgl/>
      <w:lvlText w:val="%1.%2.%3.%4.%5.%6.%7.%8.%9."/>
      <w:lvlJc w:val="left"/>
      <w:pPr>
        <w:ind w:left="4154" w:hanging="3240"/>
      </w:pPr>
      <w:rPr>
        <w:rFonts w:hint="default"/>
      </w:rPr>
    </w:lvl>
  </w:abstractNum>
  <w:abstractNum w:abstractNumId="17" w15:restartNumberingAfterBreak="0">
    <w:nsid w:val="65EF55C3"/>
    <w:multiLevelType w:val="multilevel"/>
    <w:tmpl w:val="CB1C8C04"/>
    <w:lvl w:ilvl="0">
      <w:start w:val="3"/>
      <w:numFmt w:val="decimal"/>
      <w:lvlText w:val="%1"/>
      <w:lvlJc w:val="left"/>
      <w:pPr>
        <w:ind w:left="1401" w:hanging="825"/>
      </w:pPr>
      <w:rPr>
        <w:rFonts w:hint="default"/>
        <w:lang w:val="es-ES" w:eastAsia="en-US" w:bidi="ar-SA"/>
      </w:rPr>
    </w:lvl>
    <w:lvl w:ilvl="1">
      <w:start w:val="1"/>
      <w:numFmt w:val="decimal"/>
      <w:lvlText w:val="%1.%2."/>
      <w:lvlJc w:val="left"/>
      <w:pPr>
        <w:ind w:left="1401" w:hanging="825"/>
      </w:pPr>
      <w:rPr>
        <w:rFonts w:ascii="Georgia" w:eastAsia="Georgia" w:hAnsi="Georgia" w:cs="Georgia" w:hint="default"/>
        <w:b/>
        <w:bCs/>
        <w:i w:val="0"/>
        <w:iCs w:val="0"/>
        <w:w w:val="101"/>
        <w:sz w:val="28"/>
        <w:szCs w:val="28"/>
        <w:lang w:val="es-ES" w:eastAsia="en-US" w:bidi="ar-SA"/>
      </w:rPr>
    </w:lvl>
    <w:lvl w:ilvl="2">
      <w:start w:val="1"/>
      <w:numFmt w:val="decimal"/>
      <w:lvlText w:val="%3."/>
      <w:lvlJc w:val="left"/>
      <w:pPr>
        <w:ind w:left="1122" w:hanging="279"/>
      </w:pPr>
      <w:rPr>
        <w:rFonts w:ascii="Georgia" w:eastAsia="Georgia" w:hAnsi="Georgia" w:cs="Georgia" w:hint="default"/>
        <w:b w:val="0"/>
        <w:bCs w:val="0"/>
        <w:i w:val="0"/>
        <w:iCs w:val="0"/>
        <w:w w:val="110"/>
        <w:sz w:val="22"/>
        <w:szCs w:val="22"/>
        <w:lang w:val="es-ES" w:eastAsia="en-US" w:bidi="ar-SA"/>
      </w:rPr>
    </w:lvl>
    <w:lvl w:ilvl="3">
      <w:numFmt w:val="bullet"/>
      <w:lvlText w:val="•"/>
      <w:lvlJc w:val="left"/>
      <w:pPr>
        <w:ind w:left="2987" w:hanging="279"/>
      </w:pPr>
      <w:rPr>
        <w:rFonts w:hint="default"/>
        <w:lang w:val="es-ES" w:eastAsia="en-US" w:bidi="ar-SA"/>
      </w:rPr>
    </w:lvl>
    <w:lvl w:ilvl="4">
      <w:numFmt w:val="bullet"/>
      <w:lvlText w:val="•"/>
      <w:lvlJc w:val="left"/>
      <w:pPr>
        <w:ind w:left="3781" w:hanging="279"/>
      </w:pPr>
      <w:rPr>
        <w:rFonts w:hint="default"/>
        <w:lang w:val="es-ES" w:eastAsia="en-US" w:bidi="ar-SA"/>
      </w:rPr>
    </w:lvl>
    <w:lvl w:ilvl="5">
      <w:numFmt w:val="bullet"/>
      <w:lvlText w:val="•"/>
      <w:lvlJc w:val="left"/>
      <w:pPr>
        <w:ind w:left="4575" w:hanging="279"/>
      </w:pPr>
      <w:rPr>
        <w:rFonts w:hint="default"/>
        <w:lang w:val="es-ES" w:eastAsia="en-US" w:bidi="ar-SA"/>
      </w:rPr>
    </w:lvl>
    <w:lvl w:ilvl="6">
      <w:numFmt w:val="bullet"/>
      <w:lvlText w:val="•"/>
      <w:lvlJc w:val="left"/>
      <w:pPr>
        <w:ind w:left="5369" w:hanging="279"/>
      </w:pPr>
      <w:rPr>
        <w:rFonts w:hint="default"/>
        <w:lang w:val="es-ES" w:eastAsia="en-US" w:bidi="ar-SA"/>
      </w:rPr>
    </w:lvl>
    <w:lvl w:ilvl="7">
      <w:numFmt w:val="bullet"/>
      <w:lvlText w:val="•"/>
      <w:lvlJc w:val="left"/>
      <w:pPr>
        <w:ind w:left="6163" w:hanging="279"/>
      </w:pPr>
      <w:rPr>
        <w:rFonts w:hint="default"/>
        <w:lang w:val="es-ES" w:eastAsia="en-US" w:bidi="ar-SA"/>
      </w:rPr>
    </w:lvl>
    <w:lvl w:ilvl="8">
      <w:numFmt w:val="bullet"/>
      <w:lvlText w:val="•"/>
      <w:lvlJc w:val="left"/>
      <w:pPr>
        <w:ind w:left="6957" w:hanging="279"/>
      </w:pPr>
      <w:rPr>
        <w:rFonts w:hint="default"/>
        <w:lang w:val="es-ES" w:eastAsia="en-US" w:bidi="ar-SA"/>
      </w:rPr>
    </w:lvl>
  </w:abstractNum>
  <w:abstractNum w:abstractNumId="18" w15:restartNumberingAfterBreak="0">
    <w:nsid w:val="66CB3795"/>
    <w:multiLevelType w:val="hybridMultilevel"/>
    <w:tmpl w:val="D7E28802"/>
    <w:lvl w:ilvl="0" w:tplc="4F0028AA">
      <w:start w:val="1"/>
      <w:numFmt w:val="decimal"/>
      <w:lvlText w:val="%1."/>
      <w:lvlJc w:val="left"/>
      <w:pPr>
        <w:ind w:left="709" w:hanging="425"/>
      </w:pPr>
      <w:rPr>
        <w:rFonts w:hint="default"/>
      </w:rPr>
    </w:lvl>
    <w:lvl w:ilvl="1" w:tplc="0C0A0019" w:tentative="1">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abstractNum w:abstractNumId="19" w15:restartNumberingAfterBreak="0">
    <w:nsid w:val="7463547D"/>
    <w:multiLevelType w:val="hybridMultilevel"/>
    <w:tmpl w:val="2E6C5DEE"/>
    <w:lvl w:ilvl="0" w:tplc="5ADAF592">
      <w:start w:val="1"/>
      <w:numFmt w:val="decimal"/>
      <w:lvlText w:val="%1."/>
      <w:lvlJc w:val="left"/>
      <w:pPr>
        <w:ind w:left="709" w:hanging="425"/>
      </w:pPr>
      <w:rPr>
        <w:rFonts w:hint="default"/>
      </w:rPr>
    </w:lvl>
    <w:lvl w:ilvl="1" w:tplc="0C0A0019" w:tentative="1">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abstractNum w:abstractNumId="20" w15:restartNumberingAfterBreak="0">
    <w:nsid w:val="76B71B0F"/>
    <w:multiLevelType w:val="hybridMultilevel"/>
    <w:tmpl w:val="3D00A35E"/>
    <w:lvl w:ilvl="0" w:tplc="984E8438">
      <w:start w:val="1"/>
      <w:numFmt w:val="decimal"/>
      <w:lvlText w:val="%1."/>
      <w:lvlJc w:val="left"/>
      <w:pPr>
        <w:ind w:left="709" w:hanging="425"/>
      </w:pPr>
      <w:rPr>
        <w:rFonts w:hint="default"/>
      </w:rPr>
    </w:lvl>
    <w:lvl w:ilvl="1" w:tplc="0C0A0019">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abstractNum w:abstractNumId="21" w15:restartNumberingAfterBreak="0">
    <w:nsid w:val="77EF66C0"/>
    <w:multiLevelType w:val="hybridMultilevel"/>
    <w:tmpl w:val="86E22724"/>
    <w:lvl w:ilvl="0" w:tplc="1E261790">
      <w:start w:val="1"/>
      <w:numFmt w:val="decimal"/>
      <w:lvlText w:val="%1."/>
      <w:lvlJc w:val="left"/>
      <w:pPr>
        <w:ind w:left="709" w:hanging="425"/>
      </w:pPr>
      <w:rPr>
        <w:rFonts w:hint="default"/>
      </w:rPr>
    </w:lvl>
    <w:lvl w:ilvl="1" w:tplc="0C0A0019" w:tentative="1">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abstractNum w:abstractNumId="22" w15:restartNumberingAfterBreak="0">
    <w:nsid w:val="7A1269F9"/>
    <w:multiLevelType w:val="hybridMultilevel"/>
    <w:tmpl w:val="7A1E3496"/>
    <w:lvl w:ilvl="0" w:tplc="5964C47C">
      <w:start w:val="1"/>
      <w:numFmt w:val="decimal"/>
      <w:lvlText w:val="%1."/>
      <w:lvlJc w:val="left"/>
      <w:pPr>
        <w:ind w:left="709" w:hanging="425"/>
      </w:pPr>
      <w:rPr>
        <w:rFonts w:hint="default"/>
      </w:rPr>
    </w:lvl>
    <w:lvl w:ilvl="1" w:tplc="0C0A0019" w:tentative="1">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num w:numId="1" w16cid:durableId="793448639">
    <w:abstractNumId w:val="0"/>
  </w:num>
  <w:num w:numId="2" w16cid:durableId="1074088466">
    <w:abstractNumId w:val="17"/>
  </w:num>
  <w:num w:numId="3" w16cid:durableId="1227766034">
    <w:abstractNumId w:val="14"/>
  </w:num>
  <w:num w:numId="4" w16cid:durableId="2113699264">
    <w:abstractNumId w:val="10"/>
  </w:num>
  <w:num w:numId="5" w16cid:durableId="63840052">
    <w:abstractNumId w:val="18"/>
  </w:num>
  <w:num w:numId="6" w16cid:durableId="2000695460">
    <w:abstractNumId w:val="20"/>
  </w:num>
  <w:num w:numId="7" w16cid:durableId="395131662">
    <w:abstractNumId w:val="14"/>
    <w:lvlOverride w:ilvl="0">
      <w:startOverride w:val="3"/>
    </w:lvlOverride>
    <w:lvlOverride w:ilvl="1">
      <w:startOverride w:val="1"/>
    </w:lvlOverride>
  </w:num>
  <w:num w:numId="8" w16cid:durableId="958150356">
    <w:abstractNumId w:val="14"/>
    <w:lvlOverride w:ilvl="0">
      <w:startOverride w:val="3"/>
    </w:lvlOverride>
    <w:lvlOverride w:ilvl="1">
      <w:startOverride w:val="1"/>
    </w:lvlOverride>
  </w:num>
  <w:num w:numId="9" w16cid:durableId="1105003997">
    <w:abstractNumId w:val="14"/>
    <w:lvlOverride w:ilvl="0">
      <w:startOverride w:val="3"/>
    </w:lvlOverride>
    <w:lvlOverride w:ilvl="1">
      <w:startOverride w:val="1"/>
    </w:lvlOverride>
  </w:num>
  <w:num w:numId="10" w16cid:durableId="5643026">
    <w:abstractNumId w:val="9"/>
  </w:num>
  <w:num w:numId="11" w16cid:durableId="461072747">
    <w:abstractNumId w:val="16"/>
  </w:num>
  <w:num w:numId="12" w16cid:durableId="861285069">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53263036">
    <w:abstractNumId w:val="12"/>
  </w:num>
  <w:num w:numId="14" w16cid:durableId="123351925">
    <w:abstractNumId w:val="13"/>
  </w:num>
  <w:num w:numId="15" w16cid:durableId="1691301431">
    <w:abstractNumId w:val="11"/>
  </w:num>
  <w:num w:numId="16" w16cid:durableId="1775904281">
    <w:abstractNumId w:val="1"/>
  </w:num>
  <w:num w:numId="17" w16cid:durableId="465202518">
    <w:abstractNumId w:val="21"/>
  </w:num>
  <w:num w:numId="18" w16cid:durableId="467666294">
    <w:abstractNumId w:val="15"/>
  </w:num>
  <w:num w:numId="19" w16cid:durableId="826555987">
    <w:abstractNumId w:val="5"/>
  </w:num>
  <w:num w:numId="20" w16cid:durableId="7299129">
    <w:abstractNumId w:val="2"/>
  </w:num>
  <w:num w:numId="21" w16cid:durableId="1138570977">
    <w:abstractNumId w:val="22"/>
  </w:num>
  <w:num w:numId="22" w16cid:durableId="582253603">
    <w:abstractNumId w:val="19"/>
  </w:num>
  <w:num w:numId="23" w16cid:durableId="1713654692">
    <w:abstractNumId w:val="4"/>
  </w:num>
  <w:num w:numId="24" w16cid:durableId="109711989">
    <w:abstractNumId w:val="6"/>
  </w:num>
  <w:num w:numId="25" w16cid:durableId="301157030">
    <w:abstractNumId w:val="3"/>
  </w:num>
  <w:num w:numId="26" w16cid:durableId="485439325">
    <w:abstractNumId w:val="7"/>
  </w:num>
  <w:num w:numId="27" w16cid:durableId="55832814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9"/>
  <w:proofState w:spelling="clean" w:grammar="clean"/>
  <w:defaultTabStop w:val="720"/>
  <w:hyphenationZone w:val="425"/>
  <w:evenAndOddHeaders/>
  <w:drawingGridHorizontalSpacing w:val="110"/>
  <w:displayHorizontalDrawingGridEvery w:val="2"/>
  <w:characterSpacingControl w:val="doNotCompress"/>
  <w:hdrShapeDefaults>
    <o:shapedefaults v:ext="edit" spidmax="3176"/>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7D17D7"/>
    <w:rsid w:val="00000542"/>
    <w:rsid w:val="00000F95"/>
    <w:rsid w:val="000012E3"/>
    <w:rsid w:val="00001849"/>
    <w:rsid w:val="00003D81"/>
    <w:rsid w:val="000040A1"/>
    <w:rsid w:val="0000480B"/>
    <w:rsid w:val="000050C5"/>
    <w:rsid w:val="00006582"/>
    <w:rsid w:val="0000778E"/>
    <w:rsid w:val="00011364"/>
    <w:rsid w:val="00012E66"/>
    <w:rsid w:val="000133A9"/>
    <w:rsid w:val="00013921"/>
    <w:rsid w:val="00013F50"/>
    <w:rsid w:val="00014622"/>
    <w:rsid w:val="000148C7"/>
    <w:rsid w:val="0001602F"/>
    <w:rsid w:val="00022572"/>
    <w:rsid w:val="00024F06"/>
    <w:rsid w:val="000250F6"/>
    <w:rsid w:val="000256D4"/>
    <w:rsid w:val="00027B8F"/>
    <w:rsid w:val="0003007A"/>
    <w:rsid w:val="000300E0"/>
    <w:rsid w:val="00030EB1"/>
    <w:rsid w:val="000324DC"/>
    <w:rsid w:val="0003391F"/>
    <w:rsid w:val="00034236"/>
    <w:rsid w:val="00034CCC"/>
    <w:rsid w:val="0003657E"/>
    <w:rsid w:val="0003784F"/>
    <w:rsid w:val="00040663"/>
    <w:rsid w:val="00040986"/>
    <w:rsid w:val="00040AB8"/>
    <w:rsid w:val="000413D0"/>
    <w:rsid w:val="00041A58"/>
    <w:rsid w:val="00045440"/>
    <w:rsid w:val="00046179"/>
    <w:rsid w:val="00046252"/>
    <w:rsid w:val="00046E71"/>
    <w:rsid w:val="00047EDC"/>
    <w:rsid w:val="00047F09"/>
    <w:rsid w:val="00050940"/>
    <w:rsid w:val="00050F40"/>
    <w:rsid w:val="00051EEE"/>
    <w:rsid w:val="0005233D"/>
    <w:rsid w:val="00052867"/>
    <w:rsid w:val="000543C8"/>
    <w:rsid w:val="0005473A"/>
    <w:rsid w:val="000554B5"/>
    <w:rsid w:val="00057932"/>
    <w:rsid w:val="0006062F"/>
    <w:rsid w:val="00060AF4"/>
    <w:rsid w:val="000638F8"/>
    <w:rsid w:val="00063E44"/>
    <w:rsid w:val="00065841"/>
    <w:rsid w:val="00066051"/>
    <w:rsid w:val="00071B91"/>
    <w:rsid w:val="0007330B"/>
    <w:rsid w:val="00075F0D"/>
    <w:rsid w:val="000770B3"/>
    <w:rsid w:val="000778AA"/>
    <w:rsid w:val="00080EA5"/>
    <w:rsid w:val="00082065"/>
    <w:rsid w:val="000849DB"/>
    <w:rsid w:val="000865ED"/>
    <w:rsid w:val="00087BED"/>
    <w:rsid w:val="000906C6"/>
    <w:rsid w:val="00090BB7"/>
    <w:rsid w:val="00090E5C"/>
    <w:rsid w:val="000911CB"/>
    <w:rsid w:val="0009317E"/>
    <w:rsid w:val="00093AC5"/>
    <w:rsid w:val="000972EB"/>
    <w:rsid w:val="000A0049"/>
    <w:rsid w:val="000A1258"/>
    <w:rsid w:val="000A26D0"/>
    <w:rsid w:val="000A2CC7"/>
    <w:rsid w:val="000A3B4B"/>
    <w:rsid w:val="000A42E0"/>
    <w:rsid w:val="000A4A45"/>
    <w:rsid w:val="000A5B7A"/>
    <w:rsid w:val="000A5C59"/>
    <w:rsid w:val="000A656F"/>
    <w:rsid w:val="000B0C6F"/>
    <w:rsid w:val="000B26F2"/>
    <w:rsid w:val="000B4DDC"/>
    <w:rsid w:val="000B56A4"/>
    <w:rsid w:val="000B5F37"/>
    <w:rsid w:val="000C096B"/>
    <w:rsid w:val="000C2D21"/>
    <w:rsid w:val="000C2F75"/>
    <w:rsid w:val="000C383D"/>
    <w:rsid w:val="000C39ED"/>
    <w:rsid w:val="000C3BEF"/>
    <w:rsid w:val="000C5F22"/>
    <w:rsid w:val="000C63B4"/>
    <w:rsid w:val="000C6990"/>
    <w:rsid w:val="000D1196"/>
    <w:rsid w:val="000D1328"/>
    <w:rsid w:val="000D2C33"/>
    <w:rsid w:val="000D45A0"/>
    <w:rsid w:val="000D78A6"/>
    <w:rsid w:val="000E18B6"/>
    <w:rsid w:val="000E276C"/>
    <w:rsid w:val="000E306C"/>
    <w:rsid w:val="000E380E"/>
    <w:rsid w:val="000E3A2B"/>
    <w:rsid w:val="000E47EF"/>
    <w:rsid w:val="000E5BBB"/>
    <w:rsid w:val="000E6E1F"/>
    <w:rsid w:val="000E7EA6"/>
    <w:rsid w:val="000F2299"/>
    <w:rsid w:val="000F431D"/>
    <w:rsid w:val="000F48EB"/>
    <w:rsid w:val="0010327A"/>
    <w:rsid w:val="0010442D"/>
    <w:rsid w:val="001045AF"/>
    <w:rsid w:val="00105B64"/>
    <w:rsid w:val="00106623"/>
    <w:rsid w:val="0010794B"/>
    <w:rsid w:val="00107B71"/>
    <w:rsid w:val="00107C83"/>
    <w:rsid w:val="001110B2"/>
    <w:rsid w:val="001168CE"/>
    <w:rsid w:val="00116C4F"/>
    <w:rsid w:val="00117983"/>
    <w:rsid w:val="001206F8"/>
    <w:rsid w:val="001207C0"/>
    <w:rsid w:val="00121C1F"/>
    <w:rsid w:val="001226BD"/>
    <w:rsid w:val="00123774"/>
    <w:rsid w:val="00123CBC"/>
    <w:rsid w:val="00123F87"/>
    <w:rsid w:val="00125D2F"/>
    <w:rsid w:val="001300A8"/>
    <w:rsid w:val="0013180E"/>
    <w:rsid w:val="00131A6B"/>
    <w:rsid w:val="00133F13"/>
    <w:rsid w:val="00137F45"/>
    <w:rsid w:val="00140C45"/>
    <w:rsid w:val="001427CF"/>
    <w:rsid w:val="00145217"/>
    <w:rsid w:val="00146B47"/>
    <w:rsid w:val="001478D8"/>
    <w:rsid w:val="001505E2"/>
    <w:rsid w:val="00151ED5"/>
    <w:rsid w:val="0015221F"/>
    <w:rsid w:val="00154078"/>
    <w:rsid w:val="00156267"/>
    <w:rsid w:val="00157346"/>
    <w:rsid w:val="00157410"/>
    <w:rsid w:val="00162B46"/>
    <w:rsid w:val="001667E4"/>
    <w:rsid w:val="001669C2"/>
    <w:rsid w:val="001672E2"/>
    <w:rsid w:val="00170089"/>
    <w:rsid w:val="001708FB"/>
    <w:rsid w:val="00171AF3"/>
    <w:rsid w:val="00171C2C"/>
    <w:rsid w:val="0017203E"/>
    <w:rsid w:val="001720BD"/>
    <w:rsid w:val="0017306C"/>
    <w:rsid w:val="0017474F"/>
    <w:rsid w:val="001777A1"/>
    <w:rsid w:val="00177CB7"/>
    <w:rsid w:val="001803B0"/>
    <w:rsid w:val="00186E29"/>
    <w:rsid w:val="00191076"/>
    <w:rsid w:val="00191866"/>
    <w:rsid w:val="00192482"/>
    <w:rsid w:val="001A0481"/>
    <w:rsid w:val="001A0715"/>
    <w:rsid w:val="001A09D4"/>
    <w:rsid w:val="001A0DB4"/>
    <w:rsid w:val="001A2569"/>
    <w:rsid w:val="001A2967"/>
    <w:rsid w:val="001A2F52"/>
    <w:rsid w:val="001A3338"/>
    <w:rsid w:val="001A45F3"/>
    <w:rsid w:val="001A5042"/>
    <w:rsid w:val="001A5412"/>
    <w:rsid w:val="001A7BB6"/>
    <w:rsid w:val="001A7DCF"/>
    <w:rsid w:val="001A7FA7"/>
    <w:rsid w:val="001B048A"/>
    <w:rsid w:val="001B19BC"/>
    <w:rsid w:val="001B3BE3"/>
    <w:rsid w:val="001B5424"/>
    <w:rsid w:val="001B54A0"/>
    <w:rsid w:val="001B6BCA"/>
    <w:rsid w:val="001C13FD"/>
    <w:rsid w:val="001C1AD5"/>
    <w:rsid w:val="001C37B2"/>
    <w:rsid w:val="001C5752"/>
    <w:rsid w:val="001C5AB3"/>
    <w:rsid w:val="001C6A35"/>
    <w:rsid w:val="001C7258"/>
    <w:rsid w:val="001C7358"/>
    <w:rsid w:val="001C7692"/>
    <w:rsid w:val="001D0A39"/>
    <w:rsid w:val="001D2F8A"/>
    <w:rsid w:val="001D362F"/>
    <w:rsid w:val="001D41CC"/>
    <w:rsid w:val="001D4B84"/>
    <w:rsid w:val="001D642F"/>
    <w:rsid w:val="001D7595"/>
    <w:rsid w:val="001D7CF3"/>
    <w:rsid w:val="001D7DB8"/>
    <w:rsid w:val="001E10F3"/>
    <w:rsid w:val="001E56B8"/>
    <w:rsid w:val="001E5F3D"/>
    <w:rsid w:val="001E666C"/>
    <w:rsid w:val="001E67CE"/>
    <w:rsid w:val="001E7091"/>
    <w:rsid w:val="001E7728"/>
    <w:rsid w:val="001E7887"/>
    <w:rsid w:val="001F0F8C"/>
    <w:rsid w:val="001F1C64"/>
    <w:rsid w:val="001F1D4F"/>
    <w:rsid w:val="001F2320"/>
    <w:rsid w:val="001F498B"/>
    <w:rsid w:val="001F6EB7"/>
    <w:rsid w:val="001F7057"/>
    <w:rsid w:val="001F730B"/>
    <w:rsid w:val="002003EE"/>
    <w:rsid w:val="002028BD"/>
    <w:rsid w:val="00204202"/>
    <w:rsid w:val="002054FD"/>
    <w:rsid w:val="00206A78"/>
    <w:rsid w:val="00207A29"/>
    <w:rsid w:val="0021125C"/>
    <w:rsid w:val="00212B8E"/>
    <w:rsid w:val="00216AAE"/>
    <w:rsid w:val="002206B0"/>
    <w:rsid w:val="002212DE"/>
    <w:rsid w:val="002219D3"/>
    <w:rsid w:val="00224DA6"/>
    <w:rsid w:val="00226481"/>
    <w:rsid w:val="00227E14"/>
    <w:rsid w:val="00230461"/>
    <w:rsid w:val="00231079"/>
    <w:rsid w:val="00233444"/>
    <w:rsid w:val="00235F02"/>
    <w:rsid w:val="002372B8"/>
    <w:rsid w:val="002401C7"/>
    <w:rsid w:val="00241740"/>
    <w:rsid w:val="00241B40"/>
    <w:rsid w:val="00241E85"/>
    <w:rsid w:val="00244582"/>
    <w:rsid w:val="0024487D"/>
    <w:rsid w:val="0024522D"/>
    <w:rsid w:val="00247347"/>
    <w:rsid w:val="00250915"/>
    <w:rsid w:val="00251E3B"/>
    <w:rsid w:val="002529D4"/>
    <w:rsid w:val="00253C06"/>
    <w:rsid w:val="00254CB6"/>
    <w:rsid w:val="002554E4"/>
    <w:rsid w:val="002606CF"/>
    <w:rsid w:val="002626B7"/>
    <w:rsid w:val="0026299C"/>
    <w:rsid w:val="00262C5B"/>
    <w:rsid w:val="00263D24"/>
    <w:rsid w:val="00263EC1"/>
    <w:rsid w:val="00265EA5"/>
    <w:rsid w:val="00266EE4"/>
    <w:rsid w:val="00267C72"/>
    <w:rsid w:val="00271301"/>
    <w:rsid w:val="0027291F"/>
    <w:rsid w:val="00272AE4"/>
    <w:rsid w:val="00273F16"/>
    <w:rsid w:val="00274871"/>
    <w:rsid w:val="00275D7D"/>
    <w:rsid w:val="00276EF1"/>
    <w:rsid w:val="00277ED6"/>
    <w:rsid w:val="0028060F"/>
    <w:rsid w:val="00282AAA"/>
    <w:rsid w:val="00292707"/>
    <w:rsid w:val="00293B7B"/>
    <w:rsid w:val="00294C2B"/>
    <w:rsid w:val="00294ED9"/>
    <w:rsid w:val="00295370"/>
    <w:rsid w:val="00295D0C"/>
    <w:rsid w:val="00295D57"/>
    <w:rsid w:val="002970EF"/>
    <w:rsid w:val="00297525"/>
    <w:rsid w:val="002A0739"/>
    <w:rsid w:val="002A0F14"/>
    <w:rsid w:val="002A2EB5"/>
    <w:rsid w:val="002A3B52"/>
    <w:rsid w:val="002A556C"/>
    <w:rsid w:val="002A5A80"/>
    <w:rsid w:val="002A6B6B"/>
    <w:rsid w:val="002B0CD4"/>
    <w:rsid w:val="002B10F4"/>
    <w:rsid w:val="002B488D"/>
    <w:rsid w:val="002B5C4A"/>
    <w:rsid w:val="002B634E"/>
    <w:rsid w:val="002B7BC5"/>
    <w:rsid w:val="002B7E1D"/>
    <w:rsid w:val="002C074E"/>
    <w:rsid w:val="002C090F"/>
    <w:rsid w:val="002C0CD0"/>
    <w:rsid w:val="002C255D"/>
    <w:rsid w:val="002C3C17"/>
    <w:rsid w:val="002C64F3"/>
    <w:rsid w:val="002C70AC"/>
    <w:rsid w:val="002D1227"/>
    <w:rsid w:val="002D12B6"/>
    <w:rsid w:val="002D13F9"/>
    <w:rsid w:val="002D1FD7"/>
    <w:rsid w:val="002D2933"/>
    <w:rsid w:val="002D2F17"/>
    <w:rsid w:val="002D5689"/>
    <w:rsid w:val="002D5949"/>
    <w:rsid w:val="002D641D"/>
    <w:rsid w:val="002D77C4"/>
    <w:rsid w:val="002E0D4A"/>
    <w:rsid w:val="002E1570"/>
    <w:rsid w:val="002E2D9E"/>
    <w:rsid w:val="002E2FC9"/>
    <w:rsid w:val="002E659D"/>
    <w:rsid w:val="002E747D"/>
    <w:rsid w:val="002F0657"/>
    <w:rsid w:val="002F069F"/>
    <w:rsid w:val="002F0932"/>
    <w:rsid w:val="002F26DA"/>
    <w:rsid w:val="002F2BE0"/>
    <w:rsid w:val="002F3D51"/>
    <w:rsid w:val="002F45A9"/>
    <w:rsid w:val="002F6104"/>
    <w:rsid w:val="00301A5D"/>
    <w:rsid w:val="00305FB0"/>
    <w:rsid w:val="00307222"/>
    <w:rsid w:val="00307E46"/>
    <w:rsid w:val="00311A19"/>
    <w:rsid w:val="00312F4C"/>
    <w:rsid w:val="00314996"/>
    <w:rsid w:val="00314B10"/>
    <w:rsid w:val="00314BBA"/>
    <w:rsid w:val="00314C4A"/>
    <w:rsid w:val="00315DA8"/>
    <w:rsid w:val="00317B5B"/>
    <w:rsid w:val="00320643"/>
    <w:rsid w:val="00321546"/>
    <w:rsid w:val="003220B9"/>
    <w:rsid w:val="00322630"/>
    <w:rsid w:val="00323348"/>
    <w:rsid w:val="00323F65"/>
    <w:rsid w:val="00325754"/>
    <w:rsid w:val="00327114"/>
    <w:rsid w:val="00330C1D"/>
    <w:rsid w:val="00331246"/>
    <w:rsid w:val="00334B11"/>
    <w:rsid w:val="00335852"/>
    <w:rsid w:val="00336F20"/>
    <w:rsid w:val="00340079"/>
    <w:rsid w:val="0034064D"/>
    <w:rsid w:val="00341161"/>
    <w:rsid w:val="00342019"/>
    <w:rsid w:val="00342FDC"/>
    <w:rsid w:val="0034328D"/>
    <w:rsid w:val="00343A69"/>
    <w:rsid w:val="00343CF6"/>
    <w:rsid w:val="00343F51"/>
    <w:rsid w:val="003476B2"/>
    <w:rsid w:val="003476B3"/>
    <w:rsid w:val="00347F1F"/>
    <w:rsid w:val="00350A94"/>
    <w:rsid w:val="00353887"/>
    <w:rsid w:val="00356087"/>
    <w:rsid w:val="00356C61"/>
    <w:rsid w:val="00361D2C"/>
    <w:rsid w:val="00362802"/>
    <w:rsid w:val="003637BA"/>
    <w:rsid w:val="00363EDB"/>
    <w:rsid w:val="00364012"/>
    <w:rsid w:val="00366877"/>
    <w:rsid w:val="003673B5"/>
    <w:rsid w:val="00370635"/>
    <w:rsid w:val="0037159C"/>
    <w:rsid w:val="00374512"/>
    <w:rsid w:val="00374A2A"/>
    <w:rsid w:val="00380730"/>
    <w:rsid w:val="00380DD7"/>
    <w:rsid w:val="0038146C"/>
    <w:rsid w:val="0038280D"/>
    <w:rsid w:val="003837B1"/>
    <w:rsid w:val="0038488A"/>
    <w:rsid w:val="003907CC"/>
    <w:rsid w:val="00390AA0"/>
    <w:rsid w:val="003912AE"/>
    <w:rsid w:val="00391B19"/>
    <w:rsid w:val="00392CE9"/>
    <w:rsid w:val="00394BB0"/>
    <w:rsid w:val="00394E67"/>
    <w:rsid w:val="0039773A"/>
    <w:rsid w:val="003A0507"/>
    <w:rsid w:val="003A10BB"/>
    <w:rsid w:val="003A1BC0"/>
    <w:rsid w:val="003A5FAD"/>
    <w:rsid w:val="003A6945"/>
    <w:rsid w:val="003A70AE"/>
    <w:rsid w:val="003A74B0"/>
    <w:rsid w:val="003A7CBA"/>
    <w:rsid w:val="003B093B"/>
    <w:rsid w:val="003B0B2D"/>
    <w:rsid w:val="003B27E4"/>
    <w:rsid w:val="003B33BB"/>
    <w:rsid w:val="003B4602"/>
    <w:rsid w:val="003B517B"/>
    <w:rsid w:val="003B51E0"/>
    <w:rsid w:val="003C1032"/>
    <w:rsid w:val="003C3AEA"/>
    <w:rsid w:val="003C526E"/>
    <w:rsid w:val="003C611D"/>
    <w:rsid w:val="003C629C"/>
    <w:rsid w:val="003C6C7E"/>
    <w:rsid w:val="003D211A"/>
    <w:rsid w:val="003D467D"/>
    <w:rsid w:val="003D5C96"/>
    <w:rsid w:val="003D5D16"/>
    <w:rsid w:val="003D6066"/>
    <w:rsid w:val="003D616C"/>
    <w:rsid w:val="003D71B4"/>
    <w:rsid w:val="003E213A"/>
    <w:rsid w:val="003E4F3E"/>
    <w:rsid w:val="003E5179"/>
    <w:rsid w:val="003E678E"/>
    <w:rsid w:val="003E7177"/>
    <w:rsid w:val="003F2959"/>
    <w:rsid w:val="003F30D1"/>
    <w:rsid w:val="003F423D"/>
    <w:rsid w:val="003F4DCB"/>
    <w:rsid w:val="003F5285"/>
    <w:rsid w:val="003F5397"/>
    <w:rsid w:val="003F5466"/>
    <w:rsid w:val="003F6F60"/>
    <w:rsid w:val="003F70AE"/>
    <w:rsid w:val="0040090E"/>
    <w:rsid w:val="004011FA"/>
    <w:rsid w:val="00401F62"/>
    <w:rsid w:val="00410D47"/>
    <w:rsid w:val="0041142A"/>
    <w:rsid w:val="00411461"/>
    <w:rsid w:val="0041247C"/>
    <w:rsid w:val="00413789"/>
    <w:rsid w:val="004166F0"/>
    <w:rsid w:val="00416922"/>
    <w:rsid w:val="00417548"/>
    <w:rsid w:val="00417BEA"/>
    <w:rsid w:val="004202B4"/>
    <w:rsid w:val="00420552"/>
    <w:rsid w:val="00421F7F"/>
    <w:rsid w:val="00422FA0"/>
    <w:rsid w:val="00423E5E"/>
    <w:rsid w:val="004246BC"/>
    <w:rsid w:val="004254D3"/>
    <w:rsid w:val="00425D5C"/>
    <w:rsid w:val="00425DD2"/>
    <w:rsid w:val="004264AB"/>
    <w:rsid w:val="004275BD"/>
    <w:rsid w:val="00430AE3"/>
    <w:rsid w:val="00431A16"/>
    <w:rsid w:val="00432078"/>
    <w:rsid w:val="00433519"/>
    <w:rsid w:val="00434051"/>
    <w:rsid w:val="0043437D"/>
    <w:rsid w:val="00434E5D"/>
    <w:rsid w:val="004352A8"/>
    <w:rsid w:val="004365F1"/>
    <w:rsid w:val="00436F51"/>
    <w:rsid w:val="0043758B"/>
    <w:rsid w:val="00437B9C"/>
    <w:rsid w:val="00442A15"/>
    <w:rsid w:val="00443FCF"/>
    <w:rsid w:val="0044487C"/>
    <w:rsid w:val="004448B3"/>
    <w:rsid w:val="004457AA"/>
    <w:rsid w:val="00446817"/>
    <w:rsid w:val="00447061"/>
    <w:rsid w:val="00447214"/>
    <w:rsid w:val="00447218"/>
    <w:rsid w:val="00450CBE"/>
    <w:rsid w:val="00452074"/>
    <w:rsid w:val="004522F7"/>
    <w:rsid w:val="00452CBF"/>
    <w:rsid w:val="004530B8"/>
    <w:rsid w:val="0045398F"/>
    <w:rsid w:val="00454531"/>
    <w:rsid w:val="00455028"/>
    <w:rsid w:val="00455485"/>
    <w:rsid w:val="0046446D"/>
    <w:rsid w:val="00465B44"/>
    <w:rsid w:val="00466B82"/>
    <w:rsid w:val="00471BFF"/>
    <w:rsid w:val="00471FDE"/>
    <w:rsid w:val="00472B69"/>
    <w:rsid w:val="00474985"/>
    <w:rsid w:val="00475AD9"/>
    <w:rsid w:val="004769DF"/>
    <w:rsid w:val="00477440"/>
    <w:rsid w:val="004836F2"/>
    <w:rsid w:val="0048383F"/>
    <w:rsid w:val="00484C68"/>
    <w:rsid w:val="00484EC9"/>
    <w:rsid w:val="004857DC"/>
    <w:rsid w:val="0048642A"/>
    <w:rsid w:val="00487A93"/>
    <w:rsid w:val="00487B47"/>
    <w:rsid w:val="004925D0"/>
    <w:rsid w:val="00495454"/>
    <w:rsid w:val="00495643"/>
    <w:rsid w:val="00496B4B"/>
    <w:rsid w:val="004A057E"/>
    <w:rsid w:val="004A0A2B"/>
    <w:rsid w:val="004A566B"/>
    <w:rsid w:val="004A6453"/>
    <w:rsid w:val="004A7DB7"/>
    <w:rsid w:val="004B0B33"/>
    <w:rsid w:val="004B0F44"/>
    <w:rsid w:val="004B1C21"/>
    <w:rsid w:val="004B251B"/>
    <w:rsid w:val="004B28EC"/>
    <w:rsid w:val="004B469F"/>
    <w:rsid w:val="004B4EE0"/>
    <w:rsid w:val="004B4F55"/>
    <w:rsid w:val="004B56D6"/>
    <w:rsid w:val="004B60AA"/>
    <w:rsid w:val="004B6CE6"/>
    <w:rsid w:val="004B6E4F"/>
    <w:rsid w:val="004B7CA7"/>
    <w:rsid w:val="004C09B2"/>
    <w:rsid w:val="004C11B0"/>
    <w:rsid w:val="004C16FD"/>
    <w:rsid w:val="004C2EF5"/>
    <w:rsid w:val="004C53E4"/>
    <w:rsid w:val="004C54FE"/>
    <w:rsid w:val="004C6BE9"/>
    <w:rsid w:val="004D2DF1"/>
    <w:rsid w:val="004D474B"/>
    <w:rsid w:val="004D4A1D"/>
    <w:rsid w:val="004D4E20"/>
    <w:rsid w:val="004D553E"/>
    <w:rsid w:val="004D6215"/>
    <w:rsid w:val="004D6885"/>
    <w:rsid w:val="004D782A"/>
    <w:rsid w:val="004E1933"/>
    <w:rsid w:val="004E5F24"/>
    <w:rsid w:val="004E6F87"/>
    <w:rsid w:val="004E71DF"/>
    <w:rsid w:val="004E7F1D"/>
    <w:rsid w:val="004F02ED"/>
    <w:rsid w:val="004F11CC"/>
    <w:rsid w:val="004F138B"/>
    <w:rsid w:val="004F2008"/>
    <w:rsid w:val="004F28F1"/>
    <w:rsid w:val="004F2DF1"/>
    <w:rsid w:val="004F4450"/>
    <w:rsid w:val="004F47C3"/>
    <w:rsid w:val="004F4BA0"/>
    <w:rsid w:val="004F5518"/>
    <w:rsid w:val="004F7CD4"/>
    <w:rsid w:val="0050198F"/>
    <w:rsid w:val="005019F7"/>
    <w:rsid w:val="00501AA0"/>
    <w:rsid w:val="0050291D"/>
    <w:rsid w:val="00504AA1"/>
    <w:rsid w:val="00504CE2"/>
    <w:rsid w:val="005074B3"/>
    <w:rsid w:val="00507A17"/>
    <w:rsid w:val="00507B00"/>
    <w:rsid w:val="00507E5B"/>
    <w:rsid w:val="0051009E"/>
    <w:rsid w:val="00510CAA"/>
    <w:rsid w:val="00513250"/>
    <w:rsid w:val="005135BA"/>
    <w:rsid w:val="00515099"/>
    <w:rsid w:val="00515500"/>
    <w:rsid w:val="0051561E"/>
    <w:rsid w:val="00515C8E"/>
    <w:rsid w:val="00517120"/>
    <w:rsid w:val="00517304"/>
    <w:rsid w:val="00520A60"/>
    <w:rsid w:val="0052152A"/>
    <w:rsid w:val="0052219B"/>
    <w:rsid w:val="00525430"/>
    <w:rsid w:val="005254A2"/>
    <w:rsid w:val="00530FB8"/>
    <w:rsid w:val="005314B3"/>
    <w:rsid w:val="00532516"/>
    <w:rsid w:val="005328B2"/>
    <w:rsid w:val="00532F66"/>
    <w:rsid w:val="00533FD6"/>
    <w:rsid w:val="00534982"/>
    <w:rsid w:val="00535AC4"/>
    <w:rsid w:val="0053710C"/>
    <w:rsid w:val="005371F3"/>
    <w:rsid w:val="0053736F"/>
    <w:rsid w:val="00537783"/>
    <w:rsid w:val="00540A8F"/>
    <w:rsid w:val="005414EF"/>
    <w:rsid w:val="00542FBC"/>
    <w:rsid w:val="00543950"/>
    <w:rsid w:val="005448B0"/>
    <w:rsid w:val="00544D05"/>
    <w:rsid w:val="005453CE"/>
    <w:rsid w:val="005476A1"/>
    <w:rsid w:val="00547922"/>
    <w:rsid w:val="00550E8D"/>
    <w:rsid w:val="00552049"/>
    <w:rsid w:val="00554327"/>
    <w:rsid w:val="00554C5B"/>
    <w:rsid w:val="00554F43"/>
    <w:rsid w:val="0055563F"/>
    <w:rsid w:val="00556330"/>
    <w:rsid w:val="00556D53"/>
    <w:rsid w:val="005575DC"/>
    <w:rsid w:val="005576DF"/>
    <w:rsid w:val="00560200"/>
    <w:rsid w:val="00560955"/>
    <w:rsid w:val="00560ED6"/>
    <w:rsid w:val="0056258E"/>
    <w:rsid w:val="005637E1"/>
    <w:rsid w:val="00565010"/>
    <w:rsid w:val="0056554F"/>
    <w:rsid w:val="00566878"/>
    <w:rsid w:val="00566C1B"/>
    <w:rsid w:val="00567822"/>
    <w:rsid w:val="00567B73"/>
    <w:rsid w:val="005701A2"/>
    <w:rsid w:val="00572D3F"/>
    <w:rsid w:val="00576CF0"/>
    <w:rsid w:val="0058101B"/>
    <w:rsid w:val="005824DA"/>
    <w:rsid w:val="0058382A"/>
    <w:rsid w:val="0058626D"/>
    <w:rsid w:val="00586275"/>
    <w:rsid w:val="00587371"/>
    <w:rsid w:val="005877C2"/>
    <w:rsid w:val="005879B3"/>
    <w:rsid w:val="00590C97"/>
    <w:rsid w:val="00590CAE"/>
    <w:rsid w:val="00590DE6"/>
    <w:rsid w:val="0059551F"/>
    <w:rsid w:val="00595883"/>
    <w:rsid w:val="00595DE5"/>
    <w:rsid w:val="00596EA5"/>
    <w:rsid w:val="005A08C4"/>
    <w:rsid w:val="005A0B9D"/>
    <w:rsid w:val="005A13D5"/>
    <w:rsid w:val="005A3E79"/>
    <w:rsid w:val="005A5073"/>
    <w:rsid w:val="005A5183"/>
    <w:rsid w:val="005A7338"/>
    <w:rsid w:val="005A75CF"/>
    <w:rsid w:val="005B034A"/>
    <w:rsid w:val="005B19FB"/>
    <w:rsid w:val="005B2914"/>
    <w:rsid w:val="005B4055"/>
    <w:rsid w:val="005B45C4"/>
    <w:rsid w:val="005B59B8"/>
    <w:rsid w:val="005C1758"/>
    <w:rsid w:val="005C5F30"/>
    <w:rsid w:val="005D2583"/>
    <w:rsid w:val="005D3B92"/>
    <w:rsid w:val="005D3F66"/>
    <w:rsid w:val="005D471A"/>
    <w:rsid w:val="005D6C2F"/>
    <w:rsid w:val="005D6DF5"/>
    <w:rsid w:val="005D78FE"/>
    <w:rsid w:val="005D7D88"/>
    <w:rsid w:val="005E0044"/>
    <w:rsid w:val="005E130F"/>
    <w:rsid w:val="005E13C0"/>
    <w:rsid w:val="005E19E6"/>
    <w:rsid w:val="005E3893"/>
    <w:rsid w:val="005E3DA4"/>
    <w:rsid w:val="005E4E28"/>
    <w:rsid w:val="005E781C"/>
    <w:rsid w:val="005F072C"/>
    <w:rsid w:val="005F1CCD"/>
    <w:rsid w:val="005F34FF"/>
    <w:rsid w:val="005F5B71"/>
    <w:rsid w:val="005F6986"/>
    <w:rsid w:val="005F6A28"/>
    <w:rsid w:val="005F708F"/>
    <w:rsid w:val="006002C1"/>
    <w:rsid w:val="00600A11"/>
    <w:rsid w:val="006017B9"/>
    <w:rsid w:val="00602EA5"/>
    <w:rsid w:val="006054B3"/>
    <w:rsid w:val="006054E4"/>
    <w:rsid w:val="00605A03"/>
    <w:rsid w:val="00606EB4"/>
    <w:rsid w:val="00610CEA"/>
    <w:rsid w:val="00617E72"/>
    <w:rsid w:val="00620447"/>
    <w:rsid w:val="00621B5D"/>
    <w:rsid w:val="0062268B"/>
    <w:rsid w:val="00622CE8"/>
    <w:rsid w:val="006233EC"/>
    <w:rsid w:val="006243FC"/>
    <w:rsid w:val="006247C4"/>
    <w:rsid w:val="00624CEC"/>
    <w:rsid w:val="00627AB5"/>
    <w:rsid w:val="00627DAD"/>
    <w:rsid w:val="00630869"/>
    <w:rsid w:val="00630C67"/>
    <w:rsid w:val="00631170"/>
    <w:rsid w:val="00632729"/>
    <w:rsid w:val="00634330"/>
    <w:rsid w:val="006352B2"/>
    <w:rsid w:val="006365F4"/>
    <w:rsid w:val="00636A07"/>
    <w:rsid w:val="00636B0F"/>
    <w:rsid w:val="00637718"/>
    <w:rsid w:val="006425F1"/>
    <w:rsid w:val="00643237"/>
    <w:rsid w:val="00643876"/>
    <w:rsid w:val="00643D4A"/>
    <w:rsid w:val="00643F5F"/>
    <w:rsid w:val="00643FD4"/>
    <w:rsid w:val="00644B52"/>
    <w:rsid w:val="00647018"/>
    <w:rsid w:val="0065047D"/>
    <w:rsid w:val="006523EF"/>
    <w:rsid w:val="00652FAF"/>
    <w:rsid w:val="00654369"/>
    <w:rsid w:val="006546B0"/>
    <w:rsid w:val="006562E6"/>
    <w:rsid w:val="00656EC0"/>
    <w:rsid w:val="00663CB1"/>
    <w:rsid w:val="006647A5"/>
    <w:rsid w:val="0066488C"/>
    <w:rsid w:val="00664FE6"/>
    <w:rsid w:val="0066560D"/>
    <w:rsid w:val="006672B6"/>
    <w:rsid w:val="00671281"/>
    <w:rsid w:val="00671476"/>
    <w:rsid w:val="006716B0"/>
    <w:rsid w:val="006721DD"/>
    <w:rsid w:val="00673480"/>
    <w:rsid w:val="00674E06"/>
    <w:rsid w:val="00675559"/>
    <w:rsid w:val="006767A9"/>
    <w:rsid w:val="00676D75"/>
    <w:rsid w:val="00677128"/>
    <w:rsid w:val="00677A23"/>
    <w:rsid w:val="00680400"/>
    <w:rsid w:val="00682684"/>
    <w:rsid w:val="0068400B"/>
    <w:rsid w:val="006842DC"/>
    <w:rsid w:val="00685569"/>
    <w:rsid w:val="00685F99"/>
    <w:rsid w:val="006864B7"/>
    <w:rsid w:val="00686596"/>
    <w:rsid w:val="006866DF"/>
    <w:rsid w:val="0069034F"/>
    <w:rsid w:val="00691A6B"/>
    <w:rsid w:val="00692332"/>
    <w:rsid w:val="006923B9"/>
    <w:rsid w:val="00693F25"/>
    <w:rsid w:val="006942D6"/>
    <w:rsid w:val="0069774D"/>
    <w:rsid w:val="00697F8E"/>
    <w:rsid w:val="006A2BD1"/>
    <w:rsid w:val="006A55F1"/>
    <w:rsid w:val="006A722E"/>
    <w:rsid w:val="006B0B4A"/>
    <w:rsid w:val="006B2126"/>
    <w:rsid w:val="006B3171"/>
    <w:rsid w:val="006B596F"/>
    <w:rsid w:val="006B5EC0"/>
    <w:rsid w:val="006C5AF8"/>
    <w:rsid w:val="006D1DED"/>
    <w:rsid w:val="006D4AA5"/>
    <w:rsid w:val="006D5B94"/>
    <w:rsid w:val="006D61CE"/>
    <w:rsid w:val="006D7323"/>
    <w:rsid w:val="006E6E29"/>
    <w:rsid w:val="006E726C"/>
    <w:rsid w:val="006E76CF"/>
    <w:rsid w:val="006F13F0"/>
    <w:rsid w:val="006F197E"/>
    <w:rsid w:val="006F2556"/>
    <w:rsid w:val="006F29BC"/>
    <w:rsid w:val="006F54EF"/>
    <w:rsid w:val="006F5DAC"/>
    <w:rsid w:val="006F7343"/>
    <w:rsid w:val="006F786E"/>
    <w:rsid w:val="00700B93"/>
    <w:rsid w:val="00700C84"/>
    <w:rsid w:val="00701DA5"/>
    <w:rsid w:val="007026CA"/>
    <w:rsid w:val="00702EBA"/>
    <w:rsid w:val="0070348F"/>
    <w:rsid w:val="00705502"/>
    <w:rsid w:val="007071D5"/>
    <w:rsid w:val="007100CC"/>
    <w:rsid w:val="007107E2"/>
    <w:rsid w:val="00712AAA"/>
    <w:rsid w:val="007130AD"/>
    <w:rsid w:val="0071385E"/>
    <w:rsid w:val="00713BB4"/>
    <w:rsid w:val="00716884"/>
    <w:rsid w:val="007174CA"/>
    <w:rsid w:val="00717888"/>
    <w:rsid w:val="00720F31"/>
    <w:rsid w:val="0072465E"/>
    <w:rsid w:val="007249D7"/>
    <w:rsid w:val="00725688"/>
    <w:rsid w:val="00734E3C"/>
    <w:rsid w:val="00737F2B"/>
    <w:rsid w:val="00740A58"/>
    <w:rsid w:val="00741135"/>
    <w:rsid w:val="00741C7D"/>
    <w:rsid w:val="007446AD"/>
    <w:rsid w:val="0074780B"/>
    <w:rsid w:val="00751ADD"/>
    <w:rsid w:val="00752057"/>
    <w:rsid w:val="007533B6"/>
    <w:rsid w:val="00754014"/>
    <w:rsid w:val="007546C3"/>
    <w:rsid w:val="00754819"/>
    <w:rsid w:val="0075715A"/>
    <w:rsid w:val="00760A4A"/>
    <w:rsid w:val="0076102C"/>
    <w:rsid w:val="00762641"/>
    <w:rsid w:val="00762EA3"/>
    <w:rsid w:val="007645B1"/>
    <w:rsid w:val="00764856"/>
    <w:rsid w:val="007649CF"/>
    <w:rsid w:val="007653FA"/>
    <w:rsid w:val="00767499"/>
    <w:rsid w:val="007676A7"/>
    <w:rsid w:val="007777E9"/>
    <w:rsid w:val="00777C89"/>
    <w:rsid w:val="00780D3C"/>
    <w:rsid w:val="00781D30"/>
    <w:rsid w:val="00781D3A"/>
    <w:rsid w:val="00783B40"/>
    <w:rsid w:val="00784826"/>
    <w:rsid w:val="007864B0"/>
    <w:rsid w:val="00786688"/>
    <w:rsid w:val="00787DD3"/>
    <w:rsid w:val="00791DCE"/>
    <w:rsid w:val="0079275A"/>
    <w:rsid w:val="00792DBD"/>
    <w:rsid w:val="00794BFC"/>
    <w:rsid w:val="00796731"/>
    <w:rsid w:val="00796B30"/>
    <w:rsid w:val="007975E3"/>
    <w:rsid w:val="007A02B3"/>
    <w:rsid w:val="007A1898"/>
    <w:rsid w:val="007A29A7"/>
    <w:rsid w:val="007A3CC3"/>
    <w:rsid w:val="007A6B9A"/>
    <w:rsid w:val="007A6CF8"/>
    <w:rsid w:val="007A6F1C"/>
    <w:rsid w:val="007B09C1"/>
    <w:rsid w:val="007B0D51"/>
    <w:rsid w:val="007B0E18"/>
    <w:rsid w:val="007B2273"/>
    <w:rsid w:val="007B2A4F"/>
    <w:rsid w:val="007B33D3"/>
    <w:rsid w:val="007B3B8C"/>
    <w:rsid w:val="007B4FE7"/>
    <w:rsid w:val="007B5718"/>
    <w:rsid w:val="007B6F9B"/>
    <w:rsid w:val="007B764C"/>
    <w:rsid w:val="007C111F"/>
    <w:rsid w:val="007C38CF"/>
    <w:rsid w:val="007C44AD"/>
    <w:rsid w:val="007C4D07"/>
    <w:rsid w:val="007C5046"/>
    <w:rsid w:val="007C5303"/>
    <w:rsid w:val="007C5725"/>
    <w:rsid w:val="007C69AD"/>
    <w:rsid w:val="007D0960"/>
    <w:rsid w:val="007D1562"/>
    <w:rsid w:val="007D17A7"/>
    <w:rsid w:val="007D17D7"/>
    <w:rsid w:val="007D4877"/>
    <w:rsid w:val="007D48D8"/>
    <w:rsid w:val="007D4DEA"/>
    <w:rsid w:val="007D5453"/>
    <w:rsid w:val="007D7E90"/>
    <w:rsid w:val="007E08DF"/>
    <w:rsid w:val="007E0977"/>
    <w:rsid w:val="007E7894"/>
    <w:rsid w:val="007F02FF"/>
    <w:rsid w:val="007F04BD"/>
    <w:rsid w:val="007F12E3"/>
    <w:rsid w:val="007F5015"/>
    <w:rsid w:val="007F5393"/>
    <w:rsid w:val="007F62B1"/>
    <w:rsid w:val="007F6548"/>
    <w:rsid w:val="007F6FE1"/>
    <w:rsid w:val="0080092D"/>
    <w:rsid w:val="00801171"/>
    <w:rsid w:val="008011BA"/>
    <w:rsid w:val="00802637"/>
    <w:rsid w:val="0080378C"/>
    <w:rsid w:val="00804009"/>
    <w:rsid w:val="00804A20"/>
    <w:rsid w:val="00804AD5"/>
    <w:rsid w:val="008056FE"/>
    <w:rsid w:val="0080573A"/>
    <w:rsid w:val="00805DF3"/>
    <w:rsid w:val="0080623D"/>
    <w:rsid w:val="008068EF"/>
    <w:rsid w:val="00806A16"/>
    <w:rsid w:val="00807FA7"/>
    <w:rsid w:val="00810A21"/>
    <w:rsid w:val="00811995"/>
    <w:rsid w:val="00813DDA"/>
    <w:rsid w:val="00814E71"/>
    <w:rsid w:val="00815240"/>
    <w:rsid w:val="00816DBF"/>
    <w:rsid w:val="0082035F"/>
    <w:rsid w:val="00824A65"/>
    <w:rsid w:val="00827062"/>
    <w:rsid w:val="00827EF5"/>
    <w:rsid w:val="00831679"/>
    <w:rsid w:val="00832EEE"/>
    <w:rsid w:val="008332D7"/>
    <w:rsid w:val="00833656"/>
    <w:rsid w:val="00833EE2"/>
    <w:rsid w:val="0083407F"/>
    <w:rsid w:val="00834784"/>
    <w:rsid w:val="00834A18"/>
    <w:rsid w:val="00836A2F"/>
    <w:rsid w:val="00840B16"/>
    <w:rsid w:val="00840C4D"/>
    <w:rsid w:val="00842E72"/>
    <w:rsid w:val="00843335"/>
    <w:rsid w:val="008447D2"/>
    <w:rsid w:val="008464AD"/>
    <w:rsid w:val="00847600"/>
    <w:rsid w:val="00847BB7"/>
    <w:rsid w:val="00847FD0"/>
    <w:rsid w:val="00850C12"/>
    <w:rsid w:val="008510BC"/>
    <w:rsid w:val="0085185A"/>
    <w:rsid w:val="00853F29"/>
    <w:rsid w:val="00854B3A"/>
    <w:rsid w:val="00855828"/>
    <w:rsid w:val="00855EB7"/>
    <w:rsid w:val="00856872"/>
    <w:rsid w:val="0085754A"/>
    <w:rsid w:val="00857A4C"/>
    <w:rsid w:val="00857E81"/>
    <w:rsid w:val="00857EC1"/>
    <w:rsid w:val="00860313"/>
    <w:rsid w:val="00860789"/>
    <w:rsid w:val="00862579"/>
    <w:rsid w:val="00865B27"/>
    <w:rsid w:val="00870C38"/>
    <w:rsid w:val="00872EB2"/>
    <w:rsid w:val="008756E3"/>
    <w:rsid w:val="00876AF1"/>
    <w:rsid w:val="00880532"/>
    <w:rsid w:val="00880F54"/>
    <w:rsid w:val="00885E9D"/>
    <w:rsid w:val="008868F7"/>
    <w:rsid w:val="00890C07"/>
    <w:rsid w:val="008912A1"/>
    <w:rsid w:val="00893A79"/>
    <w:rsid w:val="008942F3"/>
    <w:rsid w:val="00895CC1"/>
    <w:rsid w:val="0089628B"/>
    <w:rsid w:val="00896ACC"/>
    <w:rsid w:val="008972C6"/>
    <w:rsid w:val="008A1B6C"/>
    <w:rsid w:val="008A3B7E"/>
    <w:rsid w:val="008A7E67"/>
    <w:rsid w:val="008B1938"/>
    <w:rsid w:val="008B1CD2"/>
    <w:rsid w:val="008B2572"/>
    <w:rsid w:val="008B563D"/>
    <w:rsid w:val="008B6BF1"/>
    <w:rsid w:val="008B6EC1"/>
    <w:rsid w:val="008B752C"/>
    <w:rsid w:val="008C0339"/>
    <w:rsid w:val="008C1342"/>
    <w:rsid w:val="008C1C79"/>
    <w:rsid w:val="008C32D9"/>
    <w:rsid w:val="008C5453"/>
    <w:rsid w:val="008C7B0C"/>
    <w:rsid w:val="008D0FC2"/>
    <w:rsid w:val="008D1959"/>
    <w:rsid w:val="008D1B31"/>
    <w:rsid w:val="008D203F"/>
    <w:rsid w:val="008D3F54"/>
    <w:rsid w:val="008E11E9"/>
    <w:rsid w:val="008E2095"/>
    <w:rsid w:val="008E2CA8"/>
    <w:rsid w:val="008E3241"/>
    <w:rsid w:val="008E3247"/>
    <w:rsid w:val="008E3452"/>
    <w:rsid w:val="008E4387"/>
    <w:rsid w:val="008E568C"/>
    <w:rsid w:val="008E7597"/>
    <w:rsid w:val="008E7740"/>
    <w:rsid w:val="008E774C"/>
    <w:rsid w:val="008E7F71"/>
    <w:rsid w:val="008F1AA9"/>
    <w:rsid w:val="008F31BB"/>
    <w:rsid w:val="008F4823"/>
    <w:rsid w:val="008F50DB"/>
    <w:rsid w:val="0090079C"/>
    <w:rsid w:val="009026EB"/>
    <w:rsid w:val="00903C47"/>
    <w:rsid w:val="00906F27"/>
    <w:rsid w:val="00907D76"/>
    <w:rsid w:val="009116EF"/>
    <w:rsid w:val="00912422"/>
    <w:rsid w:val="0091283C"/>
    <w:rsid w:val="00913321"/>
    <w:rsid w:val="009141CC"/>
    <w:rsid w:val="009145B7"/>
    <w:rsid w:val="0091655D"/>
    <w:rsid w:val="0091701C"/>
    <w:rsid w:val="009210C6"/>
    <w:rsid w:val="00921644"/>
    <w:rsid w:val="0092360F"/>
    <w:rsid w:val="00923942"/>
    <w:rsid w:val="00925037"/>
    <w:rsid w:val="00925F3A"/>
    <w:rsid w:val="00926C09"/>
    <w:rsid w:val="00927736"/>
    <w:rsid w:val="00927D25"/>
    <w:rsid w:val="00930C32"/>
    <w:rsid w:val="009317CA"/>
    <w:rsid w:val="009363BB"/>
    <w:rsid w:val="00936534"/>
    <w:rsid w:val="009372E4"/>
    <w:rsid w:val="00941518"/>
    <w:rsid w:val="009509B9"/>
    <w:rsid w:val="0095133D"/>
    <w:rsid w:val="00951436"/>
    <w:rsid w:val="009533C5"/>
    <w:rsid w:val="009538C7"/>
    <w:rsid w:val="00954BA8"/>
    <w:rsid w:val="00955614"/>
    <w:rsid w:val="0095599D"/>
    <w:rsid w:val="00962526"/>
    <w:rsid w:val="00962B1D"/>
    <w:rsid w:val="00963514"/>
    <w:rsid w:val="00965712"/>
    <w:rsid w:val="00965DC8"/>
    <w:rsid w:val="0096694E"/>
    <w:rsid w:val="009673FB"/>
    <w:rsid w:val="00967C4E"/>
    <w:rsid w:val="0097062E"/>
    <w:rsid w:val="0097077B"/>
    <w:rsid w:val="00970AB0"/>
    <w:rsid w:val="0097262A"/>
    <w:rsid w:val="00973325"/>
    <w:rsid w:val="00973968"/>
    <w:rsid w:val="00974599"/>
    <w:rsid w:val="00976A73"/>
    <w:rsid w:val="00976F11"/>
    <w:rsid w:val="00977D16"/>
    <w:rsid w:val="00980C47"/>
    <w:rsid w:val="00980FD0"/>
    <w:rsid w:val="0098145A"/>
    <w:rsid w:val="009816C6"/>
    <w:rsid w:val="00981DA6"/>
    <w:rsid w:val="00982B8F"/>
    <w:rsid w:val="0098357E"/>
    <w:rsid w:val="00983F01"/>
    <w:rsid w:val="009846BE"/>
    <w:rsid w:val="00985E7F"/>
    <w:rsid w:val="00987D52"/>
    <w:rsid w:val="00990122"/>
    <w:rsid w:val="00992019"/>
    <w:rsid w:val="00994164"/>
    <w:rsid w:val="00995040"/>
    <w:rsid w:val="009950C3"/>
    <w:rsid w:val="009952AE"/>
    <w:rsid w:val="009962AA"/>
    <w:rsid w:val="009979EC"/>
    <w:rsid w:val="009A005D"/>
    <w:rsid w:val="009A0291"/>
    <w:rsid w:val="009A07D3"/>
    <w:rsid w:val="009A170C"/>
    <w:rsid w:val="009A195C"/>
    <w:rsid w:val="009A2D07"/>
    <w:rsid w:val="009A44BF"/>
    <w:rsid w:val="009A5068"/>
    <w:rsid w:val="009A64AF"/>
    <w:rsid w:val="009A6F0B"/>
    <w:rsid w:val="009B090A"/>
    <w:rsid w:val="009B16F1"/>
    <w:rsid w:val="009B4724"/>
    <w:rsid w:val="009B4DD7"/>
    <w:rsid w:val="009B4E98"/>
    <w:rsid w:val="009B5668"/>
    <w:rsid w:val="009B7119"/>
    <w:rsid w:val="009C064A"/>
    <w:rsid w:val="009C0CBA"/>
    <w:rsid w:val="009C1347"/>
    <w:rsid w:val="009C46CC"/>
    <w:rsid w:val="009C6193"/>
    <w:rsid w:val="009C6EA1"/>
    <w:rsid w:val="009D04E3"/>
    <w:rsid w:val="009D148B"/>
    <w:rsid w:val="009D3D9E"/>
    <w:rsid w:val="009D56BC"/>
    <w:rsid w:val="009D5F06"/>
    <w:rsid w:val="009E250A"/>
    <w:rsid w:val="009E26EF"/>
    <w:rsid w:val="009E277D"/>
    <w:rsid w:val="009E2859"/>
    <w:rsid w:val="009E4496"/>
    <w:rsid w:val="009E5002"/>
    <w:rsid w:val="009E54D9"/>
    <w:rsid w:val="009E62EF"/>
    <w:rsid w:val="009E75F6"/>
    <w:rsid w:val="009E7659"/>
    <w:rsid w:val="009F3C7F"/>
    <w:rsid w:val="009F5E75"/>
    <w:rsid w:val="009F6954"/>
    <w:rsid w:val="009F7259"/>
    <w:rsid w:val="00A0311B"/>
    <w:rsid w:val="00A0321A"/>
    <w:rsid w:val="00A0694F"/>
    <w:rsid w:val="00A12B25"/>
    <w:rsid w:val="00A1498F"/>
    <w:rsid w:val="00A153FC"/>
    <w:rsid w:val="00A168DB"/>
    <w:rsid w:val="00A2057B"/>
    <w:rsid w:val="00A20A9D"/>
    <w:rsid w:val="00A258EA"/>
    <w:rsid w:val="00A3095E"/>
    <w:rsid w:val="00A30AEA"/>
    <w:rsid w:val="00A3128A"/>
    <w:rsid w:val="00A3235C"/>
    <w:rsid w:val="00A32FB1"/>
    <w:rsid w:val="00A33A56"/>
    <w:rsid w:val="00A33CF5"/>
    <w:rsid w:val="00A345A3"/>
    <w:rsid w:val="00A35E8B"/>
    <w:rsid w:val="00A35F25"/>
    <w:rsid w:val="00A37064"/>
    <w:rsid w:val="00A40AD6"/>
    <w:rsid w:val="00A4143E"/>
    <w:rsid w:val="00A42100"/>
    <w:rsid w:val="00A44E2C"/>
    <w:rsid w:val="00A5041A"/>
    <w:rsid w:val="00A533A9"/>
    <w:rsid w:val="00A53D63"/>
    <w:rsid w:val="00A54C37"/>
    <w:rsid w:val="00A562F0"/>
    <w:rsid w:val="00A56DEF"/>
    <w:rsid w:val="00A5777A"/>
    <w:rsid w:val="00A577C2"/>
    <w:rsid w:val="00A62A20"/>
    <w:rsid w:val="00A64803"/>
    <w:rsid w:val="00A648BB"/>
    <w:rsid w:val="00A65695"/>
    <w:rsid w:val="00A65EAE"/>
    <w:rsid w:val="00A67730"/>
    <w:rsid w:val="00A73648"/>
    <w:rsid w:val="00A75798"/>
    <w:rsid w:val="00A801F3"/>
    <w:rsid w:val="00A80466"/>
    <w:rsid w:val="00A81140"/>
    <w:rsid w:val="00A818F1"/>
    <w:rsid w:val="00A81CA7"/>
    <w:rsid w:val="00A82567"/>
    <w:rsid w:val="00A831B6"/>
    <w:rsid w:val="00A84F1A"/>
    <w:rsid w:val="00A85BF8"/>
    <w:rsid w:val="00A85D4E"/>
    <w:rsid w:val="00A85F9F"/>
    <w:rsid w:val="00A86F85"/>
    <w:rsid w:val="00A93F2B"/>
    <w:rsid w:val="00A94685"/>
    <w:rsid w:val="00A959A2"/>
    <w:rsid w:val="00A95BA4"/>
    <w:rsid w:val="00A96631"/>
    <w:rsid w:val="00A97841"/>
    <w:rsid w:val="00AA00BE"/>
    <w:rsid w:val="00AA21C9"/>
    <w:rsid w:val="00AA2632"/>
    <w:rsid w:val="00AA2684"/>
    <w:rsid w:val="00AA2769"/>
    <w:rsid w:val="00AA301D"/>
    <w:rsid w:val="00AA3D41"/>
    <w:rsid w:val="00AB0813"/>
    <w:rsid w:val="00AB34BC"/>
    <w:rsid w:val="00AB39DB"/>
    <w:rsid w:val="00AB3C83"/>
    <w:rsid w:val="00AB6906"/>
    <w:rsid w:val="00AB6C9C"/>
    <w:rsid w:val="00AB6D70"/>
    <w:rsid w:val="00AC0410"/>
    <w:rsid w:val="00AC1F9F"/>
    <w:rsid w:val="00AC225A"/>
    <w:rsid w:val="00AC2C71"/>
    <w:rsid w:val="00AC3BA1"/>
    <w:rsid w:val="00AC4683"/>
    <w:rsid w:val="00AC4D44"/>
    <w:rsid w:val="00AC62E1"/>
    <w:rsid w:val="00AC79F7"/>
    <w:rsid w:val="00AC7DE9"/>
    <w:rsid w:val="00AD063D"/>
    <w:rsid w:val="00AD1AB1"/>
    <w:rsid w:val="00AD1F59"/>
    <w:rsid w:val="00AD32A8"/>
    <w:rsid w:val="00AD368B"/>
    <w:rsid w:val="00AD3AFF"/>
    <w:rsid w:val="00AD48FA"/>
    <w:rsid w:val="00AD5B63"/>
    <w:rsid w:val="00AD6B8D"/>
    <w:rsid w:val="00AE119D"/>
    <w:rsid w:val="00AE20AF"/>
    <w:rsid w:val="00AE2596"/>
    <w:rsid w:val="00AE7F68"/>
    <w:rsid w:val="00AF075F"/>
    <w:rsid w:val="00AF1312"/>
    <w:rsid w:val="00AF1DB6"/>
    <w:rsid w:val="00AF1E8E"/>
    <w:rsid w:val="00AF200C"/>
    <w:rsid w:val="00AF2110"/>
    <w:rsid w:val="00AF4F66"/>
    <w:rsid w:val="00B0281B"/>
    <w:rsid w:val="00B03E78"/>
    <w:rsid w:val="00B056C4"/>
    <w:rsid w:val="00B06BF8"/>
    <w:rsid w:val="00B1063B"/>
    <w:rsid w:val="00B110D3"/>
    <w:rsid w:val="00B1158C"/>
    <w:rsid w:val="00B119C7"/>
    <w:rsid w:val="00B13A11"/>
    <w:rsid w:val="00B14B57"/>
    <w:rsid w:val="00B15F50"/>
    <w:rsid w:val="00B16ADF"/>
    <w:rsid w:val="00B17D59"/>
    <w:rsid w:val="00B206D7"/>
    <w:rsid w:val="00B22313"/>
    <w:rsid w:val="00B23F67"/>
    <w:rsid w:val="00B26923"/>
    <w:rsid w:val="00B27D0E"/>
    <w:rsid w:val="00B27EE5"/>
    <w:rsid w:val="00B27FD4"/>
    <w:rsid w:val="00B313C3"/>
    <w:rsid w:val="00B31B89"/>
    <w:rsid w:val="00B32172"/>
    <w:rsid w:val="00B32A4C"/>
    <w:rsid w:val="00B3314E"/>
    <w:rsid w:val="00B34684"/>
    <w:rsid w:val="00B3687F"/>
    <w:rsid w:val="00B373ED"/>
    <w:rsid w:val="00B37B29"/>
    <w:rsid w:val="00B40E57"/>
    <w:rsid w:val="00B41664"/>
    <w:rsid w:val="00B41EDE"/>
    <w:rsid w:val="00B4243F"/>
    <w:rsid w:val="00B44075"/>
    <w:rsid w:val="00B4421C"/>
    <w:rsid w:val="00B44392"/>
    <w:rsid w:val="00B44899"/>
    <w:rsid w:val="00B44D98"/>
    <w:rsid w:val="00B44F6F"/>
    <w:rsid w:val="00B453BB"/>
    <w:rsid w:val="00B463BF"/>
    <w:rsid w:val="00B472D8"/>
    <w:rsid w:val="00B4739B"/>
    <w:rsid w:val="00B47F0A"/>
    <w:rsid w:val="00B50726"/>
    <w:rsid w:val="00B52752"/>
    <w:rsid w:val="00B52805"/>
    <w:rsid w:val="00B53394"/>
    <w:rsid w:val="00B5468C"/>
    <w:rsid w:val="00B56603"/>
    <w:rsid w:val="00B57933"/>
    <w:rsid w:val="00B57A4C"/>
    <w:rsid w:val="00B57D93"/>
    <w:rsid w:val="00B61175"/>
    <w:rsid w:val="00B62B2A"/>
    <w:rsid w:val="00B646C0"/>
    <w:rsid w:val="00B66240"/>
    <w:rsid w:val="00B67FA8"/>
    <w:rsid w:val="00B7051A"/>
    <w:rsid w:val="00B73967"/>
    <w:rsid w:val="00B743A0"/>
    <w:rsid w:val="00B74BD0"/>
    <w:rsid w:val="00B75868"/>
    <w:rsid w:val="00B758DF"/>
    <w:rsid w:val="00B76419"/>
    <w:rsid w:val="00B77871"/>
    <w:rsid w:val="00B80CF5"/>
    <w:rsid w:val="00B80FF6"/>
    <w:rsid w:val="00B81554"/>
    <w:rsid w:val="00B83AC8"/>
    <w:rsid w:val="00B849A9"/>
    <w:rsid w:val="00B851C6"/>
    <w:rsid w:val="00B851F4"/>
    <w:rsid w:val="00B857CF"/>
    <w:rsid w:val="00B85925"/>
    <w:rsid w:val="00B85F5D"/>
    <w:rsid w:val="00B86CC4"/>
    <w:rsid w:val="00B87CEB"/>
    <w:rsid w:val="00B91952"/>
    <w:rsid w:val="00B91C02"/>
    <w:rsid w:val="00B9292B"/>
    <w:rsid w:val="00B9544C"/>
    <w:rsid w:val="00B955CE"/>
    <w:rsid w:val="00BA0D23"/>
    <w:rsid w:val="00BA0E1A"/>
    <w:rsid w:val="00BA1451"/>
    <w:rsid w:val="00BA16F1"/>
    <w:rsid w:val="00BA1F17"/>
    <w:rsid w:val="00BA212E"/>
    <w:rsid w:val="00BA2CB2"/>
    <w:rsid w:val="00BA357B"/>
    <w:rsid w:val="00BA559F"/>
    <w:rsid w:val="00BA5B52"/>
    <w:rsid w:val="00BA6408"/>
    <w:rsid w:val="00BA66F4"/>
    <w:rsid w:val="00BB01E4"/>
    <w:rsid w:val="00BB0249"/>
    <w:rsid w:val="00BB2CB8"/>
    <w:rsid w:val="00BB322A"/>
    <w:rsid w:val="00BB335B"/>
    <w:rsid w:val="00BB3C6B"/>
    <w:rsid w:val="00BB41C5"/>
    <w:rsid w:val="00BB4382"/>
    <w:rsid w:val="00BB4A25"/>
    <w:rsid w:val="00BB4BC1"/>
    <w:rsid w:val="00BB5063"/>
    <w:rsid w:val="00BB528E"/>
    <w:rsid w:val="00BB661F"/>
    <w:rsid w:val="00BB7426"/>
    <w:rsid w:val="00BB772E"/>
    <w:rsid w:val="00BC1482"/>
    <w:rsid w:val="00BC3739"/>
    <w:rsid w:val="00BC3A22"/>
    <w:rsid w:val="00BC4237"/>
    <w:rsid w:val="00BC4C8A"/>
    <w:rsid w:val="00BC6012"/>
    <w:rsid w:val="00BC6978"/>
    <w:rsid w:val="00BC72BA"/>
    <w:rsid w:val="00BC7756"/>
    <w:rsid w:val="00BD0F23"/>
    <w:rsid w:val="00BD6635"/>
    <w:rsid w:val="00BD6ABE"/>
    <w:rsid w:val="00BD7BDB"/>
    <w:rsid w:val="00BE016C"/>
    <w:rsid w:val="00BE0C38"/>
    <w:rsid w:val="00BE2F12"/>
    <w:rsid w:val="00BE3DC3"/>
    <w:rsid w:val="00BE4FF3"/>
    <w:rsid w:val="00BE5D2D"/>
    <w:rsid w:val="00BE688C"/>
    <w:rsid w:val="00BE776E"/>
    <w:rsid w:val="00BF065C"/>
    <w:rsid w:val="00BF1B7F"/>
    <w:rsid w:val="00BF2493"/>
    <w:rsid w:val="00BF4533"/>
    <w:rsid w:val="00BF493D"/>
    <w:rsid w:val="00BF6642"/>
    <w:rsid w:val="00BF67F6"/>
    <w:rsid w:val="00BF7268"/>
    <w:rsid w:val="00BF7819"/>
    <w:rsid w:val="00C00E16"/>
    <w:rsid w:val="00C03762"/>
    <w:rsid w:val="00C03AFE"/>
    <w:rsid w:val="00C03EBC"/>
    <w:rsid w:val="00C064AD"/>
    <w:rsid w:val="00C06DB2"/>
    <w:rsid w:val="00C07A32"/>
    <w:rsid w:val="00C108E2"/>
    <w:rsid w:val="00C11304"/>
    <w:rsid w:val="00C122AF"/>
    <w:rsid w:val="00C12A97"/>
    <w:rsid w:val="00C13F5E"/>
    <w:rsid w:val="00C15A40"/>
    <w:rsid w:val="00C16417"/>
    <w:rsid w:val="00C1688F"/>
    <w:rsid w:val="00C200E7"/>
    <w:rsid w:val="00C228EF"/>
    <w:rsid w:val="00C234E9"/>
    <w:rsid w:val="00C24DB2"/>
    <w:rsid w:val="00C25B19"/>
    <w:rsid w:val="00C260B0"/>
    <w:rsid w:val="00C33C44"/>
    <w:rsid w:val="00C33C61"/>
    <w:rsid w:val="00C34E8B"/>
    <w:rsid w:val="00C3505A"/>
    <w:rsid w:val="00C36612"/>
    <w:rsid w:val="00C368CB"/>
    <w:rsid w:val="00C37BDA"/>
    <w:rsid w:val="00C403CB"/>
    <w:rsid w:val="00C43744"/>
    <w:rsid w:val="00C45192"/>
    <w:rsid w:val="00C45A7F"/>
    <w:rsid w:val="00C471A1"/>
    <w:rsid w:val="00C506E1"/>
    <w:rsid w:val="00C50F46"/>
    <w:rsid w:val="00C5466F"/>
    <w:rsid w:val="00C55B00"/>
    <w:rsid w:val="00C60451"/>
    <w:rsid w:val="00C6137C"/>
    <w:rsid w:val="00C62504"/>
    <w:rsid w:val="00C62AE8"/>
    <w:rsid w:val="00C62B25"/>
    <w:rsid w:val="00C63909"/>
    <w:rsid w:val="00C63E1A"/>
    <w:rsid w:val="00C64EA0"/>
    <w:rsid w:val="00C65BDB"/>
    <w:rsid w:val="00C702E8"/>
    <w:rsid w:val="00C7230E"/>
    <w:rsid w:val="00C72368"/>
    <w:rsid w:val="00C72403"/>
    <w:rsid w:val="00C727E3"/>
    <w:rsid w:val="00C7286E"/>
    <w:rsid w:val="00C76F98"/>
    <w:rsid w:val="00C7741F"/>
    <w:rsid w:val="00C7784F"/>
    <w:rsid w:val="00C80354"/>
    <w:rsid w:val="00C80B70"/>
    <w:rsid w:val="00C81540"/>
    <w:rsid w:val="00C83349"/>
    <w:rsid w:val="00C83359"/>
    <w:rsid w:val="00C8386F"/>
    <w:rsid w:val="00C847DB"/>
    <w:rsid w:val="00C86F27"/>
    <w:rsid w:val="00C876C6"/>
    <w:rsid w:val="00C92497"/>
    <w:rsid w:val="00C93813"/>
    <w:rsid w:val="00C949CF"/>
    <w:rsid w:val="00C950DC"/>
    <w:rsid w:val="00C9677E"/>
    <w:rsid w:val="00C96CF9"/>
    <w:rsid w:val="00C96E91"/>
    <w:rsid w:val="00CA0625"/>
    <w:rsid w:val="00CA22DB"/>
    <w:rsid w:val="00CA2DD5"/>
    <w:rsid w:val="00CA3F9E"/>
    <w:rsid w:val="00CA49FD"/>
    <w:rsid w:val="00CA513A"/>
    <w:rsid w:val="00CA6290"/>
    <w:rsid w:val="00CA7217"/>
    <w:rsid w:val="00CB20EE"/>
    <w:rsid w:val="00CB2467"/>
    <w:rsid w:val="00CB2892"/>
    <w:rsid w:val="00CB345D"/>
    <w:rsid w:val="00CB3F13"/>
    <w:rsid w:val="00CB5BCB"/>
    <w:rsid w:val="00CC12A8"/>
    <w:rsid w:val="00CC187F"/>
    <w:rsid w:val="00CC2BBD"/>
    <w:rsid w:val="00CC2DBB"/>
    <w:rsid w:val="00CC3396"/>
    <w:rsid w:val="00CC3F04"/>
    <w:rsid w:val="00CD045F"/>
    <w:rsid w:val="00CD085D"/>
    <w:rsid w:val="00CD11B8"/>
    <w:rsid w:val="00CD21EA"/>
    <w:rsid w:val="00CD490E"/>
    <w:rsid w:val="00CD4CCD"/>
    <w:rsid w:val="00CD4E0F"/>
    <w:rsid w:val="00CE0FC8"/>
    <w:rsid w:val="00CE38D7"/>
    <w:rsid w:val="00CE5BB7"/>
    <w:rsid w:val="00CF0412"/>
    <w:rsid w:val="00CF1BD4"/>
    <w:rsid w:val="00CF35AA"/>
    <w:rsid w:val="00CF4284"/>
    <w:rsid w:val="00CF4518"/>
    <w:rsid w:val="00CF5805"/>
    <w:rsid w:val="00CF6AE7"/>
    <w:rsid w:val="00CF7B69"/>
    <w:rsid w:val="00D02F85"/>
    <w:rsid w:val="00D03F87"/>
    <w:rsid w:val="00D04C32"/>
    <w:rsid w:val="00D107F1"/>
    <w:rsid w:val="00D15602"/>
    <w:rsid w:val="00D16556"/>
    <w:rsid w:val="00D17FA1"/>
    <w:rsid w:val="00D21848"/>
    <w:rsid w:val="00D22A73"/>
    <w:rsid w:val="00D25043"/>
    <w:rsid w:val="00D26ABD"/>
    <w:rsid w:val="00D307DE"/>
    <w:rsid w:val="00D30E9F"/>
    <w:rsid w:val="00D31AB5"/>
    <w:rsid w:val="00D3200A"/>
    <w:rsid w:val="00D32E0C"/>
    <w:rsid w:val="00D33DD5"/>
    <w:rsid w:val="00D34917"/>
    <w:rsid w:val="00D35F21"/>
    <w:rsid w:val="00D37B32"/>
    <w:rsid w:val="00D37CEF"/>
    <w:rsid w:val="00D37FE6"/>
    <w:rsid w:val="00D400D4"/>
    <w:rsid w:val="00D416FE"/>
    <w:rsid w:val="00D437A9"/>
    <w:rsid w:val="00D45D8E"/>
    <w:rsid w:val="00D462F4"/>
    <w:rsid w:val="00D46441"/>
    <w:rsid w:val="00D46F20"/>
    <w:rsid w:val="00D507B7"/>
    <w:rsid w:val="00D50B2D"/>
    <w:rsid w:val="00D51CFB"/>
    <w:rsid w:val="00D52B9D"/>
    <w:rsid w:val="00D52EDF"/>
    <w:rsid w:val="00D53795"/>
    <w:rsid w:val="00D54DD3"/>
    <w:rsid w:val="00D55080"/>
    <w:rsid w:val="00D56FF7"/>
    <w:rsid w:val="00D57529"/>
    <w:rsid w:val="00D611C9"/>
    <w:rsid w:val="00D6284D"/>
    <w:rsid w:val="00D63665"/>
    <w:rsid w:val="00D6466F"/>
    <w:rsid w:val="00D646F6"/>
    <w:rsid w:val="00D65329"/>
    <w:rsid w:val="00D65F04"/>
    <w:rsid w:val="00D67A7C"/>
    <w:rsid w:val="00D702FB"/>
    <w:rsid w:val="00D72492"/>
    <w:rsid w:val="00D73C54"/>
    <w:rsid w:val="00D76B52"/>
    <w:rsid w:val="00D76F90"/>
    <w:rsid w:val="00D80129"/>
    <w:rsid w:val="00D810EB"/>
    <w:rsid w:val="00D815BF"/>
    <w:rsid w:val="00D86553"/>
    <w:rsid w:val="00D90C14"/>
    <w:rsid w:val="00D93B1A"/>
    <w:rsid w:val="00D9488B"/>
    <w:rsid w:val="00D94B12"/>
    <w:rsid w:val="00D976FA"/>
    <w:rsid w:val="00D9777A"/>
    <w:rsid w:val="00DA233C"/>
    <w:rsid w:val="00DA36DC"/>
    <w:rsid w:val="00DA3D8A"/>
    <w:rsid w:val="00DA6B5D"/>
    <w:rsid w:val="00DA79BA"/>
    <w:rsid w:val="00DB02A8"/>
    <w:rsid w:val="00DB0F95"/>
    <w:rsid w:val="00DB10BE"/>
    <w:rsid w:val="00DB1713"/>
    <w:rsid w:val="00DB1A36"/>
    <w:rsid w:val="00DB31E7"/>
    <w:rsid w:val="00DB5DBA"/>
    <w:rsid w:val="00DB608D"/>
    <w:rsid w:val="00DB6826"/>
    <w:rsid w:val="00DC0984"/>
    <w:rsid w:val="00DC0B3B"/>
    <w:rsid w:val="00DC0D84"/>
    <w:rsid w:val="00DC1E4D"/>
    <w:rsid w:val="00DC2380"/>
    <w:rsid w:val="00DC32D1"/>
    <w:rsid w:val="00DC3838"/>
    <w:rsid w:val="00DC57D1"/>
    <w:rsid w:val="00DC5932"/>
    <w:rsid w:val="00DC6F49"/>
    <w:rsid w:val="00DC6FE2"/>
    <w:rsid w:val="00DC7E1E"/>
    <w:rsid w:val="00DD0282"/>
    <w:rsid w:val="00DD02FD"/>
    <w:rsid w:val="00DD05C2"/>
    <w:rsid w:val="00DD1185"/>
    <w:rsid w:val="00DD1AE2"/>
    <w:rsid w:val="00DD284E"/>
    <w:rsid w:val="00DD309E"/>
    <w:rsid w:val="00DD3216"/>
    <w:rsid w:val="00DD3523"/>
    <w:rsid w:val="00DD3773"/>
    <w:rsid w:val="00DD40A1"/>
    <w:rsid w:val="00DD45B1"/>
    <w:rsid w:val="00DD47D4"/>
    <w:rsid w:val="00DD7538"/>
    <w:rsid w:val="00DD7A41"/>
    <w:rsid w:val="00DE2944"/>
    <w:rsid w:val="00DE2B63"/>
    <w:rsid w:val="00DE451E"/>
    <w:rsid w:val="00DE4526"/>
    <w:rsid w:val="00DE5182"/>
    <w:rsid w:val="00DE7678"/>
    <w:rsid w:val="00DF08EF"/>
    <w:rsid w:val="00DF22E1"/>
    <w:rsid w:val="00DF46A7"/>
    <w:rsid w:val="00DF490F"/>
    <w:rsid w:val="00E016D1"/>
    <w:rsid w:val="00E01B25"/>
    <w:rsid w:val="00E02838"/>
    <w:rsid w:val="00E042C8"/>
    <w:rsid w:val="00E04991"/>
    <w:rsid w:val="00E05E87"/>
    <w:rsid w:val="00E073F9"/>
    <w:rsid w:val="00E10FB2"/>
    <w:rsid w:val="00E12924"/>
    <w:rsid w:val="00E1478D"/>
    <w:rsid w:val="00E17520"/>
    <w:rsid w:val="00E201BE"/>
    <w:rsid w:val="00E20B5F"/>
    <w:rsid w:val="00E21874"/>
    <w:rsid w:val="00E21B15"/>
    <w:rsid w:val="00E2279C"/>
    <w:rsid w:val="00E25020"/>
    <w:rsid w:val="00E317AC"/>
    <w:rsid w:val="00E32B8B"/>
    <w:rsid w:val="00E32FFB"/>
    <w:rsid w:val="00E34A1D"/>
    <w:rsid w:val="00E3593B"/>
    <w:rsid w:val="00E36776"/>
    <w:rsid w:val="00E375C3"/>
    <w:rsid w:val="00E41B1B"/>
    <w:rsid w:val="00E4242B"/>
    <w:rsid w:val="00E431D4"/>
    <w:rsid w:val="00E436B7"/>
    <w:rsid w:val="00E43B74"/>
    <w:rsid w:val="00E44E19"/>
    <w:rsid w:val="00E47EB5"/>
    <w:rsid w:val="00E51281"/>
    <w:rsid w:val="00E5166B"/>
    <w:rsid w:val="00E51F8C"/>
    <w:rsid w:val="00E5335D"/>
    <w:rsid w:val="00E6048A"/>
    <w:rsid w:val="00E638E8"/>
    <w:rsid w:val="00E66387"/>
    <w:rsid w:val="00E7217C"/>
    <w:rsid w:val="00E72273"/>
    <w:rsid w:val="00E7328C"/>
    <w:rsid w:val="00E7335E"/>
    <w:rsid w:val="00E747A8"/>
    <w:rsid w:val="00E74BFC"/>
    <w:rsid w:val="00E752A7"/>
    <w:rsid w:val="00E75495"/>
    <w:rsid w:val="00E7578D"/>
    <w:rsid w:val="00E7642D"/>
    <w:rsid w:val="00E76CF5"/>
    <w:rsid w:val="00E820A6"/>
    <w:rsid w:val="00E8302F"/>
    <w:rsid w:val="00E872A7"/>
    <w:rsid w:val="00E87751"/>
    <w:rsid w:val="00E923C6"/>
    <w:rsid w:val="00E9558A"/>
    <w:rsid w:val="00E95C5B"/>
    <w:rsid w:val="00E960A0"/>
    <w:rsid w:val="00EA15E3"/>
    <w:rsid w:val="00EA1627"/>
    <w:rsid w:val="00EA1760"/>
    <w:rsid w:val="00EA1C7E"/>
    <w:rsid w:val="00EA684A"/>
    <w:rsid w:val="00EA6D0E"/>
    <w:rsid w:val="00EA7F17"/>
    <w:rsid w:val="00EB04C2"/>
    <w:rsid w:val="00EB2A4E"/>
    <w:rsid w:val="00EB3259"/>
    <w:rsid w:val="00EB379B"/>
    <w:rsid w:val="00EB3BC2"/>
    <w:rsid w:val="00EB3FFC"/>
    <w:rsid w:val="00EB468C"/>
    <w:rsid w:val="00EB4E67"/>
    <w:rsid w:val="00EB545F"/>
    <w:rsid w:val="00EB58EB"/>
    <w:rsid w:val="00EB5B0B"/>
    <w:rsid w:val="00EB6B5A"/>
    <w:rsid w:val="00EB7091"/>
    <w:rsid w:val="00EC0752"/>
    <w:rsid w:val="00EC0BA5"/>
    <w:rsid w:val="00EC5BD0"/>
    <w:rsid w:val="00EC7987"/>
    <w:rsid w:val="00ED0BCC"/>
    <w:rsid w:val="00ED0D03"/>
    <w:rsid w:val="00ED31BD"/>
    <w:rsid w:val="00ED496F"/>
    <w:rsid w:val="00ED5E6E"/>
    <w:rsid w:val="00ED5E82"/>
    <w:rsid w:val="00ED6064"/>
    <w:rsid w:val="00ED6931"/>
    <w:rsid w:val="00ED755C"/>
    <w:rsid w:val="00EE0295"/>
    <w:rsid w:val="00EE24AD"/>
    <w:rsid w:val="00EE2D3B"/>
    <w:rsid w:val="00EE3D49"/>
    <w:rsid w:val="00EE3F68"/>
    <w:rsid w:val="00EE4256"/>
    <w:rsid w:val="00EE54AE"/>
    <w:rsid w:val="00EE6933"/>
    <w:rsid w:val="00EE7C2D"/>
    <w:rsid w:val="00EF031C"/>
    <w:rsid w:val="00EF28BB"/>
    <w:rsid w:val="00EF5093"/>
    <w:rsid w:val="00F006C9"/>
    <w:rsid w:val="00F017FB"/>
    <w:rsid w:val="00F036CE"/>
    <w:rsid w:val="00F03F42"/>
    <w:rsid w:val="00F06D50"/>
    <w:rsid w:val="00F078C3"/>
    <w:rsid w:val="00F07F6C"/>
    <w:rsid w:val="00F1005F"/>
    <w:rsid w:val="00F10C7A"/>
    <w:rsid w:val="00F10C9A"/>
    <w:rsid w:val="00F127CE"/>
    <w:rsid w:val="00F1308A"/>
    <w:rsid w:val="00F1488E"/>
    <w:rsid w:val="00F14918"/>
    <w:rsid w:val="00F15817"/>
    <w:rsid w:val="00F15876"/>
    <w:rsid w:val="00F16E2F"/>
    <w:rsid w:val="00F20218"/>
    <w:rsid w:val="00F231C6"/>
    <w:rsid w:val="00F23F3D"/>
    <w:rsid w:val="00F2421D"/>
    <w:rsid w:val="00F24F17"/>
    <w:rsid w:val="00F256E7"/>
    <w:rsid w:val="00F25A43"/>
    <w:rsid w:val="00F269C9"/>
    <w:rsid w:val="00F31213"/>
    <w:rsid w:val="00F31B17"/>
    <w:rsid w:val="00F31D60"/>
    <w:rsid w:val="00F325E9"/>
    <w:rsid w:val="00F339E0"/>
    <w:rsid w:val="00F33EC3"/>
    <w:rsid w:val="00F3427B"/>
    <w:rsid w:val="00F349EF"/>
    <w:rsid w:val="00F35238"/>
    <w:rsid w:val="00F35BD9"/>
    <w:rsid w:val="00F35EE9"/>
    <w:rsid w:val="00F3758B"/>
    <w:rsid w:val="00F401F0"/>
    <w:rsid w:val="00F40BE3"/>
    <w:rsid w:val="00F42165"/>
    <w:rsid w:val="00F42395"/>
    <w:rsid w:val="00F426B8"/>
    <w:rsid w:val="00F4379E"/>
    <w:rsid w:val="00F44FFB"/>
    <w:rsid w:val="00F4663D"/>
    <w:rsid w:val="00F46A41"/>
    <w:rsid w:val="00F50FBB"/>
    <w:rsid w:val="00F518FF"/>
    <w:rsid w:val="00F51BAD"/>
    <w:rsid w:val="00F544C7"/>
    <w:rsid w:val="00F54A45"/>
    <w:rsid w:val="00F56C97"/>
    <w:rsid w:val="00F57348"/>
    <w:rsid w:val="00F573A6"/>
    <w:rsid w:val="00F57453"/>
    <w:rsid w:val="00F57BF5"/>
    <w:rsid w:val="00F639D0"/>
    <w:rsid w:val="00F63BF7"/>
    <w:rsid w:val="00F64C8B"/>
    <w:rsid w:val="00F6638A"/>
    <w:rsid w:val="00F66E8F"/>
    <w:rsid w:val="00F67E18"/>
    <w:rsid w:val="00F70C0D"/>
    <w:rsid w:val="00F734AC"/>
    <w:rsid w:val="00F758C7"/>
    <w:rsid w:val="00F804C0"/>
    <w:rsid w:val="00F80505"/>
    <w:rsid w:val="00F8454A"/>
    <w:rsid w:val="00F848A9"/>
    <w:rsid w:val="00F857D4"/>
    <w:rsid w:val="00F901D7"/>
    <w:rsid w:val="00F90595"/>
    <w:rsid w:val="00F90D59"/>
    <w:rsid w:val="00F912F2"/>
    <w:rsid w:val="00F915CB"/>
    <w:rsid w:val="00F91DCC"/>
    <w:rsid w:val="00F93F0E"/>
    <w:rsid w:val="00F96683"/>
    <w:rsid w:val="00F97B56"/>
    <w:rsid w:val="00F97E41"/>
    <w:rsid w:val="00F97EB7"/>
    <w:rsid w:val="00FA1522"/>
    <w:rsid w:val="00FA1551"/>
    <w:rsid w:val="00FA17F8"/>
    <w:rsid w:val="00FA1D6F"/>
    <w:rsid w:val="00FA22ED"/>
    <w:rsid w:val="00FA2924"/>
    <w:rsid w:val="00FA3747"/>
    <w:rsid w:val="00FA41C8"/>
    <w:rsid w:val="00FA47B6"/>
    <w:rsid w:val="00FA4C09"/>
    <w:rsid w:val="00FA57B6"/>
    <w:rsid w:val="00FA6A6F"/>
    <w:rsid w:val="00FA7069"/>
    <w:rsid w:val="00FA7615"/>
    <w:rsid w:val="00FB0F2C"/>
    <w:rsid w:val="00FB1E1E"/>
    <w:rsid w:val="00FB1F71"/>
    <w:rsid w:val="00FB265F"/>
    <w:rsid w:val="00FB2CEC"/>
    <w:rsid w:val="00FB32F9"/>
    <w:rsid w:val="00FB3A2E"/>
    <w:rsid w:val="00FB46C5"/>
    <w:rsid w:val="00FB5449"/>
    <w:rsid w:val="00FB6449"/>
    <w:rsid w:val="00FB695E"/>
    <w:rsid w:val="00FB6CC5"/>
    <w:rsid w:val="00FB7346"/>
    <w:rsid w:val="00FB78BD"/>
    <w:rsid w:val="00FB7C20"/>
    <w:rsid w:val="00FC10C2"/>
    <w:rsid w:val="00FC23C5"/>
    <w:rsid w:val="00FC2AED"/>
    <w:rsid w:val="00FC3A9A"/>
    <w:rsid w:val="00FC3CD3"/>
    <w:rsid w:val="00FC46EC"/>
    <w:rsid w:val="00FD00A3"/>
    <w:rsid w:val="00FD0516"/>
    <w:rsid w:val="00FD177D"/>
    <w:rsid w:val="00FD34D3"/>
    <w:rsid w:val="00FD3673"/>
    <w:rsid w:val="00FD40BD"/>
    <w:rsid w:val="00FD4FB3"/>
    <w:rsid w:val="00FD77BD"/>
    <w:rsid w:val="00FD7ABC"/>
    <w:rsid w:val="00FD7AC3"/>
    <w:rsid w:val="00FE00E2"/>
    <w:rsid w:val="00FE0710"/>
    <w:rsid w:val="00FE0B75"/>
    <w:rsid w:val="00FE25F7"/>
    <w:rsid w:val="00FE3035"/>
    <w:rsid w:val="00FE6810"/>
    <w:rsid w:val="00FE7476"/>
    <w:rsid w:val="00FE7DC9"/>
    <w:rsid w:val="00FF52A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176"/>
    <o:shapelayout v:ext="edit">
      <o:idmap v:ext="edit" data="2,3"/>
    </o:shapelayout>
  </w:shapeDefaults>
  <w:decimalSymbol w:val=","/>
  <w:listSeparator w:val=";"/>
  <w14:docId w14:val="58B0571F"/>
  <w15:docId w15:val="{41B9789D-108C-4503-B318-0ABF28BF2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lang w:val="es-ES"/>
    </w:rPr>
  </w:style>
  <w:style w:type="paragraph" w:styleId="Ttulo1">
    <w:name w:val="heading 1"/>
    <w:basedOn w:val="Normal"/>
    <w:link w:val="Ttulo1Car"/>
    <w:uiPriority w:val="9"/>
    <w:qFormat/>
    <w:pPr>
      <w:spacing w:before="27"/>
      <w:ind w:left="854" w:right="891"/>
      <w:jc w:val="center"/>
      <w:outlineLvl w:val="0"/>
    </w:pPr>
    <w:rPr>
      <w:rFonts w:ascii="Trebuchet MS" w:eastAsia="Trebuchet MS" w:hAnsi="Trebuchet MS" w:cs="Trebuchet MS"/>
      <w:b/>
      <w:bCs/>
      <w:sz w:val="49"/>
      <w:szCs w:val="49"/>
    </w:rPr>
  </w:style>
  <w:style w:type="paragraph" w:styleId="Ttulo2">
    <w:name w:val="heading 2"/>
    <w:basedOn w:val="Normal"/>
    <w:link w:val="Ttulo2Car"/>
    <w:uiPriority w:val="9"/>
    <w:unhideWhenUsed/>
    <w:qFormat/>
    <w:pPr>
      <w:ind w:left="1401" w:hanging="826"/>
      <w:outlineLvl w:val="1"/>
    </w:pPr>
    <w:rPr>
      <w:b/>
      <w:bCs/>
      <w:sz w:val="28"/>
      <w:szCs w:val="28"/>
    </w:rPr>
  </w:style>
  <w:style w:type="paragraph" w:styleId="Ttulo3">
    <w:name w:val="heading 3"/>
    <w:basedOn w:val="Normal"/>
    <w:next w:val="Normal"/>
    <w:link w:val="Ttulo3Car"/>
    <w:uiPriority w:val="9"/>
    <w:semiHidden/>
    <w:unhideWhenUsed/>
    <w:qFormat/>
    <w:rsid w:val="00FE071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style>
  <w:style w:type="paragraph" w:styleId="Prrafodelista">
    <w:name w:val="List Paragraph"/>
    <w:basedOn w:val="Normal"/>
    <w:uiPriority w:val="1"/>
    <w:qFormat/>
    <w:pPr>
      <w:ind w:left="1401" w:hanging="826"/>
    </w:pPr>
  </w:style>
  <w:style w:type="paragraph" w:customStyle="1" w:styleId="TableParagraph">
    <w:name w:val="Table Paragraph"/>
    <w:basedOn w:val="Normal"/>
    <w:uiPriority w:val="1"/>
    <w:qFormat/>
  </w:style>
  <w:style w:type="character" w:styleId="Refdecomentario">
    <w:name w:val="annotation reference"/>
    <w:basedOn w:val="Fuentedeprrafopredeter"/>
    <w:uiPriority w:val="99"/>
    <w:semiHidden/>
    <w:unhideWhenUsed/>
    <w:rsid w:val="00B851F4"/>
    <w:rPr>
      <w:sz w:val="16"/>
      <w:szCs w:val="16"/>
    </w:rPr>
  </w:style>
  <w:style w:type="paragraph" w:styleId="Textocomentario">
    <w:name w:val="annotation text"/>
    <w:basedOn w:val="Normal"/>
    <w:link w:val="TextocomentarioCar"/>
    <w:uiPriority w:val="99"/>
    <w:unhideWhenUsed/>
    <w:rsid w:val="00B851F4"/>
    <w:rPr>
      <w:sz w:val="20"/>
      <w:szCs w:val="20"/>
    </w:rPr>
  </w:style>
  <w:style w:type="character" w:customStyle="1" w:styleId="TextocomentarioCar">
    <w:name w:val="Texto comentario Car"/>
    <w:basedOn w:val="Fuentedeprrafopredeter"/>
    <w:link w:val="Textocomentario"/>
    <w:uiPriority w:val="99"/>
    <w:rsid w:val="00B851F4"/>
    <w:rPr>
      <w:rFonts w:ascii="Georgia" w:eastAsia="Georgia" w:hAnsi="Georgia" w:cs="Georgia"/>
      <w:sz w:val="20"/>
      <w:szCs w:val="20"/>
      <w:lang w:val="es-ES"/>
    </w:rPr>
  </w:style>
  <w:style w:type="paragraph" w:styleId="Asuntodelcomentario">
    <w:name w:val="annotation subject"/>
    <w:basedOn w:val="Textocomentario"/>
    <w:next w:val="Textocomentario"/>
    <w:link w:val="AsuntodelcomentarioCar"/>
    <w:uiPriority w:val="99"/>
    <w:semiHidden/>
    <w:unhideWhenUsed/>
    <w:rsid w:val="00B851F4"/>
    <w:rPr>
      <w:b/>
      <w:bCs/>
    </w:rPr>
  </w:style>
  <w:style w:type="character" w:customStyle="1" w:styleId="AsuntodelcomentarioCar">
    <w:name w:val="Asunto del comentario Car"/>
    <w:basedOn w:val="TextocomentarioCar"/>
    <w:link w:val="Asuntodelcomentario"/>
    <w:uiPriority w:val="99"/>
    <w:semiHidden/>
    <w:rsid w:val="00B851F4"/>
    <w:rPr>
      <w:rFonts w:ascii="Georgia" w:eastAsia="Georgia" w:hAnsi="Georgia" w:cs="Georgia"/>
      <w:b/>
      <w:bCs/>
      <w:sz w:val="20"/>
      <w:szCs w:val="20"/>
      <w:lang w:val="es-ES"/>
    </w:rPr>
  </w:style>
  <w:style w:type="paragraph" w:styleId="Encabezado">
    <w:name w:val="header"/>
    <w:basedOn w:val="Normal"/>
    <w:link w:val="EncabezadoCar"/>
    <w:uiPriority w:val="99"/>
    <w:unhideWhenUsed/>
    <w:rsid w:val="00652FAF"/>
    <w:pPr>
      <w:tabs>
        <w:tab w:val="center" w:pos="4252"/>
        <w:tab w:val="right" w:pos="8504"/>
      </w:tabs>
    </w:pPr>
  </w:style>
  <w:style w:type="character" w:customStyle="1" w:styleId="EncabezadoCar">
    <w:name w:val="Encabezado Car"/>
    <w:basedOn w:val="Fuentedeprrafopredeter"/>
    <w:link w:val="Encabezado"/>
    <w:uiPriority w:val="99"/>
    <w:rsid w:val="00652FAF"/>
    <w:rPr>
      <w:rFonts w:ascii="Georgia" w:eastAsia="Georgia" w:hAnsi="Georgia" w:cs="Georgia"/>
      <w:lang w:val="es-ES"/>
    </w:rPr>
  </w:style>
  <w:style w:type="paragraph" w:styleId="Piedepgina">
    <w:name w:val="footer"/>
    <w:basedOn w:val="Normal"/>
    <w:link w:val="PiedepginaCar"/>
    <w:uiPriority w:val="99"/>
    <w:unhideWhenUsed/>
    <w:rsid w:val="00652FAF"/>
    <w:pPr>
      <w:tabs>
        <w:tab w:val="center" w:pos="4252"/>
        <w:tab w:val="right" w:pos="8504"/>
      </w:tabs>
    </w:pPr>
  </w:style>
  <w:style w:type="character" w:customStyle="1" w:styleId="PiedepginaCar">
    <w:name w:val="Pie de página Car"/>
    <w:basedOn w:val="Fuentedeprrafopredeter"/>
    <w:link w:val="Piedepgina"/>
    <w:uiPriority w:val="99"/>
    <w:rsid w:val="00652FAF"/>
    <w:rPr>
      <w:rFonts w:ascii="Georgia" w:eastAsia="Georgia" w:hAnsi="Georgia" w:cs="Georgia"/>
      <w:lang w:val="es-ES"/>
    </w:rPr>
  </w:style>
  <w:style w:type="paragraph" w:customStyle="1" w:styleId="Titulo2Principal">
    <w:name w:val="Titulo 2 Principal"/>
    <w:basedOn w:val="Ttulo2"/>
    <w:link w:val="Titulo2PrincipalCar"/>
    <w:qFormat/>
    <w:rsid w:val="00D35F21"/>
    <w:pPr>
      <w:numPr>
        <w:ilvl w:val="1"/>
        <w:numId w:val="25"/>
      </w:numPr>
    </w:pPr>
    <w:rPr>
      <w:rFonts w:ascii="LM Roman 10" w:hAnsi="LM Roman 10"/>
    </w:rPr>
  </w:style>
  <w:style w:type="paragraph" w:customStyle="1" w:styleId="NormalPrincipal">
    <w:name w:val="Normal Principal"/>
    <w:basedOn w:val="Titulo2Principal"/>
    <w:link w:val="NormalPrincipalCar"/>
    <w:qFormat/>
    <w:rsid w:val="00EC7987"/>
    <w:pPr>
      <w:numPr>
        <w:ilvl w:val="0"/>
        <w:numId w:val="0"/>
      </w:numPr>
      <w:spacing w:line="252" w:lineRule="auto"/>
      <w:ind w:left="1123" w:right="913" w:firstLine="340"/>
      <w:jc w:val="both"/>
      <w:outlineLvl w:val="9"/>
    </w:pPr>
    <w:rPr>
      <w:b w:val="0"/>
      <w:bCs w:val="0"/>
      <w:sz w:val="24"/>
      <w:szCs w:val="24"/>
    </w:rPr>
  </w:style>
  <w:style w:type="character" w:customStyle="1" w:styleId="Ttulo2Car">
    <w:name w:val="Título 2 Car"/>
    <w:basedOn w:val="Fuentedeprrafopredeter"/>
    <w:link w:val="Ttulo2"/>
    <w:uiPriority w:val="9"/>
    <w:rsid w:val="00192482"/>
    <w:rPr>
      <w:rFonts w:ascii="Georgia" w:eastAsia="Georgia" w:hAnsi="Georgia" w:cs="Georgia"/>
      <w:b/>
      <w:bCs/>
      <w:sz w:val="28"/>
      <w:szCs w:val="28"/>
      <w:lang w:val="es-ES"/>
    </w:rPr>
  </w:style>
  <w:style w:type="character" w:customStyle="1" w:styleId="Titulo2PrincipalCar">
    <w:name w:val="Titulo 2 Principal Car"/>
    <w:basedOn w:val="Ttulo2Car"/>
    <w:link w:val="Titulo2Principal"/>
    <w:rsid w:val="00D35F21"/>
    <w:rPr>
      <w:rFonts w:ascii="LM Roman 10" w:eastAsia="Georgia" w:hAnsi="LM Roman 10" w:cs="Georgia"/>
      <w:b/>
      <w:bCs/>
      <w:sz w:val="28"/>
      <w:szCs w:val="28"/>
      <w:lang w:val="es-ES"/>
    </w:rPr>
  </w:style>
  <w:style w:type="paragraph" w:customStyle="1" w:styleId="NormalPPrincipal">
    <w:name w:val="Normal PPrincipal"/>
    <w:basedOn w:val="Textoindependiente"/>
    <w:link w:val="NormalPPrincipalCar"/>
    <w:qFormat/>
    <w:rsid w:val="000D1196"/>
    <w:pPr>
      <w:spacing w:before="185" w:line="259" w:lineRule="auto"/>
      <w:ind w:firstLine="340"/>
      <w:jc w:val="both"/>
    </w:pPr>
    <w:rPr>
      <w:rFonts w:ascii="LM Roman 10" w:hAnsi="LM Roman 10"/>
      <w:sz w:val="24"/>
      <w:szCs w:val="24"/>
    </w:rPr>
  </w:style>
  <w:style w:type="character" w:customStyle="1" w:styleId="NormalPrincipalCar">
    <w:name w:val="Normal Principal Car"/>
    <w:basedOn w:val="Titulo2PrincipalCar"/>
    <w:link w:val="NormalPrincipal"/>
    <w:rsid w:val="00EC7987"/>
    <w:rPr>
      <w:rFonts w:ascii="LM Roman 10" w:eastAsia="Georgia" w:hAnsi="LM Roman 10" w:cs="Georgia"/>
      <w:b w:val="0"/>
      <w:bCs w:val="0"/>
      <w:sz w:val="24"/>
      <w:szCs w:val="24"/>
      <w:lang w:val="es-ES"/>
    </w:rPr>
  </w:style>
  <w:style w:type="character" w:customStyle="1" w:styleId="TextoindependienteCar">
    <w:name w:val="Texto independiente Car"/>
    <w:basedOn w:val="Fuentedeprrafopredeter"/>
    <w:link w:val="Textoindependiente"/>
    <w:uiPriority w:val="1"/>
    <w:rsid w:val="00A65EAE"/>
    <w:rPr>
      <w:rFonts w:ascii="Georgia" w:eastAsia="Georgia" w:hAnsi="Georgia" w:cs="Georgia"/>
      <w:lang w:val="es-ES"/>
    </w:rPr>
  </w:style>
  <w:style w:type="character" w:customStyle="1" w:styleId="NormalPPrincipalCar">
    <w:name w:val="Normal PPrincipal Car"/>
    <w:basedOn w:val="TextoindependienteCar"/>
    <w:link w:val="NormalPPrincipal"/>
    <w:rsid w:val="000D1196"/>
    <w:rPr>
      <w:rFonts w:ascii="LM Roman 10" w:eastAsia="Georgia" w:hAnsi="LM Roman 10" w:cs="Georgia"/>
      <w:sz w:val="24"/>
      <w:szCs w:val="24"/>
      <w:lang w:val="es-ES"/>
    </w:rPr>
  </w:style>
  <w:style w:type="paragraph" w:customStyle="1" w:styleId="Subseccionesconocimientos">
    <w:name w:val="Subsecciones conocimientos"/>
    <w:basedOn w:val="Normal"/>
    <w:link w:val="SubseccionesconocimientosCar"/>
    <w:qFormat/>
    <w:rsid w:val="00071B91"/>
    <w:rPr>
      <w:rFonts w:ascii="LM Roman 10" w:hAnsi="LM Roman 10"/>
      <w:b/>
      <w:spacing w:val="-2"/>
      <w:sz w:val="28"/>
      <w:szCs w:val="28"/>
    </w:rPr>
  </w:style>
  <w:style w:type="character" w:styleId="Hipervnculo">
    <w:name w:val="Hyperlink"/>
    <w:basedOn w:val="Fuentedeprrafopredeter"/>
    <w:uiPriority w:val="99"/>
    <w:unhideWhenUsed/>
    <w:rsid w:val="000E7EA6"/>
    <w:rPr>
      <w:color w:val="0000FF" w:themeColor="hyperlink"/>
      <w:u w:val="single"/>
    </w:rPr>
  </w:style>
  <w:style w:type="character" w:customStyle="1" w:styleId="SubseccionesconocimientosCar">
    <w:name w:val="Subsecciones conocimientos Car"/>
    <w:basedOn w:val="Fuentedeprrafopredeter"/>
    <w:link w:val="Subseccionesconocimientos"/>
    <w:rsid w:val="00071B91"/>
    <w:rPr>
      <w:rFonts w:ascii="LM Roman 10" w:eastAsia="Georgia" w:hAnsi="LM Roman 10" w:cs="Georgia"/>
      <w:b/>
      <w:spacing w:val="-2"/>
      <w:sz w:val="28"/>
      <w:szCs w:val="28"/>
      <w:lang w:val="es-ES"/>
    </w:rPr>
  </w:style>
  <w:style w:type="character" w:styleId="Mencinsinresolver">
    <w:name w:val="Unresolved Mention"/>
    <w:basedOn w:val="Fuentedeprrafopredeter"/>
    <w:uiPriority w:val="99"/>
    <w:semiHidden/>
    <w:unhideWhenUsed/>
    <w:rsid w:val="000E7EA6"/>
    <w:rPr>
      <w:color w:val="605E5C"/>
      <w:shd w:val="clear" w:color="auto" w:fill="E1DFDD"/>
    </w:rPr>
  </w:style>
  <w:style w:type="paragraph" w:styleId="Textonotaalfinal">
    <w:name w:val="endnote text"/>
    <w:basedOn w:val="Normal"/>
    <w:link w:val="TextonotaalfinalCar"/>
    <w:uiPriority w:val="99"/>
    <w:semiHidden/>
    <w:unhideWhenUsed/>
    <w:rsid w:val="000E6E1F"/>
    <w:rPr>
      <w:sz w:val="20"/>
      <w:szCs w:val="20"/>
    </w:rPr>
  </w:style>
  <w:style w:type="character" w:customStyle="1" w:styleId="TextonotaalfinalCar">
    <w:name w:val="Texto nota al final Car"/>
    <w:basedOn w:val="Fuentedeprrafopredeter"/>
    <w:link w:val="Textonotaalfinal"/>
    <w:uiPriority w:val="99"/>
    <w:semiHidden/>
    <w:rsid w:val="000E6E1F"/>
    <w:rPr>
      <w:rFonts w:ascii="Georgia" w:eastAsia="Georgia" w:hAnsi="Georgia" w:cs="Georgia"/>
      <w:sz w:val="20"/>
      <w:szCs w:val="20"/>
      <w:lang w:val="es-ES"/>
    </w:rPr>
  </w:style>
  <w:style w:type="character" w:styleId="Refdenotaalfinal">
    <w:name w:val="endnote reference"/>
    <w:basedOn w:val="Fuentedeprrafopredeter"/>
    <w:uiPriority w:val="99"/>
    <w:semiHidden/>
    <w:unhideWhenUsed/>
    <w:rsid w:val="000E6E1F"/>
    <w:rPr>
      <w:vertAlign w:val="superscript"/>
    </w:rPr>
  </w:style>
  <w:style w:type="paragraph" w:styleId="Descripcin">
    <w:name w:val="caption"/>
    <w:basedOn w:val="Normal"/>
    <w:next w:val="Normal"/>
    <w:uiPriority w:val="35"/>
    <w:unhideWhenUsed/>
    <w:qFormat/>
    <w:rsid w:val="00507A17"/>
    <w:pPr>
      <w:spacing w:after="200"/>
    </w:pPr>
    <w:rPr>
      <w:i/>
      <w:iCs/>
      <w:color w:val="1F497D" w:themeColor="text2"/>
      <w:sz w:val="18"/>
      <w:szCs w:val="18"/>
    </w:rPr>
  </w:style>
  <w:style w:type="paragraph" w:styleId="Tabladeilustraciones">
    <w:name w:val="table of figures"/>
    <w:basedOn w:val="Normal"/>
    <w:next w:val="Normal"/>
    <w:uiPriority w:val="99"/>
    <w:unhideWhenUsed/>
    <w:rsid w:val="006B5EC0"/>
    <w:rPr>
      <w:rFonts w:ascii="LM Roman 10" w:hAnsi="LM Roman 10"/>
      <w:color w:val="FF0000"/>
      <w:sz w:val="24"/>
    </w:rPr>
  </w:style>
  <w:style w:type="paragraph" w:styleId="TDC2">
    <w:name w:val="toc 2"/>
    <w:basedOn w:val="Normal"/>
    <w:next w:val="Normal"/>
    <w:autoRedefine/>
    <w:uiPriority w:val="39"/>
    <w:unhideWhenUsed/>
    <w:rsid w:val="00BC6978"/>
    <w:pPr>
      <w:spacing w:after="100"/>
      <w:ind w:left="220"/>
    </w:pPr>
    <w:rPr>
      <w:rFonts w:ascii="LM Roman 10" w:hAnsi="LM Roman 10"/>
      <w:color w:val="FF0000"/>
      <w:sz w:val="24"/>
    </w:rPr>
  </w:style>
  <w:style w:type="paragraph" w:styleId="TDC1">
    <w:name w:val="toc 1"/>
    <w:basedOn w:val="Normal"/>
    <w:next w:val="Normal"/>
    <w:autoRedefine/>
    <w:uiPriority w:val="39"/>
    <w:unhideWhenUsed/>
    <w:rsid w:val="00BC6978"/>
    <w:pPr>
      <w:spacing w:after="100"/>
    </w:pPr>
    <w:rPr>
      <w:rFonts w:ascii="LM Roman 10" w:hAnsi="LM Roman 10"/>
      <w:color w:val="FF0000"/>
      <w:sz w:val="28"/>
    </w:rPr>
  </w:style>
  <w:style w:type="character" w:customStyle="1" w:styleId="Ttulo1Car">
    <w:name w:val="Título 1 Car"/>
    <w:basedOn w:val="Fuentedeprrafopredeter"/>
    <w:link w:val="Ttulo1"/>
    <w:uiPriority w:val="9"/>
    <w:rsid w:val="0053710C"/>
    <w:rPr>
      <w:rFonts w:ascii="Trebuchet MS" w:eastAsia="Trebuchet MS" w:hAnsi="Trebuchet MS" w:cs="Trebuchet MS"/>
      <w:b/>
      <w:bCs/>
      <w:sz w:val="49"/>
      <w:szCs w:val="49"/>
      <w:lang w:val="es-ES"/>
    </w:rPr>
  </w:style>
  <w:style w:type="paragraph" w:styleId="TtuloTDC">
    <w:name w:val="TOC Heading"/>
    <w:basedOn w:val="Ttulo1"/>
    <w:next w:val="Normal"/>
    <w:uiPriority w:val="39"/>
    <w:unhideWhenUsed/>
    <w:qFormat/>
    <w:rsid w:val="00006582"/>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eastAsia="es-ES"/>
    </w:rPr>
  </w:style>
  <w:style w:type="paragraph" w:styleId="TDC3">
    <w:name w:val="toc 3"/>
    <w:basedOn w:val="Normal"/>
    <w:next w:val="Normal"/>
    <w:autoRedefine/>
    <w:uiPriority w:val="39"/>
    <w:semiHidden/>
    <w:unhideWhenUsed/>
    <w:rsid w:val="00BC6978"/>
    <w:pPr>
      <w:spacing w:after="100"/>
      <w:ind w:left="440"/>
    </w:pPr>
    <w:rPr>
      <w:rFonts w:ascii="LM Roman 10" w:hAnsi="LM Roman 10"/>
      <w:color w:val="FF0000"/>
      <w:sz w:val="24"/>
    </w:rPr>
  </w:style>
  <w:style w:type="paragraph" w:customStyle="1" w:styleId="Piedefoto">
    <w:name w:val="Pie de foto"/>
    <w:basedOn w:val="NormalPPrincipal"/>
    <w:link w:val="PiedefotoCar"/>
    <w:qFormat/>
    <w:rsid w:val="00BF6642"/>
    <w:pPr>
      <w:jc w:val="center"/>
    </w:pPr>
  </w:style>
  <w:style w:type="character" w:customStyle="1" w:styleId="Ttulo3Car">
    <w:name w:val="Título 3 Car"/>
    <w:basedOn w:val="Fuentedeprrafopredeter"/>
    <w:link w:val="Ttulo3"/>
    <w:uiPriority w:val="9"/>
    <w:semiHidden/>
    <w:rsid w:val="00FE0710"/>
    <w:rPr>
      <w:rFonts w:asciiTheme="majorHAnsi" w:eastAsiaTheme="majorEastAsia" w:hAnsiTheme="majorHAnsi" w:cstheme="majorBidi"/>
      <w:color w:val="243F60" w:themeColor="accent1" w:themeShade="7F"/>
      <w:sz w:val="24"/>
      <w:szCs w:val="24"/>
      <w:lang w:val="es-ES"/>
    </w:rPr>
  </w:style>
  <w:style w:type="character" w:customStyle="1" w:styleId="PiedefotoCar">
    <w:name w:val="Pie de foto Car"/>
    <w:basedOn w:val="NormalPPrincipalCar"/>
    <w:link w:val="Piedefoto"/>
    <w:rsid w:val="00BF6642"/>
    <w:rPr>
      <w:rFonts w:ascii="LM Roman 10" w:eastAsia="Georgia" w:hAnsi="LM Roman 10" w:cs="Georgia"/>
      <w:sz w:val="24"/>
      <w:szCs w:val="24"/>
      <w:lang w:val="es-ES"/>
    </w:rPr>
  </w:style>
  <w:style w:type="paragraph" w:styleId="Textonotapie">
    <w:name w:val="footnote text"/>
    <w:basedOn w:val="Normal"/>
    <w:link w:val="TextonotapieCar"/>
    <w:uiPriority w:val="99"/>
    <w:semiHidden/>
    <w:unhideWhenUsed/>
    <w:rsid w:val="00587371"/>
    <w:rPr>
      <w:sz w:val="20"/>
      <w:szCs w:val="20"/>
    </w:rPr>
  </w:style>
  <w:style w:type="character" w:customStyle="1" w:styleId="TextonotapieCar">
    <w:name w:val="Texto nota pie Car"/>
    <w:basedOn w:val="Fuentedeprrafopredeter"/>
    <w:link w:val="Textonotapie"/>
    <w:uiPriority w:val="99"/>
    <w:semiHidden/>
    <w:rsid w:val="00587371"/>
    <w:rPr>
      <w:rFonts w:ascii="Georgia" w:eastAsia="Georgia" w:hAnsi="Georgia" w:cs="Georgia"/>
      <w:sz w:val="20"/>
      <w:szCs w:val="20"/>
      <w:lang w:val="es-ES"/>
    </w:rPr>
  </w:style>
  <w:style w:type="character" w:styleId="Refdenotaalpie">
    <w:name w:val="footnote reference"/>
    <w:basedOn w:val="Fuentedeprrafopredeter"/>
    <w:uiPriority w:val="99"/>
    <w:semiHidden/>
    <w:unhideWhenUsed/>
    <w:rsid w:val="00587371"/>
    <w:rPr>
      <w:vertAlign w:val="superscript"/>
    </w:rPr>
  </w:style>
  <w:style w:type="paragraph" w:styleId="Bibliografa">
    <w:name w:val="Bibliography"/>
    <w:basedOn w:val="Normal"/>
    <w:next w:val="Normal"/>
    <w:uiPriority w:val="37"/>
    <w:unhideWhenUsed/>
    <w:rsid w:val="00587371"/>
    <w:pPr>
      <w:tabs>
        <w:tab w:val="left" w:pos="384"/>
      </w:tabs>
      <w:ind w:left="384" w:hanging="384"/>
    </w:pPr>
  </w:style>
  <w:style w:type="character" w:styleId="Hipervnculovisitado">
    <w:name w:val="FollowedHyperlink"/>
    <w:basedOn w:val="Fuentedeprrafopredeter"/>
    <w:uiPriority w:val="99"/>
    <w:semiHidden/>
    <w:unhideWhenUsed/>
    <w:rsid w:val="00CA2DD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715457">
      <w:bodyDiv w:val="1"/>
      <w:marLeft w:val="0"/>
      <w:marRight w:val="0"/>
      <w:marTop w:val="0"/>
      <w:marBottom w:val="0"/>
      <w:divBdr>
        <w:top w:val="none" w:sz="0" w:space="0" w:color="auto"/>
        <w:left w:val="none" w:sz="0" w:space="0" w:color="auto"/>
        <w:bottom w:val="none" w:sz="0" w:space="0" w:color="auto"/>
        <w:right w:val="none" w:sz="0" w:space="0" w:color="auto"/>
      </w:divBdr>
      <w:divsChild>
        <w:div w:id="11272936">
          <w:marLeft w:val="0"/>
          <w:marRight w:val="0"/>
          <w:marTop w:val="0"/>
          <w:marBottom w:val="0"/>
          <w:divBdr>
            <w:top w:val="none" w:sz="0" w:space="0" w:color="auto"/>
            <w:left w:val="none" w:sz="0" w:space="0" w:color="auto"/>
            <w:bottom w:val="none" w:sz="0" w:space="0" w:color="auto"/>
            <w:right w:val="none" w:sz="0" w:space="0" w:color="auto"/>
          </w:divBdr>
          <w:divsChild>
            <w:div w:id="54876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387428">
      <w:bodyDiv w:val="1"/>
      <w:marLeft w:val="0"/>
      <w:marRight w:val="0"/>
      <w:marTop w:val="0"/>
      <w:marBottom w:val="0"/>
      <w:divBdr>
        <w:top w:val="none" w:sz="0" w:space="0" w:color="auto"/>
        <w:left w:val="none" w:sz="0" w:space="0" w:color="auto"/>
        <w:bottom w:val="none" w:sz="0" w:space="0" w:color="auto"/>
        <w:right w:val="none" w:sz="0" w:space="0" w:color="auto"/>
      </w:divBdr>
      <w:divsChild>
        <w:div w:id="1659066481">
          <w:marLeft w:val="0"/>
          <w:marRight w:val="0"/>
          <w:marTop w:val="0"/>
          <w:marBottom w:val="0"/>
          <w:divBdr>
            <w:top w:val="none" w:sz="0" w:space="0" w:color="auto"/>
            <w:left w:val="none" w:sz="0" w:space="0" w:color="auto"/>
            <w:bottom w:val="none" w:sz="0" w:space="0" w:color="auto"/>
            <w:right w:val="none" w:sz="0" w:space="0" w:color="auto"/>
          </w:divBdr>
          <w:divsChild>
            <w:div w:id="757168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910007">
      <w:bodyDiv w:val="1"/>
      <w:marLeft w:val="0"/>
      <w:marRight w:val="0"/>
      <w:marTop w:val="0"/>
      <w:marBottom w:val="0"/>
      <w:divBdr>
        <w:top w:val="none" w:sz="0" w:space="0" w:color="auto"/>
        <w:left w:val="none" w:sz="0" w:space="0" w:color="auto"/>
        <w:bottom w:val="none" w:sz="0" w:space="0" w:color="auto"/>
        <w:right w:val="none" w:sz="0" w:space="0" w:color="auto"/>
      </w:divBdr>
    </w:div>
    <w:div w:id="700476761">
      <w:bodyDiv w:val="1"/>
      <w:marLeft w:val="0"/>
      <w:marRight w:val="0"/>
      <w:marTop w:val="0"/>
      <w:marBottom w:val="0"/>
      <w:divBdr>
        <w:top w:val="none" w:sz="0" w:space="0" w:color="auto"/>
        <w:left w:val="none" w:sz="0" w:space="0" w:color="auto"/>
        <w:bottom w:val="none" w:sz="0" w:space="0" w:color="auto"/>
        <w:right w:val="none" w:sz="0" w:space="0" w:color="auto"/>
      </w:divBdr>
    </w:div>
    <w:div w:id="15074021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45.png"/><Relationship Id="rId170" Type="http://schemas.openxmlformats.org/officeDocument/2006/relationships/header" Target="header8.xml"/><Relationship Id="rId191" Type="http://schemas.openxmlformats.org/officeDocument/2006/relationships/header" Target="header18.xml"/><Relationship Id="rId205" Type="http://schemas.openxmlformats.org/officeDocument/2006/relationships/image" Target="media/image160.png"/><Relationship Id="rId226" Type="http://schemas.openxmlformats.org/officeDocument/2006/relationships/theme" Target="theme/theme1.xml"/><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46.png"/><Relationship Id="rId181" Type="http://schemas.openxmlformats.org/officeDocument/2006/relationships/footer" Target="footer7.xml"/><Relationship Id="rId216" Type="http://schemas.openxmlformats.org/officeDocument/2006/relationships/header" Target="header28.xml"/><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header" Target="header1.xml"/><Relationship Id="rId171" Type="http://schemas.openxmlformats.org/officeDocument/2006/relationships/header" Target="header9.xml"/><Relationship Id="rId192" Type="http://schemas.openxmlformats.org/officeDocument/2006/relationships/header" Target="header19.xml"/><Relationship Id="rId206" Type="http://schemas.openxmlformats.org/officeDocument/2006/relationships/footer" Target="footer15.xml"/><Relationship Id="rId12" Type="http://schemas.openxmlformats.org/officeDocument/2006/relationships/image" Target="media/image5.png"/><Relationship Id="rId33" Type="http://schemas.openxmlformats.org/officeDocument/2006/relationships/image" Target="media/image26.pn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47.png"/><Relationship Id="rId182" Type="http://schemas.openxmlformats.org/officeDocument/2006/relationships/image" Target="media/image152.jpeg"/><Relationship Id="rId217" Type="http://schemas.openxmlformats.org/officeDocument/2006/relationships/header" Target="header29.xml"/><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112.png"/><Relationship Id="rId44" Type="http://schemas.openxmlformats.org/officeDocument/2006/relationships/image" Target="media/image37.pn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header" Target="header2.xml"/><Relationship Id="rId172" Type="http://schemas.openxmlformats.org/officeDocument/2006/relationships/header" Target="header10.xml"/><Relationship Id="rId193" Type="http://schemas.openxmlformats.org/officeDocument/2006/relationships/footer" Target="footer11.xml"/><Relationship Id="rId207" Type="http://schemas.openxmlformats.org/officeDocument/2006/relationships/header" Target="header23.xml"/><Relationship Id="rId13" Type="http://schemas.openxmlformats.org/officeDocument/2006/relationships/image" Target="media/image6.png"/><Relationship Id="rId109" Type="http://schemas.openxmlformats.org/officeDocument/2006/relationships/image" Target="media/image102.png"/><Relationship Id="rId34" Type="http://schemas.openxmlformats.org/officeDocument/2006/relationships/image" Target="media/image27.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image" Target="media/image148.png"/><Relationship Id="rId183" Type="http://schemas.openxmlformats.org/officeDocument/2006/relationships/image" Target="media/image153.png"/><Relationship Id="rId218" Type="http://schemas.openxmlformats.org/officeDocument/2006/relationships/footer" Target="footer20.xml"/><Relationship Id="rId24" Type="http://schemas.openxmlformats.org/officeDocument/2006/relationships/image" Target="media/image17.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31" Type="http://schemas.openxmlformats.org/officeDocument/2006/relationships/image" Target="media/image124.png"/><Relationship Id="rId152" Type="http://schemas.openxmlformats.org/officeDocument/2006/relationships/footer" Target="footer1.xml"/><Relationship Id="rId173" Type="http://schemas.openxmlformats.org/officeDocument/2006/relationships/footer" Target="footer3.xml"/><Relationship Id="rId194" Type="http://schemas.openxmlformats.org/officeDocument/2006/relationships/footer" Target="footer12.xml"/><Relationship Id="rId208" Type="http://schemas.openxmlformats.org/officeDocument/2006/relationships/header" Target="header24.xml"/><Relationship Id="rId14" Type="http://schemas.openxmlformats.org/officeDocument/2006/relationships/image" Target="media/image7.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49.png"/><Relationship Id="rId184" Type="http://schemas.openxmlformats.org/officeDocument/2006/relationships/image" Target="media/image154.png"/><Relationship Id="rId219" Type="http://schemas.openxmlformats.org/officeDocument/2006/relationships/header" Target="header30.xml"/><Relationship Id="rId3" Type="http://schemas.openxmlformats.org/officeDocument/2006/relationships/styles" Target="styles.xml"/><Relationship Id="rId214" Type="http://schemas.openxmlformats.org/officeDocument/2006/relationships/header" Target="header27.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44.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footer" Target="footer2.xml"/><Relationship Id="rId174" Type="http://schemas.openxmlformats.org/officeDocument/2006/relationships/header" Target="header11.xml"/><Relationship Id="rId179" Type="http://schemas.openxmlformats.org/officeDocument/2006/relationships/footer" Target="footer6.xml"/><Relationship Id="rId195" Type="http://schemas.openxmlformats.org/officeDocument/2006/relationships/image" Target="media/image155.png"/><Relationship Id="rId209" Type="http://schemas.openxmlformats.org/officeDocument/2006/relationships/footer" Target="footer16.xml"/><Relationship Id="rId190" Type="http://schemas.openxmlformats.org/officeDocument/2006/relationships/footer" Target="footer10.xml"/><Relationship Id="rId204" Type="http://schemas.openxmlformats.org/officeDocument/2006/relationships/footer" Target="footer14.xml"/><Relationship Id="rId220" Type="http://schemas.openxmlformats.org/officeDocument/2006/relationships/header" Target="header31.xml"/><Relationship Id="rId225" Type="http://schemas.openxmlformats.org/officeDocument/2006/relationships/fontTable" Target="fontTable.xml"/><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0.png"/><Relationship Id="rId169" Type="http://schemas.openxmlformats.org/officeDocument/2006/relationships/header" Target="header7.xml"/><Relationship Id="rId185"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header" Target="header14.xml"/><Relationship Id="rId210" Type="http://schemas.openxmlformats.org/officeDocument/2006/relationships/footer" Target="footer17.xml"/><Relationship Id="rId215" Type="http://schemas.openxmlformats.org/officeDocument/2006/relationships/footer" Target="footer19.xml"/><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header" Target="header3.xml"/><Relationship Id="rId175" Type="http://schemas.openxmlformats.org/officeDocument/2006/relationships/footer" Target="footer4.xml"/><Relationship Id="rId196" Type="http://schemas.openxmlformats.org/officeDocument/2006/relationships/image" Target="media/image156.png"/><Relationship Id="rId200" Type="http://schemas.openxmlformats.org/officeDocument/2006/relationships/header" Target="header20.xml"/><Relationship Id="rId16" Type="http://schemas.openxmlformats.org/officeDocument/2006/relationships/image" Target="media/image9.png"/><Relationship Id="rId221" Type="http://schemas.openxmlformats.org/officeDocument/2006/relationships/footer" Target="footer21.xml"/><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1.png"/><Relationship Id="rId186" Type="http://schemas.openxmlformats.org/officeDocument/2006/relationships/header" Target="header16.xml"/><Relationship Id="rId211" Type="http://schemas.openxmlformats.org/officeDocument/2006/relationships/header" Target="header25.xml"/><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header" Target="header4.xml"/><Relationship Id="rId176" Type="http://schemas.openxmlformats.org/officeDocument/2006/relationships/header" Target="header12.xml"/><Relationship Id="rId197" Type="http://schemas.openxmlformats.org/officeDocument/2006/relationships/image" Target="media/image157.png"/><Relationship Id="rId201" Type="http://schemas.openxmlformats.org/officeDocument/2006/relationships/header" Target="header21.xml"/><Relationship Id="rId222" Type="http://schemas.openxmlformats.org/officeDocument/2006/relationships/footer" Target="footer22.xml"/><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header" Target="header6.xml"/><Relationship Id="rId187" Type="http://schemas.openxmlformats.org/officeDocument/2006/relationships/footer" Target="footer8.xml"/><Relationship Id="rId1" Type="http://schemas.openxmlformats.org/officeDocument/2006/relationships/customXml" Target="../customXml/item1.xml"/><Relationship Id="rId212" Type="http://schemas.openxmlformats.org/officeDocument/2006/relationships/footer" Target="footer18.xml"/><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header" Target="header5.xml"/><Relationship Id="rId177" Type="http://schemas.openxmlformats.org/officeDocument/2006/relationships/footer" Target="footer5.xml"/><Relationship Id="rId198" Type="http://schemas.openxmlformats.org/officeDocument/2006/relationships/image" Target="media/image158.png"/><Relationship Id="rId202" Type="http://schemas.openxmlformats.org/officeDocument/2006/relationships/footer" Target="footer13.xml"/><Relationship Id="rId223" Type="http://schemas.openxmlformats.org/officeDocument/2006/relationships/header" Target="header32.xml"/><Relationship Id="rId18" Type="http://schemas.openxmlformats.org/officeDocument/2006/relationships/image" Target="media/image11.png"/><Relationship Id="rId39" Type="http://schemas.openxmlformats.org/officeDocument/2006/relationships/image" Target="media/image32.png"/><Relationship Id="rId50" Type="http://schemas.openxmlformats.org/officeDocument/2006/relationships/image" Target="media/image43.pn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hyperlink" Target="https://mqgenerator.herokuapp.com/" TargetMode="External"/><Relationship Id="rId188" Type="http://schemas.openxmlformats.org/officeDocument/2006/relationships/header" Target="header17.xml"/><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header" Target="header26.xml"/><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image" Target="media/image143.png"/><Relationship Id="rId178" Type="http://schemas.openxmlformats.org/officeDocument/2006/relationships/header" Target="header13.xml"/><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59.png"/><Relationship Id="rId203" Type="http://schemas.openxmlformats.org/officeDocument/2006/relationships/header" Target="header22.xml"/><Relationship Id="rId19" Type="http://schemas.openxmlformats.org/officeDocument/2006/relationships/image" Target="media/image12.png"/><Relationship Id="rId224" Type="http://schemas.openxmlformats.org/officeDocument/2006/relationships/footer" Target="footer23.xml"/><Relationship Id="rId30" Type="http://schemas.openxmlformats.org/officeDocument/2006/relationships/image" Target="media/image2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hyperlink" Target="https://mqgenerator.herokuapp.com/" TargetMode="External"/><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189"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c22</b:Tag>
    <b:SourceType>InternetSite</b:SourceType>
    <b:Guid>{F637B8DE-3BCA-4E80-B980-0B94E3B32C09}</b:Guid>
    <b:Title>Introducción a .NET Framework</b:Title>
    <b:Year>2022</b:Year>
    <b:Author>
      <b:Author>
        <b:NameList>
          <b:Person>
            <b:Last>Microsoft</b:Last>
          </b:Person>
        </b:NameList>
      </b:Author>
    </b:Author>
    <b:Month>04</b:Month>
    <b:Day>06</b:Day>
    <b:URL>https://docs.microsoft.com/es-es/dotnet/framework/get-started/</b:URL>
    <b:RefOrder>1</b:RefOrder>
  </b:Source>
</b:Sources>
</file>

<file path=customXml/itemProps1.xml><?xml version="1.0" encoding="utf-8"?>
<ds:datastoreItem xmlns:ds="http://schemas.openxmlformats.org/officeDocument/2006/customXml" ds:itemID="{13DA7CDA-CD4B-4AA4-B8C0-D128DA80A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1</Pages>
  <Words>11878</Words>
  <Characters>62125</Characters>
  <Application>Microsoft Office Word</Application>
  <DocSecurity>0</DocSecurity>
  <Lines>2070</Lines>
  <Paragraphs>13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Álvaro Hoyuelos</dc:creator>
  <cp:lastModifiedBy>alvaro hoyuelos martin</cp:lastModifiedBy>
  <cp:revision>3</cp:revision>
  <cp:lastPrinted>2023-07-03T19:41:00Z</cp:lastPrinted>
  <dcterms:created xsi:type="dcterms:W3CDTF">2023-07-03T19:42:00Z</dcterms:created>
  <dcterms:modified xsi:type="dcterms:W3CDTF">2023-07-05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1-28T00:00:00Z</vt:filetime>
  </property>
  <property fmtid="{D5CDD505-2E9C-101B-9397-08002B2CF9AE}" pid="3" name="Creator">
    <vt:lpwstr>LaTeX with hyperref package</vt:lpwstr>
  </property>
  <property fmtid="{D5CDD505-2E9C-101B-9397-08002B2CF9AE}" pid="4" name="LastSaved">
    <vt:filetime>2022-06-18T00:00:00Z</vt:filetime>
  </property>
  <property fmtid="{D5CDD505-2E9C-101B-9397-08002B2CF9AE}" pid="5" name="PTEX.Fullbanner">
    <vt:lpwstr>This is MiKTeX-pdfTeX 2.9.6050 (1.40.17)</vt:lpwstr>
  </property>
  <property fmtid="{D5CDD505-2E9C-101B-9397-08002B2CF9AE}" pid="6" name="Producer">
    <vt:lpwstr>pdfTeX-1.40.17</vt:lpwstr>
  </property>
  <property fmtid="{D5CDD505-2E9C-101B-9397-08002B2CF9AE}" pid="7" name="ZOTERO_PREF_1">
    <vt:lpwstr>&lt;data data-version="3" zotero-version="6.0.26"&gt;&lt;session id="avlnH1dc"/&gt;&lt;style id="http://www.zotero.org/styles/ieee" locale="es-E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